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D4717E">
          <w:pPr>
            <w:pStyle w:val="TOC2"/>
            <w:tabs>
              <w:tab w:val="right" w:leader="dot" w:pos="9350"/>
            </w:tabs>
            <w:rPr>
              <w:smallCaps w:val="0"/>
              <w:noProof/>
              <w:sz w:val="22"/>
              <w:szCs w:val="22"/>
            </w:rPr>
          </w:pPr>
          <w:hyperlink w:anchor="_Toc15651157" w:history="1">
            <w:r w:rsidR="0032083C" w:rsidRPr="005E0F7E">
              <w:rPr>
                <w:rStyle w:val="Hyperlink"/>
                <w:noProof/>
              </w:rPr>
              <w:t>Pilot Monitoring Phases</w:t>
            </w:r>
            <w:r w:rsidR="0032083C">
              <w:rPr>
                <w:noProof/>
                <w:webHidden/>
              </w:rPr>
              <w:tab/>
            </w:r>
            <w:r w:rsidR="0032083C">
              <w:rPr>
                <w:noProof/>
                <w:webHidden/>
              </w:rPr>
              <w:fldChar w:fldCharType="begin"/>
            </w:r>
            <w:r w:rsidR="0032083C">
              <w:rPr>
                <w:noProof/>
                <w:webHidden/>
              </w:rPr>
              <w:instrText xml:space="preserve"> PAGEREF _Toc15651157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1C8577C7" w14:textId="131364F7" w:rsidR="0032083C" w:rsidRDefault="00D4717E">
          <w:pPr>
            <w:pStyle w:val="TOC2"/>
            <w:tabs>
              <w:tab w:val="right" w:leader="dot" w:pos="9350"/>
            </w:tabs>
            <w:rPr>
              <w:smallCaps w:val="0"/>
              <w:noProof/>
              <w:sz w:val="22"/>
              <w:szCs w:val="22"/>
            </w:rPr>
          </w:pPr>
          <w:hyperlink w:anchor="_Toc15651158" w:history="1">
            <w:r w:rsidR="0032083C" w:rsidRPr="005E0F7E">
              <w:rPr>
                <w:rStyle w:val="Hyperlink"/>
                <w:noProof/>
              </w:rPr>
              <w:t>Project Objectives</w:t>
            </w:r>
            <w:r w:rsidR="0032083C">
              <w:rPr>
                <w:noProof/>
                <w:webHidden/>
              </w:rPr>
              <w:tab/>
            </w:r>
            <w:r w:rsidR="0032083C">
              <w:rPr>
                <w:noProof/>
                <w:webHidden/>
              </w:rPr>
              <w:fldChar w:fldCharType="begin"/>
            </w:r>
            <w:r w:rsidR="0032083C">
              <w:rPr>
                <w:noProof/>
                <w:webHidden/>
              </w:rPr>
              <w:instrText xml:space="preserve"> PAGEREF _Toc15651158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4750CDA8" w14:textId="64DABF7E" w:rsidR="0032083C" w:rsidRDefault="00D4717E">
          <w:pPr>
            <w:pStyle w:val="TOC1"/>
            <w:tabs>
              <w:tab w:val="right" w:leader="dot" w:pos="9350"/>
            </w:tabs>
            <w:rPr>
              <w:b w:val="0"/>
              <w:bCs w:val="0"/>
              <w:caps w:val="0"/>
              <w:noProof/>
              <w:sz w:val="22"/>
              <w:szCs w:val="22"/>
            </w:rPr>
          </w:pPr>
          <w:hyperlink w:anchor="_Toc15651159" w:history="1">
            <w:r w:rsidR="0032083C" w:rsidRPr="005E0F7E">
              <w:rPr>
                <w:rStyle w:val="Hyperlink"/>
                <w:noProof/>
              </w:rPr>
              <w:t>Part 1: Phytoplankton and Invertebrate Spatial and Temporal Variability</w:t>
            </w:r>
            <w:r w:rsidR="0032083C">
              <w:rPr>
                <w:noProof/>
                <w:webHidden/>
              </w:rPr>
              <w:tab/>
            </w:r>
            <w:r w:rsidR="0032083C">
              <w:rPr>
                <w:noProof/>
                <w:webHidden/>
              </w:rPr>
              <w:fldChar w:fldCharType="begin"/>
            </w:r>
            <w:r w:rsidR="0032083C">
              <w:rPr>
                <w:noProof/>
                <w:webHidden/>
              </w:rPr>
              <w:instrText xml:space="preserve"> PAGEREF _Toc15651159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01EE8100" w14:textId="5C25D316" w:rsidR="0032083C" w:rsidRDefault="00D4717E">
          <w:pPr>
            <w:pStyle w:val="TOC2"/>
            <w:tabs>
              <w:tab w:val="right" w:leader="dot" w:pos="9350"/>
            </w:tabs>
            <w:rPr>
              <w:smallCaps w:val="0"/>
              <w:noProof/>
              <w:sz w:val="22"/>
              <w:szCs w:val="22"/>
            </w:rPr>
          </w:pPr>
          <w:hyperlink w:anchor="_Toc15651160"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60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5D77DBF" w14:textId="65E91BED" w:rsidR="0032083C" w:rsidRDefault="00D4717E">
          <w:pPr>
            <w:pStyle w:val="TOC3"/>
            <w:tabs>
              <w:tab w:val="right" w:leader="dot" w:pos="9350"/>
            </w:tabs>
            <w:rPr>
              <w:i w:val="0"/>
              <w:iCs w:val="0"/>
              <w:noProof/>
              <w:sz w:val="22"/>
              <w:szCs w:val="22"/>
            </w:rPr>
          </w:pPr>
          <w:hyperlink w:anchor="_Toc15651161" w:history="1">
            <w:r w:rsidR="0032083C" w:rsidRPr="005E0F7E">
              <w:rPr>
                <w:rStyle w:val="Hyperlink"/>
                <w:noProof/>
              </w:rPr>
              <w:t>Invertebrates</w:t>
            </w:r>
            <w:r w:rsidR="0032083C">
              <w:rPr>
                <w:noProof/>
                <w:webHidden/>
              </w:rPr>
              <w:tab/>
            </w:r>
            <w:r w:rsidR="0032083C">
              <w:rPr>
                <w:noProof/>
                <w:webHidden/>
              </w:rPr>
              <w:fldChar w:fldCharType="begin"/>
            </w:r>
            <w:r w:rsidR="0032083C">
              <w:rPr>
                <w:noProof/>
                <w:webHidden/>
              </w:rPr>
              <w:instrText xml:space="preserve"> PAGEREF _Toc15651161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26FFCA54" w14:textId="00C66AC5" w:rsidR="0032083C" w:rsidRDefault="00D4717E">
          <w:pPr>
            <w:pStyle w:val="TOC3"/>
            <w:tabs>
              <w:tab w:val="right" w:leader="dot" w:pos="9350"/>
            </w:tabs>
            <w:rPr>
              <w:i w:val="0"/>
              <w:iCs w:val="0"/>
              <w:noProof/>
              <w:sz w:val="22"/>
              <w:szCs w:val="22"/>
            </w:rPr>
          </w:pPr>
          <w:hyperlink w:anchor="_Toc15651162" w:history="1">
            <w:r w:rsidR="0032083C" w:rsidRPr="005E0F7E">
              <w:rPr>
                <w:rStyle w:val="Hyperlink"/>
                <w:noProof/>
              </w:rPr>
              <w:t>Phytoplankton</w:t>
            </w:r>
            <w:r w:rsidR="0032083C">
              <w:rPr>
                <w:noProof/>
                <w:webHidden/>
              </w:rPr>
              <w:tab/>
            </w:r>
            <w:r w:rsidR="0032083C">
              <w:rPr>
                <w:noProof/>
                <w:webHidden/>
              </w:rPr>
              <w:fldChar w:fldCharType="begin"/>
            </w:r>
            <w:r w:rsidR="0032083C">
              <w:rPr>
                <w:noProof/>
                <w:webHidden/>
              </w:rPr>
              <w:instrText xml:space="preserve"> PAGEREF _Toc15651162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E01BD00" w14:textId="12A14E47" w:rsidR="0032083C" w:rsidRDefault="00D4717E">
          <w:pPr>
            <w:pStyle w:val="TOC2"/>
            <w:tabs>
              <w:tab w:val="right" w:leader="dot" w:pos="9350"/>
            </w:tabs>
            <w:rPr>
              <w:smallCaps w:val="0"/>
              <w:noProof/>
              <w:sz w:val="22"/>
              <w:szCs w:val="22"/>
            </w:rPr>
          </w:pPr>
          <w:hyperlink w:anchor="_Toc1565116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63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63BC8396" w14:textId="73BE45B9" w:rsidR="0032083C" w:rsidRDefault="00D4717E">
          <w:pPr>
            <w:pStyle w:val="TOC3"/>
            <w:tabs>
              <w:tab w:val="right" w:leader="dot" w:pos="9350"/>
            </w:tabs>
            <w:rPr>
              <w:i w:val="0"/>
              <w:iCs w:val="0"/>
              <w:noProof/>
              <w:sz w:val="22"/>
              <w:szCs w:val="22"/>
            </w:rPr>
          </w:pPr>
          <w:hyperlink w:anchor="_Toc15651164" w:history="1">
            <w:r w:rsidR="0032083C" w:rsidRPr="005E0F7E">
              <w:rPr>
                <w:rStyle w:val="Hyperlink"/>
                <w:rFonts w:ascii="Times New Roman" w:hAnsi="Times New Roman" w:cs="Times New Roman"/>
                <w:noProof/>
              </w:rPr>
              <w:t>Sampling Sites</w:t>
            </w:r>
            <w:r w:rsidR="0032083C">
              <w:rPr>
                <w:noProof/>
                <w:webHidden/>
              </w:rPr>
              <w:tab/>
            </w:r>
            <w:r w:rsidR="0032083C">
              <w:rPr>
                <w:noProof/>
                <w:webHidden/>
              </w:rPr>
              <w:fldChar w:fldCharType="begin"/>
            </w:r>
            <w:r w:rsidR="0032083C">
              <w:rPr>
                <w:noProof/>
                <w:webHidden/>
              </w:rPr>
              <w:instrText xml:space="preserve"> PAGEREF _Toc15651164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5211027C" w14:textId="08B5CC31" w:rsidR="0032083C" w:rsidRDefault="00D4717E">
          <w:pPr>
            <w:pStyle w:val="TOC3"/>
            <w:tabs>
              <w:tab w:val="right" w:leader="dot" w:pos="9350"/>
            </w:tabs>
            <w:rPr>
              <w:i w:val="0"/>
              <w:iCs w:val="0"/>
              <w:noProof/>
              <w:sz w:val="22"/>
              <w:szCs w:val="22"/>
            </w:rPr>
          </w:pPr>
          <w:hyperlink w:anchor="_Toc15651165" w:history="1">
            <w:r w:rsidR="0032083C" w:rsidRPr="005E0F7E">
              <w:rPr>
                <w:rStyle w:val="Hyperlink"/>
                <w:noProof/>
              </w:rPr>
              <w:t>Habitat Types and Sampling gears</w:t>
            </w:r>
            <w:r w:rsidR="0032083C">
              <w:rPr>
                <w:noProof/>
                <w:webHidden/>
              </w:rPr>
              <w:tab/>
            </w:r>
            <w:r w:rsidR="0032083C">
              <w:rPr>
                <w:noProof/>
                <w:webHidden/>
              </w:rPr>
              <w:fldChar w:fldCharType="begin"/>
            </w:r>
            <w:r w:rsidR="0032083C">
              <w:rPr>
                <w:noProof/>
                <w:webHidden/>
              </w:rPr>
              <w:instrText xml:space="preserve"> PAGEREF _Toc15651165 \h </w:instrText>
            </w:r>
            <w:r w:rsidR="0032083C">
              <w:rPr>
                <w:noProof/>
                <w:webHidden/>
              </w:rPr>
            </w:r>
            <w:r w:rsidR="0032083C">
              <w:rPr>
                <w:noProof/>
                <w:webHidden/>
              </w:rPr>
              <w:fldChar w:fldCharType="separate"/>
            </w:r>
            <w:r w:rsidR="0032083C">
              <w:rPr>
                <w:noProof/>
                <w:webHidden/>
              </w:rPr>
              <w:t>10</w:t>
            </w:r>
            <w:r w:rsidR="0032083C">
              <w:rPr>
                <w:noProof/>
                <w:webHidden/>
              </w:rPr>
              <w:fldChar w:fldCharType="end"/>
            </w:r>
          </w:hyperlink>
        </w:p>
        <w:p w14:paraId="71992596" w14:textId="736EE830" w:rsidR="0032083C" w:rsidRDefault="00D4717E">
          <w:pPr>
            <w:pStyle w:val="TOC3"/>
            <w:tabs>
              <w:tab w:val="right" w:leader="dot" w:pos="9350"/>
            </w:tabs>
            <w:rPr>
              <w:i w:val="0"/>
              <w:iCs w:val="0"/>
              <w:noProof/>
              <w:sz w:val="22"/>
              <w:szCs w:val="22"/>
            </w:rPr>
          </w:pPr>
          <w:hyperlink w:anchor="_Toc15651166" w:history="1">
            <w:r w:rsidR="0032083C" w:rsidRPr="005E0F7E">
              <w:rPr>
                <w:rStyle w:val="Hyperlink"/>
                <w:noProof/>
              </w:rPr>
              <w:t>Laboratory Methods</w:t>
            </w:r>
            <w:r w:rsidR="0032083C">
              <w:rPr>
                <w:noProof/>
                <w:webHidden/>
              </w:rPr>
              <w:tab/>
            </w:r>
            <w:r w:rsidR="0032083C">
              <w:rPr>
                <w:noProof/>
                <w:webHidden/>
              </w:rPr>
              <w:fldChar w:fldCharType="begin"/>
            </w:r>
            <w:r w:rsidR="0032083C">
              <w:rPr>
                <w:noProof/>
                <w:webHidden/>
              </w:rPr>
              <w:instrText xml:space="preserve"> PAGEREF _Toc15651166 \h </w:instrText>
            </w:r>
            <w:r w:rsidR="0032083C">
              <w:rPr>
                <w:noProof/>
                <w:webHidden/>
              </w:rPr>
            </w:r>
            <w:r w:rsidR="0032083C">
              <w:rPr>
                <w:noProof/>
                <w:webHidden/>
              </w:rPr>
              <w:fldChar w:fldCharType="separate"/>
            </w:r>
            <w:r w:rsidR="0032083C">
              <w:rPr>
                <w:noProof/>
                <w:webHidden/>
              </w:rPr>
              <w:t>14</w:t>
            </w:r>
            <w:r w:rsidR="0032083C">
              <w:rPr>
                <w:noProof/>
                <w:webHidden/>
              </w:rPr>
              <w:fldChar w:fldCharType="end"/>
            </w:r>
          </w:hyperlink>
        </w:p>
        <w:p w14:paraId="1B43E3D4" w14:textId="05DF3D1A" w:rsidR="0032083C" w:rsidRDefault="00D4717E">
          <w:pPr>
            <w:pStyle w:val="TOC3"/>
            <w:tabs>
              <w:tab w:val="right" w:leader="dot" w:pos="9350"/>
            </w:tabs>
            <w:rPr>
              <w:i w:val="0"/>
              <w:iCs w:val="0"/>
              <w:noProof/>
              <w:sz w:val="22"/>
              <w:szCs w:val="22"/>
            </w:rPr>
          </w:pPr>
          <w:hyperlink w:anchor="_Toc1565116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67 \h </w:instrText>
            </w:r>
            <w:r w:rsidR="0032083C">
              <w:rPr>
                <w:noProof/>
                <w:webHidden/>
              </w:rPr>
            </w:r>
            <w:r w:rsidR="0032083C">
              <w:rPr>
                <w:noProof/>
                <w:webHidden/>
              </w:rPr>
              <w:fldChar w:fldCharType="separate"/>
            </w:r>
            <w:r w:rsidR="0032083C">
              <w:rPr>
                <w:noProof/>
                <w:webHidden/>
              </w:rPr>
              <w:t>16</w:t>
            </w:r>
            <w:r w:rsidR="0032083C">
              <w:rPr>
                <w:noProof/>
                <w:webHidden/>
              </w:rPr>
              <w:fldChar w:fldCharType="end"/>
            </w:r>
          </w:hyperlink>
        </w:p>
        <w:p w14:paraId="16880B11" w14:textId="69011B37" w:rsidR="0032083C" w:rsidRDefault="00D4717E">
          <w:pPr>
            <w:pStyle w:val="TOC2"/>
            <w:tabs>
              <w:tab w:val="right" w:leader="dot" w:pos="9350"/>
            </w:tabs>
            <w:rPr>
              <w:smallCaps w:val="0"/>
              <w:noProof/>
              <w:sz w:val="22"/>
              <w:szCs w:val="22"/>
            </w:rPr>
          </w:pPr>
          <w:hyperlink w:anchor="_Toc1565116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68 \h </w:instrText>
            </w:r>
            <w:r w:rsidR="0032083C">
              <w:rPr>
                <w:noProof/>
                <w:webHidden/>
              </w:rPr>
            </w:r>
            <w:r w:rsidR="0032083C">
              <w:rPr>
                <w:noProof/>
                <w:webHidden/>
              </w:rPr>
              <w:fldChar w:fldCharType="separate"/>
            </w:r>
            <w:r w:rsidR="0032083C">
              <w:rPr>
                <w:noProof/>
                <w:webHidden/>
              </w:rPr>
              <w:t>17</w:t>
            </w:r>
            <w:r w:rsidR="0032083C">
              <w:rPr>
                <w:noProof/>
                <w:webHidden/>
              </w:rPr>
              <w:fldChar w:fldCharType="end"/>
            </w:r>
          </w:hyperlink>
        </w:p>
        <w:p w14:paraId="7C1D56DA" w14:textId="7B798030" w:rsidR="0032083C" w:rsidRDefault="00D4717E">
          <w:pPr>
            <w:pStyle w:val="TOC2"/>
            <w:tabs>
              <w:tab w:val="right" w:leader="dot" w:pos="9350"/>
            </w:tabs>
            <w:rPr>
              <w:smallCaps w:val="0"/>
              <w:noProof/>
              <w:sz w:val="22"/>
              <w:szCs w:val="22"/>
            </w:rPr>
          </w:pPr>
          <w:hyperlink w:anchor="_Toc15651169"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69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C99D492" w14:textId="7AF98C00" w:rsidR="0032083C" w:rsidRDefault="00D4717E">
          <w:pPr>
            <w:pStyle w:val="TOC3"/>
            <w:tabs>
              <w:tab w:val="right" w:leader="dot" w:pos="9350"/>
            </w:tabs>
            <w:rPr>
              <w:i w:val="0"/>
              <w:iCs w:val="0"/>
              <w:noProof/>
              <w:sz w:val="22"/>
              <w:szCs w:val="22"/>
            </w:rPr>
          </w:pPr>
          <w:hyperlink w:anchor="_Toc15651170" w:history="1">
            <w:r w:rsidR="0032083C" w:rsidRPr="005E0F7E">
              <w:rPr>
                <w:rStyle w:val="Hyperlink"/>
                <w:noProof/>
              </w:rPr>
              <w:t>Inter-annual differences</w:t>
            </w:r>
            <w:r w:rsidR="0032083C">
              <w:rPr>
                <w:noProof/>
                <w:webHidden/>
              </w:rPr>
              <w:tab/>
            </w:r>
            <w:r w:rsidR="0032083C">
              <w:rPr>
                <w:noProof/>
                <w:webHidden/>
              </w:rPr>
              <w:fldChar w:fldCharType="begin"/>
            </w:r>
            <w:r w:rsidR="0032083C">
              <w:rPr>
                <w:noProof/>
                <w:webHidden/>
              </w:rPr>
              <w:instrText xml:space="preserve"> PAGEREF _Toc15651170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47CA3C2" w14:textId="590B6B12" w:rsidR="0032083C" w:rsidRDefault="00D4717E">
          <w:pPr>
            <w:pStyle w:val="TOC3"/>
            <w:tabs>
              <w:tab w:val="right" w:leader="dot" w:pos="9350"/>
            </w:tabs>
            <w:rPr>
              <w:i w:val="0"/>
              <w:iCs w:val="0"/>
              <w:noProof/>
              <w:sz w:val="22"/>
              <w:szCs w:val="22"/>
            </w:rPr>
          </w:pPr>
          <w:hyperlink w:anchor="_Toc15651171" w:history="1">
            <w:r w:rsidR="0032083C" w:rsidRPr="005E0F7E">
              <w:rPr>
                <w:rStyle w:val="Hyperlink"/>
                <w:noProof/>
              </w:rPr>
              <w:t>Differences between site types</w:t>
            </w:r>
            <w:r w:rsidR="0032083C">
              <w:rPr>
                <w:noProof/>
                <w:webHidden/>
              </w:rPr>
              <w:tab/>
            </w:r>
            <w:r w:rsidR="0032083C">
              <w:rPr>
                <w:noProof/>
                <w:webHidden/>
              </w:rPr>
              <w:fldChar w:fldCharType="begin"/>
            </w:r>
            <w:r w:rsidR="0032083C">
              <w:rPr>
                <w:noProof/>
                <w:webHidden/>
              </w:rPr>
              <w:instrText xml:space="preserve"> PAGEREF _Toc15651171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3CA2FE3A" w14:textId="2B9725CC" w:rsidR="0032083C" w:rsidRDefault="00D4717E">
          <w:pPr>
            <w:pStyle w:val="TOC3"/>
            <w:tabs>
              <w:tab w:val="right" w:leader="dot" w:pos="9350"/>
            </w:tabs>
            <w:rPr>
              <w:i w:val="0"/>
              <w:iCs w:val="0"/>
              <w:noProof/>
              <w:sz w:val="22"/>
              <w:szCs w:val="22"/>
            </w:rPr>
          </w:pPr>
          <w:hyperlink w:anchor="_Toc15651172" w:history="1">
            <w:r w:rsidR="0032083C" w:rsidRPr="005E0F7E">
              <w:rPr>
                <w:rStyle w:val="Hyperlink"/>
                <w:noProof/>
              </w:rPr>
              <w:t>Intra-annual differences</w:t>
            </w:r>
            <w:r w:rsidR="0032083C">
              <w:rPr>
                <w:noProof/>
                <w:webHidden/>
              </w:rPr>
              <w:tab/>
            </w:r>
            <w:r w:rsidR="0032083C">
              <w:rPr>
                <w:noProof/>
                <w:webHidden/>
              </w:rPr>
              <w:fldChar w:fldCharType="begin"/>
            </w:r>
            <w:r w:rsidR="0032083C">
              <w:rPr>
                <w:noProof/>
                <w:webHidden/>
              </w:rPr>
              <w:instrText xml:space="preserve"> PAGEREF _Toc15651172 \h </w:instrText>
            </w:r>
            <w:r w:rsidR="0032083C">
              <w:rPr>
                <w:noProof/>
                <w:webHidden/>
              </w:rPr>
            </w:r>
            <w:r w:rsidR="0032083C">
              <w:rPr>
                <w:noProof/>
                <w:webHidden/>
              </w:rPr>
              <w:fldChar w:fldCharType="separate"/>
            </w:r>
            <w:r w:rsidR="0032083C">
              <w:rPr>
                <w:noProof/>
                <w:webHidden/>
              </w:rPr>
              <w:t>38</w:t>
            </w:r>
            <w:r w:rsidR="0032083C">
              <w:rPr>
                <w:noProof/>
                <w:webHidden/>
              </w:rPr>
              <w:fldChar w:fldCharType="end"/>
            </w:r>
          </w:hyperlink>
        </w:p>
        <w:p w14:paraId="53FFCC1D" w14:textId="16CDFF32" w:rsidR="0032083C" w:rsidRDefault="00D4717E">
          <w:pPr>
            <w:pStyle w:val="TOC3"/>
            <w:tabs>
              <w:tab w:val="right" w:leader="dot" w:pos="9350"/>
            </w:tabs>
            <w:rPr>
              <w:i w:val="0"/>
              <w:iCs w:val="0"/>
              <w:noProof/>
              <w:sz w:val="22"/>
              <w:szCs w:val="22"/>
            </w:rPr>
          </w:pPr>
          <w:hyperlink w:anchor="_Toc15651173" w:history="1">
            <w:r w:rsidR="0032083C" w:rsidRPr="005E0F7E">
              <w:rPr>
                <w:rStyle w:val="Hyperlink"/>
                <w:noProof/>
              </w:rPr>
              <w:t>A note on neuston:</w:t>
            </w:r>
            <w:r w:rsidR="0032083C">
              <w:rPr>
                <w:noProof/>
                <w:webHidden/>
              </w:rPr>
              <w:tab/>
            </w:r>
            <w:r w:rsidR="0032083C">
              <w:rPr>
                <w:noProof/>
                <w:webHidden/>
              </w:rPr>
              <w:fldChar w:fldCharType="begin"/>
            </w:r>
            <w:r w:rsidR="0032083C">
              <w:rPr>
                <w:noProof/>
                <w:webHidden/>
              </w:rPr>
              <w:instrText xml:space="preserve"> PAGEREF _Toc15651173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7465499" w14:textId="2464D9D0" w:rsidR="0032083C" w:rsidRDefault="00D4717E">
          <w:pPr>
            <w:pStyle w:val="TOC1"/>
            <w:tabs>
              <w:tab w:val="right" w:leader="dot" w:pos="9350"/>
            </w:tabs>
            <w:rPr>
              <w:b w:val="0"/>
              <w:bCs w:val="0"/>
              <w:caps w:val="0"/>
              <w:noProof/>
              <w:sz w:val="22"/>
              <w:szCs w:val="22"/>
            </w:rPr>
          </w:pPr>
          <w:hyperlink w:anchor="_Toc15651174" w:history="1">
            <w:r w:rsidR="0032083C" w:rsidRPr="005E0F7E">
              <w:rPr>
                <w:rStyle w:val="Hyperlink"/>
                <w:noProof/>
              </w:rPr>
              <w:t>Part 2: Channel-Shoal Gear Comparison</w:t>
            </w:r>
            <w:r w:rsidR="0032083C">
              <w:rPr>
                <w:noProof/>
                <w:webHidden/>
              </w:rPr>
              <w:tab/>
            </w:r>
            <w:r w:rsidR="0032083C">
              <w:rPr>
                <w:noProof/>
                <w:webHidden/>
              </w:rPr>
              <w:fldChar w:fldCharType="begin"/>
            </w:r>
            <w:r w:rsidR="0032083C">
              <w:rPr>
                <w:noProof/>
                <w:webHidden/>
              </w:rPr>
              <w:instrText xml:space="preserve"> PAGEREF _Toc15651174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00281FD1" w14:textId="4475BF11" w:rsidR="0032083C" w:rsidRDefault="00D4717E">
          <w:pPr>
            <w:pStyle w:val="TOC2"/>
            <w:tabs>
              <w:tab w:val="right" w:leader="dot" w:pos="9350"/>
            </w:tabs>
            <w:rPr>
              <w:smallCaps w:val="0"/>
              <w:noProof/>
              <w:sz w:val="22"/>
              <w:szCs w:val="22"/>
            </w:rPr>
          </w:pPr>
          <w:hyperlink w:anchor="_Toc15651175"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75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E594B2D" w14:textId="58EA1ECE" w:rsidR="0032083C" w:rsidRDefault="00D4717E">
          <w:pPr>
            <w:pStyle w:val="TOC3"/>
            <w:tabs>
              <w:tab w:val="right" w:leader="dot" w:pos="9350"/>
            </w:tabs>
            <w:rPr>
              <w:i w:val="0"/>
              <w:iCs w:val="0"/>
              <w:noProof/>
              <w:sz w:val="22"/>
              <w:szCs w:val="22"/>
            </w:rPr>
          </w:pPr>
          <w:hyperlink w:anchor="_Toc15651176" w:history="1">
            <w:r w:rsidR="0032083C" w:rsidRPr="005E0F7E">
              <w:rPr>
                <w:rStyle w:val="Hyperlink"/>
                <w:noProof/>
              </w:rPr>
              <w:t>Nutrients</w:t>
            </w:r>
            <w:r w:rsidR="0032083C">
              <w:rPr>
                <w:noProof/>
                <w:webHidden/>
              </w:rPr>
              <w:tab/>
            </w:r>
            <w:r w:rsidR="0032083C">
              <w:rPr>
                <w:noProof/>
                <w:webHidden/>
              </w:rPr>
              <w:fldChar w:fldCharType="begin"/>
            </w:r>
            <w:r w:rsidR="0032083C">
              <w:rPr>
                <w:noProof/>
                <w:webHidden/>
              </w:rPr>
              <w:instrText xml:space="preserve"> PAGEREF _Toc15651176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62A5C44E" w14:textId="447E783B" w:rsidR="0032083C" w:rsidRDefault="00D4717E">
          <w:pPr>
            <w:pStyle w:val="TOC3"/>
            <w:tabs>
              <w:tab w:val="right" w:leader="dot" w:pos="9350"/>
            </w:tabs>
            <w:rPr>
              <w:i w:val="0"/>
              <w:iCs w:val="0"/>
              <w:noProof/>
              <w:sz w:val="22"/>
              <w:szCs w:val="22"/>
            </w:rPr>
          </w:pPr>
          <w:hyperlink w:anchor="_Toc15651177" w:history="1">
            <w:r w:rsidR="0032083C" w:rsidRPr="005E0F7E">
              <w:rPr>
                <w:rStyle w:val="Hyperlink"/>
                <w:noProof/>
              </w:rPr>
              <w:t>Zooplankton</w:t>
            </w:r>
            <w:r w:rsidR="0032083C">
              <w:rPr>
                <w:noProof/>
                <w:webHidden/>
              </w:rPr>
              <w:tab/>
            </w:r>
            <w:r w:rsidR="0032083C">
              <w:rPr>
                <w:noProof/>
                <w:webHidden/>
              </w:rPr>
              <w:fldChar w:fldCharType="begin"/>
            </w:r>
            <w:r w:rsidR="0032083C">
              <w:rPr>
                <w:noProof/>
                <w:webHidden/>
              </w:rPr>
              <w:instrText xml:space="preserve"> PAGEREF _Toc15651177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0C68CD17" w14:textId="16D08C28" w:rsidR="0032083C" w:rsidRDefault="00D4717E">
          <w:pPr>
            <w:pStyle w:val="TOC3"/>
            <w:tabs>
              <w:tab w:val="right" w:leader="dot" w:pos="9350"/>
            </w:tabs>
            <w:rPr>
              <w:i w:val="0"/>
              <w:iCs w:val="0"/>
              <w:noProof/>
              <w:sz w:val="22"/>
              <w:szCs w:val="22"/>
            </w:rPr>
          </w:pPr>
          <w:hyperlink w:anchor="_Toc15651178"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78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2B909C49" w14:textId="396A9E68" w:rsidR="0032083C" w:rsidRDefault="00D4717E">
          <w:pPr>
            <w:pStyle w:val="TOC2"/>
            <w:tabs>
              <w:tab w:val="right" w:leader="dot" w:pos="9350"/>
            </w:tabs>
            <w:rPr>
              <w:smallCaps w:val="0"/>
              <w:noProof/>
              <w:sz w:val="22"/>
              <w:szCs w:val="22"/>
            </w:rPr>
          </w:pPr>
          <w:hyperlink w:anchor="_Toc15651179"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79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65C86772" w14:textId="7996B9FA" w:rsidR="0032083C" w:rsidRDefault="00D4717E">
          <w:pPr>
            <w:pStyle w:val="TOC3"/>
            <w:tabs>
              <w:tab w:val="right" w:leader="dot" w:pos="9350"/>
            </w:tabs>
            <w:rPr>
              <w:i w:val="0"/>
              <w:iCs w:val="0"/>
              <w:noProof/>
              <w:sz w:val="22"/>
              <w:szCs w:val="22"/>
            </w:rPr>
          </w:pPr>
          <w:hyperlink w:anchor="_Toc15651180" w:history="1">
            <w:r w:rsidR="0032083C" w:rsidRPr="005E0F7E">
              <w:rPr>
                <w:rStyle w:val="Hyperlink"/>
                <w:noProof/>
              </w:rPr>
              <w:t>IEP Surveys</w:t>
            </w:r>
            <w:r w:rsidR="0032083C">
              <w:rPr>
                <w:noProof/>
                <w:webHidden/>
              </w:rPr>
              <w:tab/>
            </w:r>
            <w:r w:rsidR="0032083C">
              <w:rPr>
                <w:noProof/>
                <w:webHidden/>
              </w:rPr>
              <w:fldChar w:fldCharType="begin"/>
            </w:r>
            <w:r w:rsidR="0032083C">
              <w:rPr>
                <w:noProof/>
                <w:webHidden/>
              </w:rPr>
              <w:instrText xml:space="preserve"> PAGEREF _Toc15651180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543572D4" w14:textId="293E3098" w:rsidR="0032083C" w:rsidRDefault="00D4717E">
          <w:pPr>
            <w:pStyle w:val="TOC3"/>
            <w:tabs>
              <w:tab w:val="right" w:leader="dot" w:pos="9350"/>
            </w:tabs>
            <w:rPr>
              <w:i w:val="0"/>
              <w:iCs w:val="0"/>
              <w:noProof/>
              <w:sz w:val="22"/>
              <w:szCs w:val="22"/>
            </w:rPr>
          </w:pPr>
          <w:hyperlink w:anchor="_Toc15651181" w:history="1">
            <w:r w:rsidR="0032083C" w:rsidRPr="005E0F7E">
              <w:rPr>
                <w:rStyle w:val="Hyperlink"/>
                <w:noProof/>
              </w:rPr>
              <w:t>FRP Sampling</w:t>
            </w:r>
            <w:r w:rsidR="0032083C">
              <w:rPr>
                <w:noProof/>
                <w:webHidden/>
              </w:rPr>
              <w:tab/>
            </w:r>
            <w:r w:rsidR="0032083C">
              <w:rPr>
                <w:noProof/>
                <w:webHidden/>
              </w:rPr>
              <w:fldChar w:fldCharType="begin"/>
            </w:r>
            <w:r w:rsidR="0032083C">
              <w:rPr>
                <w:noProof/>
                <w:webHidden/>
              </w:rPr>
              <w:instrText xml:space="preserve"> PAGEREF _Toc15651181 \h </w:instrText>
            </w:r>
            <w:r w:rsidR="0032083C">
              <w:rPr>
                <w:noProof/>
                <w:webHidden/>
              </w:rPr>
            </w:r>
            <w:r w:rsidR="0032083C">
              <w:rPr>
                <w:noProof/>
                <w:webHidden/>
              </w:rPr>
              <w:fldChar w:fldCharType="separate"/>
            </w:r>
            <w:r w:rsidR="0032083C">
              <w:rPr>
                <w:noProof/>
                <w:webHidden/>
              </w:rPr>
              <w:t>43</w:t>
            </w:r>
            <w:r w:rsidR="0032083C">
              <w:rPr>
                <w:noProof/>
                <w:webHidden/>
              </w:rPr>
              <w:fldChar w:fldCharType="end"/>
            </w:r>
          </w:hyperlink>
        </w:p>
        <w:p w14:paraId="218316DE" w14:textId="42774B32" w:rsidR="0032083C" w:rsidRDefault="00D4717E">
          <w:pPr>
            <w:pStyle w:val="TOC3"/>
            <w:tabs>
              <w:tab w:val="right" w:leader="dot" w:pos="9350"/>
            </w:tabs>
            <w:rPr>
              <w:i w:val="0"/>
              <w:iCs w:val="0"/>
              <w:noProof/>
              <w:sz w:val="22"/>
              <w:szCs w:val="22"/>
            </w:rPr>
          </w:pPr>
          <w:hyperlink w:anchor="_Toc15651182" w:history="1">
            <w:r w:rsidR="0032083C" w:rsidRPr="005E0F7E">
              <w:rPr>
                <w:rStyle w:val="Hyperlink"/>
                <w:noProof/>
              </w:rPr>
              <w:t>Lab Methods</w:t>
            </w:r>
            <w:r w:rsidR="0032083C">
              <w:rPr>
                <w:noProof/>
                <w:webHidden/>
              </w:rPr>
              <w:tab/>
            </w:r>
            <w:r w:rsidR="0032083C">
              <w:rPr>
                <w:noProof/>
                <w:webHidden/>
              </w:rPr>
              <w:fldChar w:fldCharType="begin"/>
            </w:r>
            <w:r w:rsidR="0032083C">
              <w:rPr>
                <w:noProof/>
                <w:webHidden/>
              </w:rPr>
              <w:instrText xml:space="preserve"> PAGEREF _Toc15651182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3D11130C" w14:textId="5A64CD0F" w:rsidR="0032083C" w:rsidRDefault="00D4717E">
          <w:pPr>
            <w:pStyle w:val="TOC3"/>
            <w:tabs>
              <w:tab w:val="right" w:leader="dot" w:pos="9350"/>
            </w:tabs>
            <w:rPr>
              <w:i w:val="0"/>
              <w:iCs w:val="0"/>
              <w:noProof/>
              <w:sz w:val="22"/>
              <w:szCs w:val="22"/>
            </w:rPr>
          </w:pPr>
          <w:hyperlink w:anchor="_Toc15651183"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83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53148960" w14:textId="708FDD17" w:rsidR="0032083C" w:rsidRDefault="00D4717E">
          <w:pPr>
            <w:pStyle w:val="TOC3"/>
            <w:tabs>
              <w:tab w:val="right" w:leader="dot" w:pos="9350"/>
            </w:tabs>
            <w:rPr>
              <w:i w:val="0"/>
              <w:iCs w:val="0"/>
              <w:noProof/>
              <w:sz w:val="22"/>
              <w:szCs w:val="22"/>
            </w:rPr>
          </w:pPr>
          <w:hyperlink w:anchor="_Toc15651184"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84 \h </w:instrText>
            </w:r>
            <w:r w:rsidR="0032083C">
              <w:rPr>
                <w:noProof/>
                <w:webHidden/>
              </w:rPr>
            </w:r>
            <w:r w:rsidR="0032083C">
              <w:rPr>
                <w:noProof/>
                <w:webHidden/>
              </w:rPr>
              <w:fldChar w:fldCharType="separate"/>
            </w:r>
            <w:r w:rsidR="0032083C">
              <w:rPr>
                <w:noProof/>
                <w:webHidden/>
              </w:rPr>
              <w:t>47</w:t>
            </w:r>
            <w:r w:rsidR="0032083C">
              <w:rPr>
                <w:noProof/>
                <w:webHidden/>
              </w:rPr>
              <w:fldChar w:fldCharType="end"/>
            </w:r>
          </w:hyperlink>
        </w:p>
        <w:p w14:paraId="55E715CB" w14:textId="3F5905D9" w:rsidR="0032083C" w:rsidRDefault="00D4717E">
          <w:pPr>
            <w:pStyle w:val="TOC2"/>
            <w:tabs>
              <w:tab w:val="right" w:leader="dot" w:pos="9350"/>
            </w:tabs>
            <w:rPr>
              <w:smallCaps w:val="0"/>
              <w:noProof/>
              <w:sz w:val="22"/>
              <w:szCs w:val="22"/>
            </w:rPr>
          </w:pPr>
          <w:hyperlink w:anchor="_Toc15651185"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85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1D3BF87F" w14:textId="5DFDF837" w:rsidR="0032083C" w:rsidRDefault="00D4717E">
          <w:pPr>
            <w:pStyle w:val="TOC3"/>
            <w:tabs>
              <w:tab w:val="right" w:leader="dot" w:pos="9350"/>
            </w:tabs>
            <w:rPr>
              <w:i w:val="0"/>
              <w:iCs w:val="0"/>
              <w:noProof/>
              <w:sz w:val="22"/>
              <w:szCs w:val="22"/>
            </w:rPr>
          </w:pPr>
          <w:hyperlink w:anchor="_Toc15651186" w:history="1">
            <w:r w:rsidR="0032083C" w:rsidRPr="005E0F7E">
              <w:rPr>
                <w:rStyle w:val="Hyperlink"/>
                <w:noProof/>
              </w:rPr>
              <w:t>Chlorophyll-a</w:t>
            </w:r>
            <w:r w:rsidR="0032083C">
              <w:rPr>
                <w:noProof/>
                <w:webHidden/>
              </w:rPr>
              <w:tab/>
            </w:r>
            <w:r w:rsidR="0032083C">
              <w:rPr>
                <w:noProof/>
                <w:webHidden/>
              </w:rPr>
              <w:fldChar w:fldCharType="begin"/>
            </w:r>
            <w:r w:rsidR="0032083C">
              <w:rPr>
                <w:noProof/>
                <w:webHidden/>
              </w:rPr>
              <w:instrText xml:space="preserve"> PAGEREF _Toc15651186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20B8DB42" w14:textId="65AB5DF1" w:rsidR="0032083C" w:rsidRDefault="00D4717E">
          <w:pPr>
            <w:pStyle w:val="TOC3"/>
            <w:tabs>
              <w:tab w:val="right" w:leader="dot" w:pos="9350"/>
            </w:tabs>
            <w:rPr>
              <w:i w:val="0"/>
              <w:iCs w:val="0"/>
              <w:noProof/>
              <w:sz w:val="22"/>
              <w:szCs w:val="22"/>
            </w:rPr>
          </w:pPr>
          <w:hyperlink w:anchor="_Toc15651187" w:history="1">
            <w:r w:rsidR="0032083C" w:rsidRPr="005E0F7E">
              <w:rPr>
                <w:rStyle w:val="Hyperlink"/>
                <w:noProof/>
              </w:rPr>
              <w:t>Chlorophyll-a (sonde)</w:t>
            </w:r>
            <w:r w:rsidR="0032083C">
              <w:rPr>
                <w:noProof/>
                <w:webHidden/>
              </w:rPr>
              <w:tab/>
            </w:r>
            <w:r w:rsidR="0032083C">
              <w:rPr>
                <w:noProof/>
                <w:webHidden/>
              </w:rPr>
              <w:fldChar w:fldCharType="begin"/>
            </w:r>
            <w:r w:rsidR="0032083C">
              <w:rPr>
                <w:noProof/>
                <w:webHidden/>
              </w:rPr>
              <w:instrText xml:space="preserve"> PAGEREF _Toc15651187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6EC03283" w14:textId="572D6179" w:rsidR="0032083C" w:rsidRDefault="00D4717E">
          <w:pPr>
            <w:pStyle w:val="TOC3"/>
            <w:tabs>
              <w:tab w:val="right" w:leader="dot" w:pos="9350"/>
            </w:tabs>
            <w:rPr>
              <w:i w:val="0"/>
              <w:iCs w:val="0"/>
              <w:noProof/>
              <w:sz w:val="22"/>
              <w:szCs w:val="22"/>
            </w:rPr>
          </w:pPr>
          <w:hyperlink w:anchor="_Toc15651188" w:history="1">
            <w:r w:rsidR="0032083C" w:rsidRPr="005E0F7E">
              <w:rPr>
                <w:rStyle w:val="Hyperlink"/>
                <w:noProof/>
              </w:rPr>
              <w:t>Pheophytin-a</w:t>
            </w:r>
            <w:r w:rsidR="0032083C">
              <w:rPr>
                <w:noProof/>
                <w:webHidden/>
              </w:rPr>
              <w:tab/>
            </w:r>
            <w:r w:rsidR="0032083C">
              <w:rPr>
                <w:noProof/>
                <w:webHidden/>
              </w:rPr>
              <w:fldChar w:fldCharType="begin"/>
            </w:r>
            <w:r w:rsidR="0032083C">
              <w:rPr>
                <w:noProof/>
                <w:webHidden/>
              </w:rPr>
              <w:instrText xml:space="preserve"> PAGEREF _Toc15651188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5E5ECCFD" w14:textId="5D561128" w:rsidR="0032083C" w:rsidRDefault="00D4717E">
          <w:pPr>
            <w:pStyle w:val="TOC3"/>
            <w:tabs>
              <w:tab w:val="right" w:leader="dot" w:pos="9350"/>
            </w:tabs>
            <w:rPr>
              <w:i w:val="0"/>
              <w:iCs w:val="0"/>
              <w:noProof/>
              <w:sz w:val="22"/>
              <w:szCs w:val="22"/>
            </w:rPr>
          </w:pPr>
          <w:hyperlink w:anchor="_Toc15651189" w:history="1">
            <w:r w:rsidR="0032083C" w:rsidRPr="005E0F7E">
              <w:rPr>
                <w:rStyle w:val="Hyperlink"/>
                <w:noProof/>
              </w:rPr>
              <w:t>Dissolved ammonium</w:t>
            </w:r>
            <w:r w:rsidR="0032083C">
              <w:rPr>
                <w:noProof/>
                <w:webHidden/>
              </w:rPr>
              <w:tab/>
            </w:r>
            <w:r w:rsidR="0032083C">
              <w:rPr>
                <w:noProof/>
                <w:webHidden/>
              </w:rPr>
              <w:fldChar w:fldCharType="begin"/>
            </w:r>
            <w:r w:rsidR="0032083C">
              <w:rPr>
                <w:noProof/>
                <w:webHidden/>
              </w:rPr>
              <w:instrText xml:space="preserve"> PAGEREF _Toc15651189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75EAFA6C" w14:textId="6609BE21" w:rsidR="0032083C" w:rsidRDefault="00D4717E">
          <w:pPr>
            <w:pStyle w:val="TOC3"/>
            <w:tabs>
              <w:tab w:val="right" w:leader="dot" w:pos="9350"/>
            </w:tabs>
            <w:rPr>
              <w:i w:val="0"/>
              <w:iCs w:val="0"/>
              <w:noProof/>
              <w:sz w:val="22"/>
              <w:szCs w:val="22"/>
            </w:rPr>
          </w:pPr>
          <w:hyperlink w:anchor="_Toc15651190" w:history="1">
            <w:r w:rsidR="0032083C" w:rsidRPr="005E0F7E">
              <w:rPr>
                <w:rStyle w:val="Hyperlink"/>
                <w:noProof/>
              </w:rPr>
              <w:t>Dissolved nitrate and nitrite</w:t>
            </w:r>
            <w:r w:rsidR="0032083C">
              <w:rPr>
                <w:noProof/>
                <w:webHidden/>
              </w:rPr>
              <w:tab/>
            </w:r>
            <w:r w:rsidR="0032083C">
              <w:rPr>
                <w:noProof/>
                <w:webHidden/>
              </w:rPr>
              <w:fldChar w:fldCharType="begin"/>
            </w:r>
            <w:r w:rsidR="0032083C">
              <w:rPr>
                <w:noProof/>
                <w:webHidden/>
              </w:rPr>
              <w:instrText xml:space="preserve"> PAGEREF _Toc15651190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295EC62" w14:textId="56E9F979" w:rsidR="0032083C" w:rsidRDefault="00D4717E">
          <w:pPr>
            <w:pStyle w:val="TOC3"/>
            <w:tabs>
              <w:tab w:val="right" w:leader="dot" w:pos="9350"/>
            </w:tabs>
            <w:rPr>
              <w:i w:val="0"/>
              <w:iCs w:val="0"/>
              <w:noProof/>
              <w:sz w:val="22"/>
              <w:szCs w:val="22"/>
            </w:rPr>
          </w:pPr>
          <w:hyperlink w:anchor="_Toc15651191" w:history="1">
            <w:r w:rsidR="0032083C" w:rsidRPr="005E0F7E">
              <w:rPr>
                <w:rStyle w:val="Hyperlink"/>
                <w:noProof/>
              </w:rPr>
              <w:t>Dissolved organic nitrogen</w:t>
            </w:r>
            <w:r w:rsidR="0032083C">
              <w:rPr>
                <w:noProof/>
                <w:webHidden/>
              </w:rPr>
              <w:tab/>
            </w:r>
            <w:r w:rsidR="0032083C">
              <w:rPr>
                <w:noProof/>
                <w:webHidden/>
              </w:rPr>
              <w:fldChar w:fldCharType="begin"/>
            </w:r>
            <w:r w:rsidR="0032083C">
              <w:rPr>
                <w:noProof/>
                <w:webHidden/>
              </w:rPr>
              <w:instrText xml:space="preserve"> PAGEREF _Toc15651191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C9A3BD9" w14:textId="094EEAEB" w:rsidR="0032083C" w:rsidRDefault="00D4717E">
          <w:pPr>
            <w:pStyle w:val="TOC3"/>
            <w:tabs>
              <w:tab w:val="right" w:leader="dot" w:pos="9350"/>
            </w:tabs>
            <w:rPr>
              <w:i w:val="0"/>
              <w:iCs w:val="0"/>
              <w:noProof/>
              <w:sz w:val="22"/>
              <w:szCs w:val="22"/>
            </w:rPr>
          </w:pPr>
          <w:hyperlink w:anchor="_Toc15651192" w:history="1">
            <w:r w:rsidR="0032083C" w:rsidRPr="005E0F7E">
              <w:rPr>
                <w:rStyle w:val="Hyperlink"/>
                <w:noProof/>
              </w:rPr>
              <w:t>Total Kjeldahl Nitrogen</w:t>
            </w:r>
            <w:r w:rsidR="0032083C">
              <w:rPr>
                <w:noProof/>
                <w:webHidden/>
              </w:rPr>
              <w:tab/>
            </w:r>
            <w:r w:rsidR="0032083C">
              <w:rPr>
                <w:noProof/>
                <w:webHidden/>
              </w:rPr>
              <w:fldChar w:fldCharType="begin"/>
            </w:r>
            <w:r w:rsidR="0032083C">
              <w:rPr>
                <w:noProof/>
                <w:webHidden/>
              </w:rPr>
              <w:instrText xml:space="preserve"> PAGEREF _Toc15651192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23F6E247" w14:textId="31A32392" w:rsidR="0032083C" w:rsidRDefault="00D4717E">
          <w:pPr>
            <w:pStyle w:val="TOC3"/>
            <w:tabs>
              <w:tab w:val="right" w:leader="dot" w:pos="9350"/>
            </w:tabs>
            <w:rPr>
              <w:i w:val="0"/>
              <w:iCs w:val="0"/>
              <w:noProof/>
              <w:sz w:val="22"/>
              <w:szCs w:val="22"/>
            </w:rPr>
          </w:pPr>
          <w:hyperlink w:anchor="_Toc15651193" w:history="1">
            <w:r w:rsidR="0032083C" w:rsidRPr="005E0F7E">
              <w:rPr>
                <w:rStyle w:val="Hyperlink"/>
                <w:noProof/>
              </w:rPr>
              <w:t>Dissolved ortho-phosphate</w:t>
            </w:r>
            <w:r w:rsidR="0032083C">
              <w:rPr>
                <w:noProof/>
                <w:webHidden/>
              </w:rPr>
              <w:tab/>
            </w:r>
            <w:r w:rsidR="0032083C">
              <w:rPr>
                <w:noProof/>
                <w:webHidden/>
              </w:rPr>
              <w:fldChar w:fldCharType="begin"/>
            </w:r>
            <w:r w:rsidR="0032083C">
              <w:rPr>
                <w:noProof/>
                <w:webHidden/>
              </w:rPr>
              <w:instrText xml:space="preserve"> PAGEREF _Toc15651193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1538D97" w14:textId="0555BA33" w:rsidR="0032083C" w:rsidRDefault="00D4717E">
          <w:pPr>
            <w:pStyle w:val="TOC3"/>
            <w:tabs>
              <w:tab w:val="right" w:leader="dot" w:pos="9350"/>
            </w:tabs>
            <w:rPr>
              <w:i w:val="0"/>
              <w:iCs w:val="0"/>
              <w:noProof/>
              <w:sz w:val="22"/>
              <w:szCs w:val="22"/>
            </w:rPr>
          </w:pPr>
          <w:hyperlink w:anchor="_Toc15651194" w:history="1">
            <w:r w:rsidR="0032083C" w:rsidRPr="005E0F7E">
              <w:rPr>
                <w:rStyle w:val="Hyperlink"/>
                <w:noProof/>
              </w:rPr>
              <w:t>Total phosphorus</w:t>
            </w:r>
            <w:r w:rsidR="0032083C">
              <w:rPr>
                <w:noProof/>
                <w:webHidden/>
              </w:rPr>
              <w:tab/>
            </w:r>
            <w:r w:rsidR="0032083C">
              <w:rPr>
                <w:noProof/>
                <w:webHidden/>
              </w:rPr>
              <w:fldChar w:fldCharType="begin"/>
            </w:r>
            <w:r w:rsidR="0032083C">
              <w:rPr>
                <w:noProof/>
                <w:webHidden/>
              </w:rPr>
              <w:instrText xml:space="preserve"> PAGEREF _Toc15651194 \h </w:instrText>
            </w:r>
            <w:r w:rsidR="0032083C">
              <w:rPr>
                <w:noProof/>
                <w:webHidden/>
              </w:rPr>
            </w:r>
            <w:r w:rsidR="0032083C">
              <w:rPr>
                <w:noProof/>
                <w:webHidden/>
              </w:rPr>
              <w:fldChar w:fldCharType="separate"/>
            </w:r>
            <w:r w:rsidR="0032083C">
              <w:rPr>
                <w:noProof/>
                <w:webHidden/>
              </w:rPr>
              <w:t>50</w:t>
            </w:r>
            <w:r w:rsidR="0032083C">
              <w:rPr>
                <w:noProof/>
                <w:webHidden/>
              </w:rPr>
              <w:fldChar w:fldCharType="end"/>
            </w:r>
          </w:hyperlink>
        </w:p>
        <w:p w14:paraId="0D6BC4DB" w14:textId="501016C0" w:rsidR="0032083C" w:rsidRDefault="00D4717E">
          <w:pPr>
            <w:pStyle w:val="TOC3"/>
            <w:tabs>
              <w:tab w:val="right" w:leader="dot" w:pos="9350"/>
            </w:tabs>
            <w:rPr>
              <w:i w:val="0"/>
              <w:iCs w:val="0"/>
              <w:noProof/>
              <w:sz w:val="22"/>
              <w:szCs w:val="22"/>
            </w:rPr>
          </w:pPr>
          <w:hyperlink w:anchor="_Toc15651195" w:history="1">
            <w:r w:rsidR="0032083C" w:rsidRPr="005E0F7E">
              <w:rPr>
                <w:rStyle w:val="Hyperlink"/>
                <w:noProof/>
              </w:rPr>
              <w:t>Fish – Summer</w:t>
            </w:r>
            <w:r w:rsidR="0032083C">
              <w:rPr>
                <w:noProof/>
                <w:webHidden/>
              </w:rPr>
              <w:tab/>
            </w:r>
            <w:r w:rsidR="0032083C">
              <w:rPr>
                <w:noProof/>
                <w:webHidden/>
              </w:rPr>
              <w:fldChar w:fldCharType="begin"/>
            </w:r>
            <w:r w:rsidR="0032083C">
              <w:rPr>
                <w:noProof/>
                <w:webHidden/>
              </w:rPr>
              <w:instrText xml:space="preserve"> PAGEREF _Toc15651195 \h </w:instrText>
            </w:r>
            <w:r w:rsidR="0032083C">
              <w:rPr>
                <w:noProof/>
                <w:webHidden/>
              </w:rPr>
            </w:r>
            <w:r w:rsidR="0032083C">
              <w:rPr>
                <w:noProof/>
                <w:webHidden/>
              </w:rPr>
              <w:fldChar w:fldCharType="separate"/>
            </w:r>
            <w:r w:rsidR="0032083C">
              <w:rPr>
                <w:noProof/>
                <w:webHidden/>
              </w:rPr>
              <w:t>77</w:t>
            </w:r>
            <w:r w:rsidR="0032083C">
              <w:rPr>
                <w:noProof/>
                <w:webHidden/>
              </w:rPr>
              <w:fldChar w:fldCharType="end"/>
            </w:r>
          </w:hyperlink>
        </w:p>
        <w:p w14:paraId="7A6BC7B8" w14:textId="5825B0FC" w:rsidR="0032083C" w:rsidRDefault="00D4717E">
          <w:pPr>
            <w:pStyle w:val="TOC3"/>
            <w:tabs>
              <w:tab w:val="right" w:leader="dot" w:pos="9350"/>
            </w:tabs>
            <w:rPr>
              <w:i w:val="0"/>
              <w:iCs w:val="0"/>
              <w:noProof/>
              <w:sz w:val="22"/>
              <w:szCs w:val="22"/>
            </w:rPr>
          </w:pPr>
          <w:hyperlink w:anchor="_Toc15651196" w:history="1">
            <w:r w:rsidR="0032083C" w:rsidRPr="005E0F7E">
              <w:rPr>
                <w:rStyle w:val="Hyperlink"/>
                <w:noProof/>
              </w:rPr>
              <w:t>Fish – Fall</w:t>
            </w:r>
            <w:r w:rsidR="0032083C">
              <w:rPr>
                <w:noProof/>
                <w:webHidden/>
              </w:rPr>
              <w:tab/>
            </w:r>
            <w:r w:rsidR="0032083C">
              <w:rPr>
                <w:noProof/>
                <w:webHidden/>
              </w:rPr>
              <w:fldChar w:fldCharType="begin"/>
            </w:r>
            <w:r w:rsidR="0032083C">
              <w:rPr>
                <w:noProof/>
                <w:webHidden/>
              </w:rPr>
              <w:instrText xml:space="preserve"> PAGEREF _Toc15651196 \h </w:instrText>
            </w:r>
            <w:r w:rsidR="0032083C">
              <w:rPr>
                <w:noProof/>
                <w:webHidden/>
              </w:rPr>
            </w:r>
            <w:r w:rsidR="0032083C">
              <w:rPr>
                <w:noProof/>
                <w:webHidden/>
              </w:rPr>
              <w:fldChar w:fldCharType="separate"/>
            </w:r>
            <w:r w:rsidR="0032083C">
              <w:rPr>
                <w:noProof/>
                <w:webHidden/>
              </w:rPr>
              <w:t>86</w:t>
            </w:r>
            <w:r w:rsidR="0032083C">
              <w:rPr>
                <w:noProof/>
                <w:webHidden/>
              </w:rPr>
              <w:fldChar w:fldCharType="end"/>
            </w:r>
          </w:hyperlink>
        </w:p>
        <w:p w14:paraId="13D9C699" w14:textId="1E689147" w:rsidR="0032083C" w:rsidRDefault="00D4717E">
          <w:pPr>
            <w:pStyle w:val="TOC2"/>
            <w:tabs>
              <w:tab w:val="right" w:leader="dot" w:pos="9350"/>
            </w:tabs>
            <w:rPr>
              <w:smallCaps w:val="0"/>
              <w:noProof/>
              <w:sz w:val="22"/>
              <w:szCs w:val="22"/>
            </w:rPr>
          </w:pPr>
          <w:hyperlink w:anchor="_Toc15651197"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97 \h </w:instrText>
            </w:r>
            <w:r w:rsidR="0032083C">
              <w:rPr>
                <w:noProof/>
                <w:webHidden/>
              </w:rPr>
            </w:r>
            <w:r w:rsidR="0032083C">
              <w:rPr>
                <w:noProof/>
                <w:webHidden/>
              </w:rPr>
              <w:fldChar w:fldCharType="separate"/>
            </w:r>
            <w:r w:rsidR="0032083C">
              <w:rPr>
                <w:noProof/>
                <w:webHidden/>
              </w:rPr>
              <w:t>153</w:t>
            </w:r>
            <w:r w:rsidR="0032083C">
              <w:rPr>
                <w:noProof/>
                <w:webHidden/>
              </w:rPr>
              <w:fldChar w:fldCharType="end"/>
            </w:r>
          </w:hyperlink>
        </w:p>
        <w:p w14:paraId="24A48CA9" w14:textId="6FA7F72A" w:rsidR="0032083C" w:rsidRDefault="00D4717E">
          <w:pPr>
            <w:pStyle w:val="TOC1"/>
            <w:tabs>
              <w:tab w:val="right" w:leader="dot" w:pos="9350"/>
            </w:tabs>
            <w:rPr>
              <w:b w:val="0"/>
              <w:bCs w:val="0"/>
              <w:caps w:val="0"/>
              <w:noProof/>
              <w:sz w:val="22"/>
              <w:szCs w:val="22"/>
            </w:rPr>
          </w:pPr>
          <w:hyperlink w:anchor="_Toc15651198" w:history="1">
            <w:r w:rsidR="0032083C" w:rsidRPr="005E0F7E">
              <w:rPr>
                <w:rStyle w:val="Hyperlink"/>
                <w:rFonts w:ascii="Times New Roman" w:hAnsi="Times New Roman" w:cs="Times New Roman"/>
                <w:noProof/>
              </w:rPr>
              <w:t>PART 3:  Methods Development</w:t>
            </w:r>
            <w:r w:rsidR="0032083C">
              <w:rPr>
                <w:noProof/>
                <w:webHidden/>
              </w:rPr>
              <w:tab/>
            </w:r>
            <w:r w:rsidR="0032083C">
              <w:rPr>
                <w:noProof/>
                <w:webHidden/>
              </w:rPr>
              <w:fldChar w:fldCharType="begin"/>
            </w:r>
            <w:r w:rsidR="0032083C">
              <w:rPr>
                <w:noProof/>
                <w:webHidden/>
              </w:rPr>
              <w:instrText xml:space="preserve"> PAGEREF _Toc15651198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B50842" w14:textId="74759017" w:rsidR="0032083C" w:rsidRDefault="00D4717E">
          <w:pPr>
            <w:pStyle w:val="TOC2"/>
            <w:tabs>
              <w:tab w:val="right" w:leader="dot" w:pos="9350"/>
            </w:tabs>
            <w:rPr>
              <w:smallCaps w:val="0"/>
              <w:noProof/>
              <w:sz w:val="22"/>
              <w:szCs w:val="22"/>
            </w:rPr>
          </w:pPr>
          <w:hyperlink w:anchor="_Toc15651199"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99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0AB626" w14:textId="5387EDC7" w:rsidR="0032083C" w:rsidRDefault="00D4717E">
          <w:pPr>
            <w:pStyle w:val="TOC3"/>
            <w:tabs>
              <w:tab w:val="right" w:leader="dot" w:pos="9350"/>
            </w:tabs>
            <w:rPr>
              <w:i w:val="0"/>
              <w:iCs w:val="0"/>
              <w:noProof/>
              <w:sz w:val="22"/>
              <w:szCs w:val="22"/>
            </w:rPr>
          </w:pPr>
          <w:hyperlink w:anchor="_Toc15651200" w:history="1">
            <w:r w:rsidR="0032083C" w:rsidRPr="005E0F7E">
              <w:rPr>
                <w:rStyle w:val="Hyperlink"/>
                <w:noProof/>
              </w:rPr>
              <w:t>ARIS Sonar</w:t>
            </w:r>
            <w:r w:rsidR="0032083C">
              <w:rPr>
                <w:noProof/>
                <w:webHidden/>
              </w:rPr>
              <w:tab/>
            </w:r>
            <w:r w:rsidR="0032083C">
              <w:rPr>
                <w:noProof/>
                <w:webHidden/>
              </w:rPr>
              <w:fldChar w:fldCharType="begin"/>
            </w:r>
            <w:r w:rsidR="0032083C">
              <w:rPr>
                <w:noProof/>
                <w:webHidden/>
              </w:rPr>
              <w:instrText xml:space="preserve"> PAGEREF _Toc15651200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0FAB867" w14:textId="6D1ED188" w:rsidR="0032083C" w:rsidRDefault="00D4717E">
          <w:pPr>
            <w:pStyle w:val="TOC3"/>
            <w:tabs>
              <w:tab w:val="right" w:leader="dot" w:pos="9350"/>
            </w:tabs>
            <w:rPr>
              <w:i w:val="0"/>
              <w:iCs w:val="0"/>
              <w:noProof/>
              <w:sz w:val="22"/>
              <w:szCs w:val="22"/>
            </w:rPr>
          </w:pPr>
          <w:hyperlink w:anchor="_Toc15651201"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1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3D813723" w14:textId="7E5351B5" w:rsidR="0032083C" w:rsidRDefault="00D4717E">
          <w:pPr>
            <w:pStyle w:val="TOC3"/>
            <w:tabs>
              <w:tab w:val="right" w:leader="dot" w:pos="9350"/>
            </w:tabs>
            <w:rPr>
              <w:i w:val="0"/>
              <w:iCs w:val="0"/>
              <w:noProof/>
              <w:sz w:val="22"/>
              <w:szCs w:val="22"/>
            </w:rPr>
          </w:pPr>
          <w:hyperlink w:anchor="_Toc15651202" w:history="1">
            <w:r w:rsidR="0032083C" w:rsidRPr="005E0F7E">
              <w:rPr>
                <w:rStyle w:val="Hyperlink"/>
                <w:noProof/>
              </w:rPr>
              <w:t>Submerged Aquatic Vegetation</w:t>
            </w:r>
            <w:r w:rsidR="0032083C">
              <w:rPr>
                <w:noProof/>
                <w:webHidden/>
              </w:rPr>
              <w:tab/>
            </w:r>
            <w:r w:rsidR="0032083C">
              <w:rPr>
                <w:noProof/>
                <w:webHidden/>
              </w:rPr>
              <w:fldChar w:fldCharType="begin"/>
            </w:r>
            <w:r w:rsidR="0032083C">
              <w:rPr>
                <w:noProof/>
                <w:webHidden/>
              </w:rPr>
              <w:instrText xml:space="preserve"> PAGEREF _Toc15651202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212D0CE3" w14:textId="7175AAE1" w:rsidR="0032083C" w:rsidRDefault="00D4717E">
          <w:pPr>
            <w:pStyle w:val="TOC2"/>
            <w:tabs>
              <w:tab w:val="right" w:leader="dot" w:pos="9350"/>
            </w:tabs>
            <w:rPr>
              <w:smallCaps w:val="0"/>
              <w:noProof/>
              <w:sz w:val="22"/>
              <w:szCs w:val="22"/>
            </w:rPr>
          </w:pPr>
          <w:hyperlink w:anchor="_Toc1565120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203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8542BC4" w14:textId="584F0A3D" w:rsidR="0032083C" w:rsidRDefault="00D4717E">
          <w:pPr>
            <w:pStyle w:val="TOC3"/>
            <w:tabs>
              <w:tab w:val="right" w:leader="dot" w:pos="9350"/>
            </w:tabs>
            <w:rPr>
              <w:i w:val="0"/>
              <w:iCs w:val="0"/>
              <w:noProof/>
              <w:sz w:val="22"/>
              <w:szCs w:val="22"/>
            </w:rPr>
          </w:pPr>
          <w:hyperlink w:anchor="_Toc15651204" w:history="1">
            <w:r w:rsidR="0032083C" w:rsidRPr="005E0F7E">
              <w:rPr>
                <w:rStyle w:val="Hyperlink"/>
                <w:noProof/>
              </w:rPr>
              <w:t>ARIS Evaluation of a Gill Net</w:t>
            </w:r>
            <w:r w:rsidR="0032083C">
              <w:rPr>
                <w:noProof/>
                <w:webHidden/>
              </w:rPr>
              <w:tab/>
            </w:r>
            <w:r w:rsidR="0032083C">
              <w:rPr>
                <w:noProof/>
                <w:webHidden/>
              </w:rPr>
              <w:fldChar w:fldCharType="begin"/>
            </w:r>
            <w:r w:rsidR="0032083C">
              <w:rPr>
                <w:noProof/>
                <w:webHidden/>
              </w:rPr>
              <w:instrText xml:space="preserve"> PAGEREF _Toc15651204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301FED19" w14:textId="5A1FD36C" w:rsidR="0032083C" w:rsidRDefault="00D4717E">
          <w:pPr>
            <w:pStyle w:val="TOC3"/>
            <w:tabs>
              <w:tab w:val="right" w:leader="dot" w:pos="9350"/>
            </w:tabs>
            <w:rPr>
              <w:i w:val="0"/>
              <w:iCs w:val="0"/>
              <w:noProof/>
              <w:sz w:val="22"/>
              <w:szCs w:val="22"/>
            </w:rPr>
          </w:pPr>
          <w:hyperlink w:anchor="_Toc15651205"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5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3D7AB54" w14:textId="4CD621EF" w:rsidR="0032083C" w:rsidRDefault="00D4717E">
          <w:pPr>
            <w:pStyle w:val="TOC3"/>
            <w:tabs>
              <w:tab w:val="right" w:leader="dot" w:pos="9350"/>
            </w:tabs>
            <w:rPr>
              <w:i w:val="0"/>
              <w:iCs w:val="0"/>
              <w:noProof/>
              <w:sz w:val="22"/>
              <w:szCs w:val="22"/>
            </w:rPr>
          </w:pPr>
          <w:hyperlink w:anchor="_Toc15651206" w:history="1">
            <w:r w:rsidR="0032083C" w:rsidRPr="005E0F7E">
              <w:rPr>
                <w:rStyle w:val="Hyperlink"/>
                <w:noProof/>
              </w:rPr>
              <w:t>SAV survey techniques</w:t>
            </w:r>
            <w:r w:rsidR="0032083C">
              <w:rPr>
                <w:noProof/>
                <w:webHidden/>
              </w:rPr>
              <w:tab/>
            </w:r>
            <w:r w:rsidR="0032083C">
              <w:rPr>
                <w:noProof/>
                <w:webHidden/>
              </w:rPr>
              <w:fldChar w:fldCharType="begin"/>
            </w:r>
            <w:r w:rsidR="0032083C">
              <w:rPr>
                <w:noProof/>
                <w:webHidden/>
              </w:rPr>
              <w:instrText xml:space="preserve"> PAGEREF _Toc15651206 \h </w:instrText>
            </w:r>
            <w:r w:rsidR="0032083C">
              <w:rPr>
                <w:noProof/>
                <w:webHidden/>
              </w:rPr>
            </w:r>
            <w:r w:rsidR="0032083C">
              <w:rPr>
                <w:noProof/>
                <w:webHidden/>
              </w:rPr>
              <w:fldChar w:fldCharType="separate"/>
            </w:r>
            <w:r w:rsidR="0032083C">
              <w:rPr>
                <w:noProof/>
                <w:webHidden/>
              </w:rPr>
              <w:t>157</w:t>
            </w:r>
            <w:r w:rsidR="0032083C">
              <w:rPr>
                <w:noProof/>
                <w:webHidden/>
              </w:rPr>
              <w:fldChar w:fldCharType="end"/>
            </w:r>
          </w:hyperlink>
        </w:p>
        <w:p w14:paraId="13D487CA" w14:textId="1B0F012B" w:rsidR="0032083C" w:rsidRDefault="00D4717E">
          <w:pPr>
            <w:pStyle w:val="TOC2"/>
            <w:tabs>
              <w:tab w:val="right" w:leader="dot" w:pos="9350"/>
            </w:tabs>
            <w:rPr>
              <w:smallCaps w:val="0"/>
              <w:noProof/>
              <w:sz w:val="22"/>
              <w:szCs w:val="22"/>
            </w:rPr>
          </w:pPr>
          <w:hyperlink w:anchor="_Toc1565120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207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5B6A14CA" w14:textId="191E6752" w:rsidR="0032083C" w:rsidRDefault="00D4717E">
          <w:pPr>
            <w:pStyle w:val="TOC2"/>
            <w:tabs>
              <w:tab w:val="right" w:leader="dot" w:pos="9350"/>
            </w:tabs>
            <w:rPr>
              <w:smallCaps w:val="0"/>
              <w:noProof/>
              <w:sz w:val="22"/>
              <w:szCs w:val="22"/>
            </w:rPr>
          </w:pPr>
          <w:hyperlink w:anchor="_Toc1565120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208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0FAC835F" w14:textId="71E69D6B" w:rsidR="0032083C" w:rsidRDefault="00D4717E">
          <w:pPr>
            <w:pStyle w:val="TOC3"/>
            <w:tabs>
              <w:tab w:val="right" w:leader="dot" w:pos="9350"/>
            </w:tabs>
            <w:rPr>
              <w:i w:val="0"/>
              <w:iCs w:val="0"/>
              <w:noProof/>
              <w:sz w:val="22"/>
              <w:szCs w:val="22"/>
            </w:rPr>
          </w:pPr>
          <w:hyperlink w:anchor="_Toc15651209"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09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68387BE5" w14:textId="4C56886B" w:rsidR="0032083C" w:rsidRDefault="00D4717E">
          <w:pPr>
            <w:pStyle w:val="TOC3"/>
            <w:tabs>
              <w:tab w:val="right" w:leader="dot" w:pos="9350"/>
            </w:tabs>
            <w:rPr>
              <w:i w:val="0"/>
              <w:iCs w:val="0"/>
              <w:noProof/>
              <w:sz w:val="22"/>
              <w:szCs w:val="22"/>
            </w:rPr>
          </w:pPr>
          <w:hyperlink w:anchor="_Toc15651210" w:history="1">
            <w:r w:rsidR="0032083C" w:rsidRPr="005E0F7E">
              <w:rPr>
                <w:rStyle w:val="Hyperlink"/>
                <w:noProof/>
              </w:rPr>
              <w:t>SAV</w:t>
            </w:r>
            <w:r w:rsidR="0032083C">
              <w:rPr>
                <w:noProof/>
                <w:webHidden/>
              </w:rPr>
              <w:tab/>
            </w:r>
            <w:r w:rsidR="0032083C">
              <w:rPr>
                <w:noProof/>
                <w:webHidden/>
              </w:rPr>
              <w:fldChar w:fldCharType="begin"/>
            </w:r>
            <w:r w:rsidR="0032083C">
              <w:rPr>
                <w:noProof/>
                <w:webHidden/>
              </w:rPr>
              <w:instrText xml:space="preserve"> PAGEREF _Toc15651210 \h </w:instrText>
            </w:r>
            <w:r w:rsidR="0032083C">
              <w:rPr>
                <w:noProof/>
                <w:webHidden/>
              </w:rPr>
            </w:r>
            <w:r w:rsidR="0032083C">
              <w:rPr>
                <w:noProof/>
                <w:webHidden/>
              </w:rPr>
              <w:fldChar w:fldCharType="separate"/>
            </w:r>
            <w:r w:rsidR="0032083C">
              <w:rPr>
                <w:noProof/>
                <w:webHidden/>
              </w:rPr>
              <w:t>160</w:t>
            </w:r>
            <w:r w:rsidR="0032083C">
              <w:rPr>
                <w:noProof/>
                <w:webHidden/>
              </w:rPr>
              <w:fldChar w:fldCharType="end"/>
            </w:r>
          </w:hyperlink>
        </w:p>
        <w:p w14:paraId="59F5FCB9" w14:textId="2ED85A6B" w:rsidR="0032083C" w:rsidRDefault="00D4717E">
          <w:pPr>
            <w:pStyle w:val="TOC3"/>
            <w:tabs>
              <w:tab w:val="right" w:leader="dot" w:pos="9350"/>
            </w:tabs>
            <w:rPr>
              <w:i w:val="0"/>
              <w:iCs w:val="0"/>
              <w:noProof/>
              <w:sz w:val="22"/>
              <w:szCs w:val="22"/>
            </w:rPr>
          </w:pPr>
          <w:hyperlink w:anchor="_Toc15651211"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1 \h </w:instrText>
            </w:r>
            <w:r w:rsidR="0032083C">
              <w:rPr>
                <w:noProof/>
                <w:webHidden/>
              </w:rPr>
            </w:r>
            <w:r w:rsidR="0032083C">
              <w:rPr>
                <w:noProof/>
                <w:webHidden/>
              </w:rPr>
              <w:fldChar w:fldCharType="separate"/>
            </w:r>
            <w:r w:rsidR="0032083C">
              <w:rPr>
                <w:noProof/>
                <w:webHidden/>
              </w:rPr>
              <w:t>185</w:t>
            </w:r>
            <w:r w:rsidR="0032083C">
              <w:rPr>
                <w:noProof/>
                <w:webHidden/>
              </w:rPr>
              <w:fldChar w:fldCharType="end"/>
            </w:r>
          </w:hyperlink>
        </w:p>
        <w:p w14:paraId="4CED1AB3" w14:textId="0AD1871B" w:rsidR="0032083C" w:rsidRDefault="00D4717E">
          <w:pPr>
            <w:pStyle w:val="TOC2"/>
            <w:tabs>
              <w:tab w:val="right" w:leader="dot" w:pos="9350"/>
            </w:tabs>
            <w:rPr>
              <w:smallCaps w:val="0"/>
              <w:noProof/>
              <w:sz w:val="22"/>
              <w:szCs w:val="22"/>
            </w:rPr>
          </w:pPr>
          <w:hyperlink w:anchor="_Toc15651212"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212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F262888" w14:textId="558D60E3" w:rsidR="0032083C" w:rsidRDefault="00D4717E">
          <w:pPr>
            <w:pStyle w:val="TOC2"/>
            <w:tabs>
              <w:tab w:val="right" w:leader="dot" w:pos="9350"/>
            </w:tabs>
            <w:rPr>
              <w:smallCaps w:val="0"/>
              <w:noProof/>
              <w:sz w:val="22"/>
              <w:szCs w:val="22"/>
            </w:rPr>
          </w:pPr>
          <w:hyperlink w:anchor="_Toc15651213"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13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5EDCBA3" w14:textId="41DD8884" w:rsidR="0032083C" w:rsidRDefault="00D4717E">
          <w:pPr>
            <w:pStyle w:val="TOC2"/>
            <w:tabs>
              <w:tab w:val="right" w:leader="dot" w:pos="9350"/>
            </w:tabs>
            <w:rPr>
              <w:smallCaps w:val="0"/>
              <w:noProof/>
              <w:sz w:val="22"/>
              <w:szCs w:val="22"/>
            </w:rPr>
          </w:pPr>
          <w:hyperlink w:anchor="_Toc15651214"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4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7EAA0B12" w14:textId="0CBFE72E" w:rsidR="0032083C" w:rsidRDefault="00D4717E">
          <w:pPr>
            <w:pStyle w:val="TOC3"/>
            <w:tabs>
              <w:tab w:val="right" w:leader="dot" w:pos="9350"/>
            </w:tabs>
            <w:rPr>
              <w:i w:val="0"/>
              <w:iCs w:val="0"/>
              <w:noProof/>
              <w:sz w:val="22"/>
              <w:szCs w:val="22"/>
            </w:rPr>
          </w:pPr>
          <w:hyperlink w:anchor="_Toc15651215" w:history="1">
            <w:r w:rsidR="0032083C" w:rsidRPr="005E0F7E">
              <w:rPr>
                <w:rStyle w:val="Hyperlink"/>
                <w:noProof/>
              </w:rPr>
              <w:t>Vegetation</w:t>
            </w:r>
            <w:r w:rsidR="0032083C">
              <w:rPr>
                <w:noProof/>
                <w:webHidden/>
              </w:rPr>
              <w:tab/>
            </w:r>
            <w:r w:rsidR="0032083C">
              <w:rPr>
                <w:noProof/>
                <w:webHidden/>
              </w:rPr>
              <w:fldChar w:fldCharType="begin"/>
            </w:r>
            <w:r w:rsidR="0032083C">
              <w:rPr>
                <w:noProof/>
                <w:webHidden/>
              </w:rPr>
              <w:instrText xml:space="preserve"> PAGEREF _Toc15651215 \h </w:instrText>
            </w:r>
            <w:r w:rsidR="0032083C">
              <w:rPr>
                <w:noProof/>
                <w:webHidden/>
              </w:rPr>
            </w:r>
            <w:r w:rsidR="0032083C">
              <w:rPr>
                <w:noProof/>
                <w:webHidden/>
              </w:rPr>
              <w:fldChar w:fldCharType="separate"/>
            </w:r>
            <w:r w:rsidR="0032083C">
              <w:rPr>
                <w:noProof/>
                <w:webHidden/>
              </w:rPr>
              <w:t>188</w:t>
            </w:r>
            <w:r w:rsidR="0032083C">
              <w:rPr>
                <w:noProof/>
                <w:webHidden/>
              </w:rPr>
              <w:fldChar w:fldCharType="end"/>
            </w:r>
          </w:hyperlink>
        </w:p>
        <w:p w14:paraId="5C77B017" w14:textId="3144DA08" w:rsidR="0032083C" w:rsidRDefault="00D4717E">
          <w:pPr>
            <w:pStyle w:val="TOC1"/>
            <w:tabs>
              <w:tab w:val="right" w:leader="dot" w:pos="9350"/>
            </w:tabs>
            <w:rPr>
              <w:b w:val="0"/>
              <w:bCs w:val="0"/>
              <w:caps w:val="0"/>
              <w:noProof/>
              <w:sz w:val="22"/>
              <w:szCs w:val="22"/>
            </w:rPr>
          </w:pPr>
          <w:hyperlink w:anchor="_Toc15651216" w:history="1">
            <w:r w:rsidR="0032083C" w:rsidRPr="005E0F7E">
              <w:rPr>
                <w:rStyle w:val="Hyperlink"/>
                <w:noProof/>
              </w:rPr>
              <w:t>Endangered Species Act Take</w:t>
            </w:r>
            <w:r w:rsidR="0032083C">
              <w:rPr>
                <w:noProof/>
                <w:webHidden/>
              </w:rPr>
              <w:tab/>
            </w:r>
            <w:r w:rsidR="0032083C">
              <w:rPr>
                <w:noProof/>
                <w:webHidden/>
              </w:rPr>
              <w:fldChar w:fldCharType="begin"/>
            </w:r>
            <w:r w:rsidR="0032083C">
              <w:rPr>
                <w:noProof/>
                <w:webHidden/>
              </w:rPr>
              <w:instrText xml:space="preserve"> PAGEREF _Toc15651216 \h </w:instrText>
            </w:r>
            <w:r w:rsidR="0032083C">
              <w:rPr>
                <w:noProof/>
                <w:webHidden/>
              </w:rPr>
            </w:r>
            <w:r w:rsidR="0032083C">
              <w:rPr>
                <w:noProof/>
                <w:webHidden/>
              </w:rPr>
              <w:fldChar w:fldCharType="separate"/>
            </w:r>
            <w:r w:rsidR="0032083C">
              <w:rPr>
                <w:noProof/>
                <w:webHidden/>
              </w:rPr>
              <w:t>189</w:t>
            </w:r>
            <w:r w:rsidR="0032083C">
              <w:rPr>
                <w:noProof/>
                <w:webHidden/>
              </w:rPr>
              <w:fldChar w:fldCharType="end"/>
            </w:r>
          </w:hyperlink>
        </w:p>
        <w:p w14:paraId="76AB5A9D" w14:textId="544BC358" w:rsidR="0032083C" w:rsidRDefault="00D4717E">
          <w:pPr>
            <w:pStyle w:val="TOC1"/>
            <w:tabs>
              <w:tab w:val="right" w:leader="dot" w:pos="9350"/>
            </w:tabs>
            <w:rPr>
              <w:b w:val="0"/>
              <w:bCs w:val="0"/>
              <w:caps w:val="0"/>
              <w:noProof/>
              <w:sz w:val="22"/>
              <w:szCs w:val="22"/>
            </w:rPr>
          </w:pPr>
          <w:hyperlink w:anchor="_Toc15651217" w:history="1">
            <w:r w:rsidR="0032083C" w:rsidRPr="005E0F7E">
              <w:rPr>
                <w:rStyle w:val="Hyperlink"/>
                <w:noProof/>
              </w:rPr>
              <w:t>References</w:t>
            </w:r>
            <w:r w:rsidR="0032083C">
              <w:rPr>
                <w:noProof/>
                <w:webHidden/>
              </w:rPr>
              <w:tab/>
            </w:r>
            <w:r w:rsidR="0032083C">
              <w:rPr>
                <w:noProof/>
                <w:webHidden/>
              </w:rPr>
              <w:fldChar w:fldCharType="begin"/>
            </w:r>
            <w:r w:rsidR="0032083C">
              <w:rPr>
                <w:noProof/>
                <w:webHidden/>
              </w:rPr>
              <w:instrText xml:space="preserve"> PAGEREF _Toc15651217 \h </w:instrText>
            </w:r>
            <w:r w:rsidR="0032083C">
              <w:rPr>
                <w:noProof/>
                <w:webHidden/>
              </w:rPr>
            </w:r>
            <w:r w:rsidR="0032083C">
              <w:rPr>
                <w:noProof/>
                <w:webHidden/>
              </w:rPr>
              <w:fldChar w:fldCharType="separate"/>
            </w:r>
            <w:r w:rsidR="0032083C">
              <w:rPr>
                <w:noProof/>
                <w:webHidden/>
              </w:rPr>
              <w:t>190</w:t>
            </w:r>
            <w:r w:rsidR="0032083C">
              <w:rPr>
                <w:noProof/>
                <w:webHidden/>
              </w:rPr>
              <w:fldChar w:fldCharType="end"/>
            </w:r>
          </w:hyperlink>
        </w:p>
        <w:p w14:paraId="3ADBAA2A" w14:textId="7E48233C"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del w:id="5" w:author="Dave Contreras" w:date="2019-08-13T09:38:00Z">
        <w:r w:rsidR="00430874" w:rsidRPr="00036197" w:rsidDel="007D4F0A">
          <w:delText xml:space="preserve"> </w:delText>
        </w:r>
      </w:del>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6" w:name="_Toc433352571"/>
      <w:bookmarkStart w:id="7" w:name="_Toc12951145"/>
      <w:bookmarkStart w:id="8" w:name="_Toc15651157"/>
      <w:r w:rsidRPr="00E170EA">
        <w:t>Pilot Monitoring Phases</w:t>
      </w:r>
      <w:bookmarkEnd w:id="6"/>
      <w:bookmarkEnd w:id="7"/>
      <w:bookmarkEnd w:id="8"/>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xml:space="preserve">. Based on results from that effort, successful methods were selected for inclusion in the second phase of pilot work. </w:t>
      </w:r>
      <w:del w:id="9" w:author="Dave Contreras" w:date="2019-08-13T09:56:00Z">
        <w:r w:rsidRPr="00036197" w:rsidDel="00DC7FBD">
          <w:delText xml:space="preserve"> </w:delText>
        </w:r>
      </w:del>
      <w:r w:rsidRPr="00036197">
        <w:t>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10" w:name="_Toc433352572"/>
      <w:bookmarkStart w:id="11" w:name="_Toc12951146"/>
      <w:bookmarkStart w:id="12" w:name="_Toc15651158"/>
      <w:r w:rsidRPr="00E170EA">
        <w:t>Project Objectives</w:t>
      </w:r>
      <w:bookmarkEnd w:id="10"/>
      <w:bookmarkEnd w:id="11"/>
      <w:bookmarkEnd w:id="12"/>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3" w:name="_Toc415212242"/>
      <w:bookmarkStart w:id="14"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5" w:name="_Toc12951147"/>
      <w:bookmarkStart w:id="16"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5"/>
      <w:bookmarkEnd w:id="16"/>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7" w:name="_Toc12951148"/>
      <w:bookmarkStart w:id="18" w:name="_Toc15651160"/>
      <w:r>
        <w:t>Introduction</w:t>
      </w:r>
      <w:bookmarkEnd w:id="17"/>
      <w:bookmarkEnd w:id="18"/>
    </w:p>
    <w:p w14:paraId="16292BBB" w14:textId="77777777" w:rsidR="0089674D" w:rsidRDefault="0089674D" w:rsidP="0089674D">
      <w:pPr>
        <w:pStyle w:val="Heading3"/>
        <w:spacing w:after="120"/>
      </w:pPr>
      <w:bookmarkStart w:id="19" w:name="_Toc12951149"/>
      <w:bookmarkStart w:id="20" w:name="_Toc15651161"/>
      <w:r>
        <w:t>Phytoplankton</w:t>
      </w:r>
    </w:p>
    <w:p w14:paraId="447F6E70" w14:textId="72C0C802" w:rsidR="0089674D" w:rsidRDefault="0089674D" w:rsidP="0089674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to most </w:t>
      </w:r>
      <w:proofErr w:type="spellStart"/>
      <w:r>
        <w:t>cladocera</w:t>
      </w:r>
      <w:proofErr w:type="spellEnd"/>
      <w:r>
        <w:t xml:space="preserve">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9"/>
      <w:bookmarkEnd w:id="20"/>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21" w:name="_Toc12951151"/>
      <w:bookmarkStart w:id="22" w:name="_Toc15651163"/>
      <w:bookmarkStart w:id="23" w:name="_Ref16507959"/>
      <w:r>
        <w:t>Methods</w:t>
      </w:r>
      <w:bookmarkEnd w:id="21"/>
      <w:bookmarkEnd w:id="22"/>
      <w:bookmarkEnd w:id="23"/>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4" w:name="_Toc12951152"/>
      <w:bookmarkStart w:id="25" w:name="_Toc15651164"/>
      <w:r w:rsidRPr="00E75E62">
        <w:rPr>
          <w:rFonts w:ascii="Times New Roman" w:hAnsi="Times New Roman" w:cs="Times New Roman"/>
          <w:sz w:val="24"/>
          <w:szCs w:val="24"/>
        </w:rPr>
        <w:t>Sampling Sites</w:t>
      </w:r>
      <w:bookmarkEnd w:id="24"/>
      <w:bookmarkEnd w:id="25"/>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3B127FC6"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del w:id="26" w:author="Dave Contreras" w:date="2019-08-13T10:14:00Z">
        <w:r w:rsidR="00EF3754" w:rsidDel="009E02A9">
          <w:delText xml:space="preserve"> </w:delText>
        </w:r>
      </w:del>
      <w:r>
        <w:t xml:space="preserve">An analysis of data from the Fall Midwater Trawl Survey from September and October 2010-2016 showed </w:t>
      </w:r>
      <w:proofErr w:type="gramStart"/>
      <w:r>
        <w:t>the majority of</w:t>
      </w:r>
      <w:proofErr w:type="gramEnd"/>
      <w:r>
        <w:t xml:space="preserve">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Confluence </w:t>
      </w:r>
      <w:del w:id="27" w:author="Dave Contreras" w:date="2019-08-13T10:22:00Z">
        <w:r w:rsidDel="009E02A9">
          <w:delText xml:space="preserve"> </w:delText>
        </w:r>
      </w:del>
      <w:r>
        <w:t>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6C370B7A" w:rsidR="00E94F56" w:rsidRPr="00132847" w:rsidRDefault="00132847" w:rsidP="008E0DED">
      <w:pPr>
        <w:pStyle w:val="Caption"/>
        <w:spacing w:after="120"/>
      </w:pPr>
      <w:bookmarkStart w:id="28" w:name="_Ref12454711"/>
      <w:r w:rsidRPr="00132847">
        <w:t xml:space="preserve">Figure </w:t>
      </w:r>
      <w:fldSimple w:instr=" SEQ Figure \* ARABIC ">
        <w:r w:rsidR="002B71CF">
          <w:rPr>
            <w:noProof/>
          </w:rPr>
          <w:t>1</w:t>
        </w:r>
      </w:fldSimple>
      <w:bookmarkEnd w:id="28"/>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commentRangeStart w:id="29"/>
      <w:commentRangeStart w:id="30"/>
      <w:r w:rsidR="009259DD">
        <w:t>Tidal wetlands have a white and green</w:t>
      </w:r>
      <w:r w:rsidR="00F523B6">
        <w:t xml:space="preserve"> fill, diked wetlands have an orange fill, muted tidal wetlands have a red fill, and channel habitat has a cyan fill. </w:t>
      </w:r>
      <w:commentRangeEnd w:id="29"/>
      <w:r w:rsidR="00F523B6">
        <w:rPr>
          <w:rStyle w:val="CommentReference"/>
          <w:b w:val="0"/>
          <w:bCs w:val="0"/>
          <w:smallCaps w:val="0"/>
          <w:color w:val="auto"/>
        </w:rPr>
        <w:commentReference w:id="29"/>
      </w:r>
      <w:commentRangeEnd w:id="30"/>
      <w:r w:rsidR="00F44C53">
        <w:rPr>
          <w:rStyle w:val="CommentReference"/>
          <w:b w:val="0"/>
          <w:bCs w:val="0"/>
          <w:smallCaps w:val="0"/>
          <w:color w:val="auto"/>
        </w:rPr>
        <w:commentReference w:id="30"/>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31" w:name="_Ref12454717"/>
      <w:bookmarkStart w:id="32" w:name="_Ref15650627"/>
      <w:r>
        <w:lastRenderedPageBreak/>
        <w:t xml:space="preserve">Table </w:t>
      </w:r>
      <w:fldSimple w:instr=" SEQ Table \* ARABIC ">
        <w:r w:rsidR="009E5A68">
          <w:rPr>
            <w:noProof/>
          </w:rPr>
          <w:t>1</w:t>
        </w:r>
      </w:fldSimple>
      <w:bookmarkEnd w:id="31"/>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32"/>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33"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admoo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fldSimple w:instr=" SEQ Table \* ARABIC ">
        <w:r w:rsidR="009E5A68">
          <w:rPr>
            <w:noProof/>
          </w:rPr>
          <w:t>2</w:t>
        </w:r>
      </w:fldSimple>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4" w:name="_Toc12951153"/>
      <w:bookmarkStart w:id="35" w:name="_Toc15651165"/>
      <w:r w:rsidRPr="00E75E62">
        <w:t>Habitat Types and Sampling gears</w:t>
      </w:r>
      <w:bookmarkEnd w:id="34"/>
      <w:bookmarkEnd w:id="35"/>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6"/>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6"/>
      <w:r w:rsidR="00A7166F">
        <w:rPr>
          <w:rStyle w:val="CommentReference"/>
        </w:rPr>
        <w:commentReference w:id="36"/>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2BAE959F"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w:t>
      </w:r>
      <w:ins w:id="37" w:author="Dave Contreras" w:date="2019-08-13T13:57:00Z">
        <w:r w:rsidR="00077143">
          <w:t xml:space="preserve"> </w:t>
        </w:r>
      </w:ins>
      <w:r w:rsidRPr="002A331B">
        <w:t xml:space="preserve">We </w:t>
      </w:r>
      <w:r w:rsidR="003C3442">
        <w:t xml:space="preserve">used </w:t>
      </w:r>
      <w:del w:id="38" w:author="Dave Contreras" w:date="2019-08-13T13:57:00Z">
        <w:r w:rsidRPr="002A331B" w:rsidDel="00077143">
          <w:delText xml:space="preserve"> </w:delText>
        </w:r>
      </w:del>
      <w:r w:rsidRPr="002A331B">
        <w:t xml:space="preserve">a </w:t>
      </w:r>
      <w:r w:rsidR="003F4E36">
        <w:t>25</w:t>
      </w:r>
      <w:r w:rsidR="003C3442">
        <w:t xml:space="preserve"> </w:t>
      </w:r>
      <w:r w:rsidR="003F4E36">
        <w:t>cm x 30cm</w:t>
      </w:r>
      <w:r w:rsidRPr="002A331B">
        <w:t xml:space="preserve"> D-frame net with </w:t>
      </w:r>
      <w:proofErr w:type="gramStart"/>
      <w:r w:rsidRPr="002A331B">
        <w:t>500 micron</w:t>
      </w:r>
      <w:proofErr w:type="gramEnd"/>
      <w:r w:rsidRPr="002A331B">
        <w:t xml:space="preserve">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proofErr w:type="spellStart"/>
      <w:r w:rsidR="00F41E90" w:rsidRPr="00554225">
        <w:rPr>
          <w:i/>
        </w:rPr>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2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2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D4717E" w:rsidRDefault="00D4717E"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D4717E" w:rsidRDefault="00D4717E"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D4717E" w:rsidRDefault="00D4717E"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D4717E" w:rsidRDefault="00D4717E"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D4717E" w:rsidRDefault="00D4717E"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D4717E" w:rsidRDefault="00D4717E"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D4717E" w:rsidRDefault="00D4717E"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D4717E" w:rsidRDefault="00D4717E" w:rsidP="00FF27B7">
                        <w:r>
                          <w:t>A</w:t>
                        </w:r>
                      </w:p>
                    </w:txbxContent>
                  </v:textbox>
                </v:shape>
                <w10:anchorlock/>
              </v:group>
            </w:pict>
          </mc:Fallback>
        </mc:AlternateContent>
      </w:r>
    </w:p>
    <w:p w14:paraId="104E809F" w14:textId="2DCAB48C" w:rsidR="002D47EB" w:rsidRDefault="002D47EB" w:rsidP="008E0DED">
      <w:pPr>
        <w:pStyle w:val="Caption"/>
        <w:spacing w:after="120"/>
      </w:pPr>
      <w:bookmarkStart w:id="39" w:name="_Ref12454854"/>
      <w:r>
        <w:t xml:space="preserve">Figure </w:t>
      </w:r>
      <w:fldSimple w:instr=" SEQ Figure \* ARABIC ">
        <w:r w:rsidR="002B71CF">
          <w:rPr>
            <w:noProof/>
          </w:rPr>
          <w:t>2</w:t>
        </w:r>
      </w:fldSimple>
      <w:bookmarkEnd w:id="39"/>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xml:space="preserve">) Use of sweep net in floating </w:t>
      </w:r>
      <w:proofErr w:type="gramStart"/>
      <w:r w:rsidRPr="00E75E62">
        <w:t>vegetation</w:t>
      </w:r>
      <w:r w:rsidR="004B7FC4" w:rsidRPr="004B7FC4">
        <w:t xml:space="preserve"> </w:t>
      </w:r>
      <w:r w:rsidR="004B7FC4" w:rsidRPr="00E75E62">
        <w:t>.</w:t>
      </w:r>
      <w:proofErr w:type="gramEnd"/>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w:t>
      </w:r>
      <w:proofErr w:type="gramStart"/>
      <w:r w:rsidR="00F523B6">
        <w:t>vegetation, and</w:t>
      </w:r>
      <w:proofErr w:type="gramEnd"/>
      <w:r w:rsidR="00F523B6">
        <w:t xml:space="preserve">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commentRangeStart w:id="40"/>
      <w:commentRangeEnd w:id="40"/>
      <w:r w:rsidR="00C64243">
        <w:rPr>
          <w:rStyle w:val="CommentReference"/>
        </w:rPr>
        <w:commentReference w:id="40"/>
      </w:r>
      <w:r>
        <w:t>.</w:t>
      </w:r>
    </w:p>
    <w:p w14:paraId="0E19145E" w14:textId="63AEC77B"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proofErr w:type="spellStart"/>
      <w:r w:rsidRPr="00432F91">
        <w:rPr>
          <w:i/>
        </w:rPr>
        <w:t>Eichhornia</w:t>
      </w:r>
      <w:proofErr w:type="spellEnd"/>
      <w:r w:rsidRPr="00432F91">
        <w:rPr>
          <w:i/>
        </w:rPr>
        <w:t xml:space="preserve"> </w:t>
      </w:r>
      <w:proofErr w:type="spellStart"/>
      <w:r w:rsidRPr="00432F91">
        <w:rPr>
          <w:i/>
        </w:rPr>
        <w:t>crassipes</w:t>
      </w:r>
      <w:proofErr w:type="spellEnd"/>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del w:id="41" w:author="Dave Contreras" w:date="2019-08-13T14:03:00Z">
        <w:r w:rsidRPr="00432F91" w:rsidDel="00077143">
          <w:delText xml:space="preserve"> </w:delText>
        </w:r>
      </w:del>
      <w:r w:rsidRPr="00432F91">
        <w:t xml:space="preserve">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4327A7E7"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w:t>
      </w:r>
      <w:proofErr w:type="gramStart"/>
      <w:r w:rsidRPr="00432F91">
        <w:t>open-water</w:t>
      </w:r>
      <w:proofErr w:type="gramEnd"/>
      <w:r w:rsidRPr="00432F91">
        <w:t xml:space="preserve">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del w:id="42" w:author="Dave Contreras" w:date="2019-08-13T14:05:00Z">
        <w:r w:rsidR="002B6D03" w:rsidDel="00077143">
          <w:delText xml:space="preserve"> </w:delText>
        </w:r>
      </w:del>
      <w:r w:rsidR="002B6D03">
        <w:t>zooplankton and mysid trawls,</w:t>
      </w:r>
      <w:r w:rsidRPr="00432F91">
        <w:t xml:space="preserve"> </w:t>
      </w:r>
      <w:r w:rsidR="003C3442">
        <w:t xml:space="preserve">benthic </w:t>
      </w:r>
      <w:r w:rsidR="001C168D">
        <w:t xml:space="preserve">cores </w:t>
      </w:r>
      <w:r w:rsidR="003F4E36">
        <w:t xml:space="preserve">and </w:t>
      </w:r>
      <w:proofErr w:type="spellStart"/>
      <w:r w:rsidRPr="00432F91">
        <w:t>ponar</w:t>
      </w:r>
      <w:proofErr w:type="spellEnd"/>
      <w:r w:rsidRPr="00432F91">
        <w:t xml:space="preserve">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43"/>
      <w:r w:rsidR="00E6679E">
        <w:t xml:space="preserve">0 </w:t>
      </w:r>
      <w:commentRangeEnd w:id="43"/>
      <w:r w:rsidR="00E6679E">
        <w:rPr>
          <w:rStyle w:val="CommentReference"/>
        </w:rPr>
        <w:commentReference w:id="43"/>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w:t>
      </w:r>
      <w:proofErr w:type="spellStart"/>
      <w:r w:rsidRPr="00432F91">
        <w:t>ponar</w:t>
      </w:r>
      <w:proofErr w:type="spellEnd"/>
      <w:r w:rsidRPr="00432F91">
        <w:t xml:space="preserve">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388E1450" w:rsidR="00132847" w:rsidRDefault="00132847" w:rsidP="008E0DED">
      <w:pPr>
        <w:pStyle w:val="Caption"/>
        <w:spacing w:after="120"/>
      </w:pPr>
      <w:bookmarkStart w:id="44" w:name="_Ref12454986"/>
      <w:r>
        <w:t xml:space="preserve">Figure </w:t>
      </w:r>
      <w:fldSimple w:instr=" SEQ Figure \* ARABIC ">
        <w:r w:rsidR="002B71CF">
          <w:rPr>
            <w:noProof/>
          </w:rPr>
          <w:t>3</w:t>
        </w:r>
      </w:fldSimple>
      <w:bookmarkEnd w:id="44"/>
      <w:r>
        <w:t>.</w:t>
      </w:r>
      <w:r w:rsidRPr="00132847">
        <w:t xml:space="preserve"> </w:t>
      </w:r>
      <w:r w:rsidRPr="00432F91">
        <w:t xml:space="preserve">A) Benthic core made of 4” PVC pipe for use in shallow water (&lt;1.5 meters). B) </w:t>
      </w:r>
      <w:proofErr w:type="spellStart"/>
      <w:r w:rsidRPr="00432F91">
        <w:t>Ponar</w:t>
      </w:r>
      <w:proofErr w:type="spellEnd"/>
      <w:r w:rsidRPr="00432F91">
        <w:t xml:space="preserve">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3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13498A51" w:rsidR="00FF27B7" w:rsidRPr="0090423E" w:rsidRDefault="00132847" w:rsidP="008E0DED">
      <w:pPr>
        <w:pStyle w:val="Caption"/>
        <w:spacing w:after="120"/>
      </w:pPr>
      <w:bookmarkStart w:id="45" w:name="_Ref12455053"/>
      <w:r>
        <w:t xml:space="preserve">Figure </w:t>
      </w:r>
      <w:fldSimple w:instr=" SEQ Figure \* ARABIC ">
        <w:r w:rsidR="002B71CF">
          <w:rPr>
            <w:noProof/>
          </w:rPr>
          <w:t>4</w:t>
        </w:r>
      </w:fldSimple>
      <w:bookmarkEnd w:id="45"/>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w:t>
      </w:r>
      <w:proofErr w:type="spellStart"/>
      <w:r w:rsidR="005152F4">
        <w:t>bengal</w:t>
      </w:r>
      <w:proofErr w:type="spellEnd"/>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w:t>
      </w:r>
      <w:commentRangeStart w:id="46"/>
      <w:commentRangeStart w:id="47"/>
      <w:r>
        <w:t xml:space="preserve">composition. </w:t>
      </w:r>
      <w:commentRangeEnd w:id="46"/>
      <w:r w:rsidR="005152F4">
        <w:rPr>
          <w:rStyle w:val="CommentReference"/>
        </w:rPr>
        <w:commentReference w:id="46"/>
      </w:r>
      <w:commentRangeEnd w:id="47"/>
      <w:r w:rsidR="004B7FC4">
        <w:rPr>
          <w:rStyle w:val="CommentReference"/>
        </w:rPr>
        <w:commentReference w:id="47"/>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3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4057540"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5"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6"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7" o:title="" croptop="7468f" cropbottom="11016f" cropleft="34837f"/>
                  <v:shadow on="t" color="black" opacity="26214f" origin="-.5,-.5" offset="0,.5mm"/>
                  <v:path arrowok="t"/>
                </v:shape>
                <w10:anchorlock/>
              </v:group>
            </w:pict>
          </mc:Fallback>
        </mc:AlternateContent>
      </w:r>
    </w:p>
    <w:p w14:paraId="221230CE" w14:textId="61155847" w:rsidR="002D47EB" w:rsidRDefault="002D47EB" w:rsidP="008E0DED">
      <w:pPr>
        <w:pStyle w:val="Caption"/>
        <w:spacing w:after="120"/>
      </w:pPr>
      <w:bookmarkStart w:id="48" w:name="_Ref12455078"/>
      <w:r>
        <w:t xml:space="preserve">Figure </w:t>
      </w:r>
      <w:fldSimple w:instr=" SEQ Figure \* ARABIC ">
        <w:r w:rsidR="002B71CF">
          <w:rPr>
            <w:noProof/>
          </w:rPr>
          <w:t>5</w:t>
        </w:r>
      </w:fldSimple>
      <w:bookmarkEnd w:id="48"/>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49" w:name="_Toc433352580"/>
      <w:bookmarkStart w:id="50" w:name="_Toc12951154"/>
      <w:bookmarkStart w:id="51" w:name="_Toc15651166"/>
      <w:r w:rsidRPr="00BE2116">
        <w:t>Laboratory Methods</w:t>
      </w:r>
      <w:bookmarkEnd w:id="49"/>
      <w:bookmarkEnd w:id="50"/>
      <w:bookmarkEnd w:id="51"/>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6799E9B9"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w:t>
      </w:r>
      <w:proofErr w:type="spellStart"/>
      <w:r w:rsidR="001E1279" w:rsidRPr="004B7FC4">
        <w:rPr>
          <w:i/>
          <w:iCs/>
        </w:rPr>
        <w:t>fluminea</w:t>
      </w:r>
      <w:proofErr w:type="spellEnd"/>
      <w:r w:rsidR="001E1279" w:rsidRPr="004B7FC4">
        <w:rPr>
          <w:i/>
          <w:iCs/>
        </w:rPr>
        <w:t xml:space="preserve"> </w:t>
      </w:r>
      <w:r w:rsidR="001E1279" w:rsidRPr="001E1279">
        <w:t>and</w:t>
      </w:r>
      <w:r w:rsidR="001E1279" w:rsidRPr="004B7FC4">
        <w:rPr>
          <w:i/>
          <w:iCs/>
        </w:rPr>
        <w:t xml:space="preserve"> </w:t>
      </w:r>
      <w:proofErr w:type="spellStart"/>
      <w:r w:rsidR="001E1279" w:rsidRPr="004B7FC4">
        <w:rPr>
          <w:i/>
          <w:iCs/>
        </w:rPr>
        <w:t>Potamocorbula</w:t>
      </w:r>
      <w:proofErr w:type="spellEnd"/>
      <w:r w:rsidR="001E1279" w:rsidRPr="004B7FC4">
        <w:rPr>
          <w:i/>
          <w:iCs/>
        </w:rPr>
        <w:t xml:space="preserve"> </w:t>
      </w:r>
      <w:proofErr w:type="spellStart"/>
      <w:r w:rsidR="001E1279" w:rsidRPr="004B7FC4">
        <w:rPr>
          <w:i/>
          <w:iCs/>
        </w:rPr>
        <w:t>amurensis</w:t>
      </w:r>
      <w:proofErr w:type="spellEnd"/>
      <w:r w:rsidR="001E1279" w:rsidRPr="001E1279">
        <w:t>),</w:t>
      </w:r>
      <w:ins w:id="52" w:author="Dave Contreras" w:date="2019-08-14T06:45:00Z">
        <w:r w:rsidR="00A90756">
          <w:t xml:space="preserve"> </w:t>
        </w:r>
      </w:ins>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proofErr w:type="gramStart"/>
      <w:r w:rsidR="00D170F2">
        <w:t>were</w:t>
      </w:r>
      <w:proofErr w:type="gramEnd"/>
      <w:r w:rsidR="00FF27B7" w:rsidRPr="00BE2116">
        <w:t xml:space="preserve"> checked by an outside lab (</w:t>
      </w:r>
      <w:r w:rsidR="00D170F2">
        <w:t>EcoAnalysts,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 xml:space="preserve">needed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53" w:name="_Ref7616826"/>
      <w:r>
        <w:t xml:space="preserve">Table </w:t>
      </w:r>
      <w:fldSimple w:instr=" SEQ Table \* ARABIC ">
        <w:r w:rsidR="009E5A68">
          <w:rPr>
            <w:noProof/>
          </w:rPr>
          <w:t>3</w:t>
        </w:r>
      </w:fldSimple>
      <w:bookmarkEnd w:id="53"/>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Cumacea</w:t>
            </w:r>
            <w:proofErr w:type="spellEnd"/>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Insecta</w:t>
            </w:r>
            <w:proofErr w:type="spellEnd"/>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Gastropoda</w:t>
            </w:r>
            <w:proofErr w:type="spellEnd"/>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54"/>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54"/>
      <w:r w:rsidR="002474F5">
        <w:rPr>
          <w:rStyle w:val="CommentReference"/>
        </w:rPr>
        <w:commentReference w:id="54"/>
      </w:r>
    </w:p>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55" w:name="_Toc433352582"/>
      <w:bookmarkStart w:id="56" w:name="_Toc12951155"/>
      <w:bookmarkStart w:id="57" w:name="_Toc15651167"/>
      <w:r w:rsidRPr="00E170EA">
        <w:t>Analysis</w:t>
      </w:r>
      <w:bookmarkEnd w:id="55"/>
      <w:bookmarkEnd w:id="56"/>
      <w:bookmarkEnd w:id="57"/>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w:t>
      </w:r>
      <w:proofErr w:type="gramStart"/>
      <w:r w:rsidR="001A2FC1">
        <w:t>log-transformed</w:t>
      </w:r>
      <w:proofErr w:type="gramEnd"/>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8"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9"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40"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proofErr w:type="gramStart"/>
      <w:r>
        <w:t>log-transformed</w:t>
      </w:r>
      <w:proofErr w:type="gramEnd"/>
      <w:r>
        <w:t xml:space="preserve">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58" w:name="_Toc12951156"/>
      <w:bookmarkStart w:id="59" w:name="_Toc15651168"/>
      <w:r>
        <w:t>Results</w:t>
      </w:r>
      <w:bookmarkEnd w:id="58"/>
      <w:bookmarkEnd w:id="59"/>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60" w:name="_Ref9334986"/>
      <w:r>
        <w:t xml:space="preserve">Table </w:t>
      </w:r>
      <w:fldSimple w:instr=" SEQ Table \* ARABIC ">
        <w:r w:rsidR="009E5A68">
          <w:rPr>
            <w:noProof/>
          </w:rPr>
          <w:t>5</w:t>
        </w:r>
      </w:fldSimple>
      <w:bookmarkEnd w:id="60"/>
      <w:r>
        <w:t xml:space="preserve">. EDSM Delta Smelt catch from </w:t>
      </w:r>
      <w:r w:rsidR="00FA5153">
        <w:t>September</w:t>
      </w:r>
      <w:r>
        <w:t xml:space="preserve"> and </w:t>
      </w:r>
      <w:r w:rsidR="00FA5153">
        <w:t>October</w:t>
      </w:r>
      <w:r>
        <w:t>, 2018</w:t>
      </w:r>
      <w:r w:rsidR="00EF5DE2">
        <w:t xml:space="preserve"> (USFWS, data available </w:t>
      </w:r>
      <w:hyperlink r:id="rId41"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del w:id="61" w:author="Dave Contreras" w:date="2019-08-14T07:20:00Z">
        <w:r w:rsidR="006B1764" w:rsidDel="00924728">
          <w:delText xml:space="preserve"> </w:delText>
        </w:r>
      </w:del>
      <w:r w:rsidR="006B1764">
        <w:t xml:space="preserve">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47849A5"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62"/>
      <w:commentRangeStart w:id="63"/>
      <w:r w:rsidR="00F67BEE">
        <w:t xml:space="preserve">Zooplankton Study </w:t>
      </w:r>
      <w:commentRangeEnd w:id="62"/>
      <w:commentRangeEnd w:id="63"/>
      <w:r w:rsidR="00430370">
        <w:t>mysid</w:t>
      </w:r>
      <w:r w:rsidR="009259DD">
        <w:rPr>
          <w:rStyle w:val="CommentReference"/>
        </w:rPr>
        <w:commentReference w:id="62"/>
      </w:r>
      <w:r w:rsidR="00430370">
        <w:rPr>
          <w:rStyle w:val="CommentReference"/>
        </w:rPr>
        <w:commentReference w:id="63"/>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w:t>
      </w:r>
      <w:del w:id="64" w:author="Dave Contreras" w:date="2019-08-14T07:07:00Z">
        <w:r w:rsidDel="00774288">
          <w:delText xml:space="preserve"> </w:delText>
        </w:r>
      </w:del>
      <w:r>
        <w:t xml:space="preserve">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ins w:id="65" w:author="Dave Contreras" w:date="2019-08-14T07:17:00Z">
        <w:r w:rsidR="00774288">
          <w:t xml:space="preserve">Table </w:t>
        </w:r>
        <w:r w:rsidR="00774288">
          <w:rPr>
            <w:noProof/>
          </w:rPr>
          <w:t>12</w:t>
        </w:r>
      </w:ins>
      <w:del w:id="66" w:author="Dave Contreras" w:date="2019-08-14T07:17:00Z">
        <w:r w:rsidR="00E7033D" w:rsidDel="00774288">
          <w:delText xml:space="preserve">Table </w:delText>
        </w:r>
        <w:r w:rsidR="00E7033D" w:rsidDel="00774288">
          <w:rPr>
            <w:noProof/>
          </w:rPr>
          <w:delText>13</w:delText>
        </w:r>
      </w:del>
      <w:r>
        <w:fldChar w:fldCharType="end"/>
      </w:r>
      <w:r w:rsidR="00F67BEE">
        <w:t xml:space="preserve">, </w:t>
      </w:r>
      <w:r w:rsidR="00F67BEE">
        <w:fldChar w:fldCharType="begin"/>
      </w:r>
      <w:r w:rsidR="00F67BEE">
        <w:instrText xml:space="preserve"> REF _Ref9317230 \h </w:instrText>
      </w:r>
      <w:r w:rsidR="00F67BEE">
        <w:fldChar w:fldCharType="separate"/>
      </w:r>
      <w:ins w:id="67" w:author="Dave Contreras" w:date="2019-08-14T07:17:00Z">
        <w:r w:rsidR="00774288">
          <w:t xml:space="preserve">Figure </w:t>
        </w:r>
        <w:r w:rsidR="00774288">
          <w:rPr>
            <w:noProof/>
          </w:rPr>
          <w:t>15</w:t>
        </w:r>
      </w:ins>
      <w:del w:id="68" w:author="Dave Contreras" w:date="2019-08-14T07:17:00Z">
        <w:r w:rsidR="00E7033D" w:rsidDel="00774288">
          <w:delText xml:space="preserve">Figure </w:delText>
        </w:r>
        <w:r w:rsidR="00E7033D" w:rsidDel="00774288">
          <w:rPr>
            <w:noProof/>
          </w:rPr>
          <w:delText>19</w:delText>
        </w:r>
      </w:del>
      <w:r w:rsidR="00F67BEE">
        <w:fldChar w:fldCharType="end"/>
      </w:r>
      <w:r>
        <w:t xml:space="preserve">). </w:t>
      </w:r>
      <w:commentRangeStart w:id="69"/>
      <w:commentRangeStart w:id="70"/>
      <w:r w:rsidR="00F67BEE">
        <w:t>Catch</w:t>
      </w:r>
      <w:commentRangeEnd w:id="69"/>
      <w:r w:rsidR="009259DD">
        <w:rPr>
          <w:rStyle w:val="CommentReference"/>
        </w:rPr>
        <w:commentReference w:id="69"/>
      </w:r>
      <w:commentRangeEnd w:id="70"/>
      <w:r w:rsidR="001F7067">
        <w:rPr>
          <w:rStyle w:val="CommentReference"/>
        </w:rPr>
        <w:commentReference w:id="70"/>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ins w:id="71" w:author="Dave Contreras" w:date="2019-08-14T07:09:00Z">
        <w:r w:rsidR="00774288">
          <w:t xml:space="preserve">Figure </w:t>
        </w:r>
        <w:r w:rsidR="00774288">
          <w:rPr>
            <w:noProof/>
          </w:rPr>
          <w:t>14</w:t>
        </w:r>
      </w:ins>
      <w:del w:id="72" w:author="Dave Contreras" w:date="2019-08-14T07:09:00Z">
        <w:r w:rsidR="00E7033D" w:rsidDel="00774288">
          <w:delText xml:space="preserve">Figure </w:delText>
        </w:r>
        <w:r w:rsidR="00E7033D" w:rsidDel="00774288">
          <w:rPr>
            <w:noProof/>
          </w:rPr>
          <w:delText>18</w:delText>
        </w:r>
      </w:del>
      <w:r w:rsidR="00F67BEE">
        <w:fldChar w:fldCharType="end"/>
      </w:r>
      <w:r w:rsidR="00F67BEE">
        <w:t>).</w:t>
      </w:r>
    </w:p>
    <w:p w14:paraId="32F1388F" w14:textId="07C6C89B"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 xml:space="preserve">CPU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xml:space="preserve">.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w:t>
      </w:r>
      <w:ins w:id="73" w:author="Dave Contreras" w:date="2019-08-14T07:15:00Z">
        <w:r w:rsidR="00774288">
          <w:t>.</w:t>
        </w:r>
      </w:ins>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0F70FD0F" w:rsidR="00BE5423" w:rsidRDefault="00840D88" w:rsidP="008B0736">
      <w:pPr>
        <w:pStyle w:val="Caption"/>
      </w:pPr>
      <w:bookmarkStart w:id="74" w:name="_Ref9317214"/>
      <w:r>
        <w:t xml:space="preserve">Figure </w:t>
      </w:r>
      <w:fldSimple w:instr=" SEQ Figure \* ARABIC ">
        <w:r w:rsidR="002B71CF">
          <w:rPr>
            <w:noProof/>
          </w:rPr>
          <w:t>6</w:t>
        </w:r>
      </w:fldSimple>
      <w:bookmarkEnd w:id="74"/>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07BF9E92" w:rsidR="00486F77" w:rsidRDefault="00486F77" w:rsidP="00486F77">
      <w:pPr>
        <w:pStyle w:val="Caption"/>
      </w:pPr>
      <w:bookmarkStart w:id="75" w:name="_Ref10727603"/>
      <w:bookmarkStart w:id="76" w:name="_Ref12449873"/>
      <w:r>
        <w:t xml:space="preserve">Figure </w:t>
      </w:r>
      <w:fldSimple w:instr=" SEQ Figure \* ARABIC ">
        <w:r w:rsidR="002B71CF">
          <w:rPr>
            <w:noProof/>
          </w:rPr>
          <w:t>7</w:t>
        </w:r>
      </w:fldSimple>
      <w:bookmarkEnd w:id="75"/>
      <w:r>
        <w:t xml:space="preserve"> - Catch of clams per </w:t>
      </w:r>
      <w:r w:rsidR="00EF5DE2">
        <w:t>square</w:t>
      </w:r>
      <w:r>
        <w:t xml:space="preserve"> meter of substrate in 2017 and 2018</w:t>
      </w:r>
      <w:bookmarkEnd w:id="76"/>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09006E5B" w:rsidR="001E4B5E" w:rsidRDefault="00EC6B9B" w:rsidP="00EC6B9B">
      <w:pPr>
        <w:pStyle w:val="Caption"/>
      </w:pPr>
      <w:r>
        <w:t xml:space="preserve">Figure </w:t>
      </w:r>
      <w:fldSimple w:instr=" SEQ Figure \* ARABIC ">
        <w:r w:rsidR="002B71CF">
          <w:rPr>
            <w:noProof/>
          </w:rPr>
          <w:t>8</w:t>
        </w:r>
      </w:fldSimple>
      <w:r>
        <w:t xml:space="preserve"> - Mean log-transformed CPUE of zooplankton catch</w:t>
      </w:r>
      <w:r w:rsidR="00E7033D">
        <w:t xml:space="preserve"> collected during the intensive spring sampling period of 2017 and 2018.</w:t>
      </w:r>
    </w:p>
    <w:p w14:paraId="17D2C01B" w14:textId="3C3CB7F8" w:rsidR="001E4B5E" w:rsidRDefault="00F635C1" w:rsidP="001E4B5E">
      <w:pPr>
        <w:keepNext/>
      </w:pPr>
      <w:commentRangeStart w:id="77"/>
      <w:commentRangeStart w:id="78"/>
      <w:commentRangeEnd w:id="77"/>
      <w:r>
        <w:rPr>
          <w:rStyle w:val="CommentReference"/>
        </w:rPr>
        <w:lastRenderedPageBreak/>
        <w:commentReference w:id="77"/>
      </w:r>
      <w:commentRangeEnd w:id="78"/>
      <w:r w:rsidR="00801A81" w:rsidRPr="00801A81">
        <w:t xml:space="preserve"> </w:t>
      </w:r>
      <w:r w:rsidR="00801A81"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r>
        <w:rPr>
          <w:rStyle w:val="CommentReference"/>
        </w:rPr>
        <w:commentReference w:id="78"/>
      </w:r>
    </w:p>
    <w:p w14:paraId="0B208761" w14:textId="7CE341CB" w:rsidR="001E4B5E" w:rsidRPr="00C36E09" w:rsidRDefault="001E4B5E" w:rsidP="001E4B5E">
      <w:pPr>
        <w:pStyle w:val="Caption"/>
      </w:pPr>
      <w:bookmarkStart w:id="79" w:name="_Ref10727651"/>
      <w:r>
        <w:t xml:space="preserve">Figure </w:t>
      </w:r>
      <w:fldSimple w:instr=" SEQ Figure \* ARABIC ">
        <w:r w:rsidR="002B71CF">
          <w:rPr>
            <w:noProof/>
          </w:rPr>
          <w:t>9</w:t>
        </w:r>
      </w:fldSimple>
      <w:bookmarkEnd w:id="79"/>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80" w:name="_Ref10457842"/>
      <w:bookmarkStart w:id="81" w:name="_Ref10457837"/>
      <w:r>
        <w:t xml:space="preserve">Table </w:t>
      </w:r>
      <w:fldSimple w:instr=" SEQ Table \* ARABIC ">
        <w:r w:rsidR="009E5A68">
          <w:rPr>
            <w:noProof/>
          </w:rPr>
          <w:t>6</w:t>
        </w:r>
      </w:fldSimple>
      <w:bookmarkEnd w:id="80"/>
      <w:r>
        <w:t xml:space="preserve"> - GLMM for each ecosystem component. Predictor variables were chosen via AICc selection and site was included as an error term in each model. </w:t>
      </w:r>
      <w:r w:rsidR="00430370">
        <w:t>Invertebrate catch data</w:t>
      </w:r>
      <w:r>
        <w:t xml:space="preserve"> were log-transformed to conform with model assumptions.</w:t>
      </w:r>
      <w:bookmarkEnd w:id="81"/>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lastRenderedPageBreak/>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E13D3A" w:rsidP="00B82835">
      <w:pPr>
        <w:keepNext/>
      </w:pPr>
      <w:commentRangeStart w:id="82"/>
      <w:commentRangeStart w:id="83"/>
      <w:commentRangeEnd w:id="82"/>
      <w:r>
        <w:rPr>
          <w:rStyle w:val="CommentReference"/>
        </w:rPr>
        <w:lastRenderedPageBreak/>
        <w:commentReference w:id="82"/>
      </w:r>
      <w:commentRangeEnd w:id="83"/>
      <w:r w:rsidR="00924728">
        <w:rPr>
          <w:rStyle w:val="CommentReference"/>
        </w:rPr>
        <w:commentReference w:id="83"/>
      </w:r>
      <w:r w:rsidR="005B6905" w:rsidRPr="005B6905">
        <w:t xml:space="preserve"> </w:t>
      </w:r>
      <w:r w:rsidR="005B6905"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commentRangeStart w:id="84"/>
      <w:commentRangeEnd w:id="84"/>
      <w:r>
        <w:rPr>
          <w:rStyle w:val="CommentReference"/>
        </w:rPr>
        <w:commentReference w:id="84"/>
      </w:r>
    </w:p>
    <w:p w14:paraId="42F5E08D" w14:textId="4B73255F" w:rsidR="00286EA2" w:rsidRDefault="00B82835" w:rsidP="00286EA2">
      <w:pPr>
        <w:pStyle w:val="Caption"/>
      </w:pPr>
      <w:bookmarkStart w:id="85" w:name="_Ref10461283"/>
      <w:r>
        <w:lastRenderedPageBreak/>
        <w:t xml:space="preserve">Figure </w:t>
      </w:r>
      <w:fldSimple w:instr=" SEQ Figure \* ARABIC ">
        <w:r w:rsidR="002B71CF">
          <w:rPr>
            <w:noProof/>
          </w:rPr>
          <w:t>10</w:t>
        </w:r>
      </w:fldSimple>
      <w:bookmarkEnd w:id="85"/>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33B07057" w:rsidR="008B037D" w:rsidRDefault="008825FD" w:rsidP="008825FD">
      <w:pPr>
        <w:pStyle w:val="Caption"/>
      </w:pPr>
      <w:bookmarkStart w:id="86" w:name="_Ref10728316"/>
      <w:r>
        <w:t xml:space="preserve">Figure </w:t>
      </w:r>
      <w:fldSimple w:instr=" SEQ Figure \* ARABIC ">
        <w:r w:rsidR="002B71CF">
          <w:rPr>
            <w:noProof/>
          </w:rPr>
          <w:t>11</w:t>
        </w:r>
      </w:fldSimple>
      <w:bookmarkEnd w:id="86"/>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57270111" w:rsidR="00286EA2" w:rsidRDefault="00286EA2" w:rsidP="00286EA2">
      <w:pPr>
        <w:pStyle w:val="Caption"/>
      </w:pPr>
      <w:r>
        <w:t xml:space="preserve">Figure </w:t>
      </w:r>
      <w:fldSimple w:instr=" SEQ Figure \* ARABIC ">
        <w:r w:rsidR="002B71CF">
          <w:rPr>
            <w:noProof/>
          </w:rPr>
          <w:t>12</w:t>
        </w:r>
      </w:fldSimple>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87" w:name="_Ref10728855"/>
      <w:bookmarkStart w:id="88" w:name="_Ref10728851"/>
      <w:r>
        <w:t xml:space="preserve">Table </w:t>
      </w:r>
      <w:fldSimple w:instr=" SEQ Table \* ARABIC ">
        <w:r w:rsidR="009E5A68">
          <w:rPr>
            <w:noProof/>
          </w:rPr>
          <w:t>7</w:t>
        </w:r>
      </w:fldSimple>
      <w:bookmarkEnd w:id="87"/>
      <w:r>
        <w:t xml:space="preserve"> - Multilevel patter</w:t>
      </w:r>
      <w:r w:rsidR="00383111">
        <w:t>n</w:t>
      </w:r>
      <w:r>
        <w:t xml:space="preserve"> analysis</w:t>
      </w:r>
      <w:bookmarkEnd w:id="88"/>
      <w:r w:rsidR="00253860">
        <w:t xml:space="preserve"> of invertebrate associations with wetlands of </w:t>
      </w:r>
      <w:commentRangeStart w:id="89"/>
      <w:r w:rsidR="00253860">
        <w:t>differing types.</w:t>
      </w:r>
      <w:r w:rsidR="007809A8">
        <w:t xml:space="preserve"> A significant p-value indicates a taxon is positively associated with a particular site type (it can act as an “indicator”. </w:t>
      </w:r>
      <w:r w:rsidR="00253860">
        <w:t xml:space="preserve"> </w:t>
      </w:r>
      <w:commentRangeEnd w:id="89"/>
      <w:r w:rsidR="00F614D5">
        <w:rPr>
          <w:rStyle w:val="CommentReference"/>
          <w:b w:val="0"/>
          <w:bCs w:val="0"/>
          <w:smallCaps w:val="0"/>
          <w:color w:val="auto"/>
        </w:rPr>
        <w:commentReference w:id="89"/>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Eogammaru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commentRangeStart w:id="90"/>
            <w:r w:rsidRPr="00286EA2">
              <w:rPr>
                <w:rFonts w:eastAsia="Times New Roman" w:cstheme="minorHAnsi"/>
                <w:color w:val="000000"/>
              </w:rPr>
              <w:t>Mosquitofish</w:t>
            </w:r>
            <w:commentRangeEnd w:id="90"/>
            <w:r w:rsidR="00F273B8">
              <w:rPr>
                <w:rStyle w:val="CommentReference"/>
              </w:rPr>
              <w:commentReference w:id="90"/>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hreespine</w:t>
            </w:r>
            <w:proofErr w:type="spellEnd"/>
            <w:r w:rsidRPr="00286EA2">
              <w:rPr>
                <w:rFonts w:eastAsia="Times New Roman" w:cstheme="minorHAnsi"/>
                <w:color w:val="00000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proofErr w:type="spellStart"/>
            <w:r w:rsidRPr="00286EA2">
              <w:rPr>
                <w:rFonts w:eastAsia="Times New Roman" w:cstheme="minorHAnsi"/>
                <w:i/>
                <w:color w:val="000000"/>
              </w:rPr>
              <w:t>Procambarus</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Americorophium</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Palaemonete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Libell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Diptera</w:t>
            </w:r>
            <w:proofErr w:type="spellEnd"/>
            <w:r w:rsidRPr="00286EA2">
              <w:rPr>
                <w:rFonts w:eastAsia="Times New Roman" w:cstheme="minorHAnsi"/>
                <w:color w:val="00000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proofErr w:type="spellStart"/>
            <w:r w:rsidRPr="00286EA2">
              <w:rPr>
                <w:rFonts w:eastAsia="Times New Roman" w:cstheme="minorHAnsi"/>
                <w:i/>
                <w:color w:val="000000"/>
              </w:rPr>
              <w:t>Ferrissia</w:t>
            </w:r>
            <w:proofErr w:type="spellEnd"/>
            <w:r w:rsidRPr="00286EA2">
              <w:rPr>
                <w:rFonts w:eastAsia="Times New Roman" w:cstheme="minorHAnsi"/>
                <w:i/>
                <w:color w:val="000000"/>
              </w:rPr>
              <w:t xml:space="preserve">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ip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Vellidae</w:t>
            </w:r>
            <w:proofErr w:type="spellEnd"/>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anaid</w:t>
            </w:r>
            <w:r w:rsidR="00BF525A" w:rsidRPr="00286EA2">
              <w:rPr>
                <w:rFonts w:eastAsia="Times New Roman" w:cstheme="minorHAnsi"/>
                <w:color w:val="00000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91" w:name="_Ref10457875"/>
      <w:r>
        <w:t xml:space="preserve">Table </w:t>
      </w:r>
      <w:fldSimple w:instr=" SEQ Table \* ARABIC ">
        <w:r w:rsidR="009E5A68">
          <w:rPr>
            <w:noProof/>
          </w:rPr>
          <w:t>8</w:t>
        </w:r>
      </w:fldSimple>
      <w:bookmarkEnd w:id="91"/>
      <w:r>
        <w:t xml:space="preserve"> – PerMANOVA of relative percent composition of taxa for each ecosystem componen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229BC1FD" w:rsidR="006B0D73" w:rsidRPr="00692B83" w:rsidRDefault="006B0D73" w:rsidP="009C5B79">
            <w:pPr>
              <w:rPr>
                <w:rFonts w:eastAsia="Times New Roman" w:cstheme="minorHAnsi"/>
                <w:b/>
                <w:color w:val="000000"/>
              </w:rPr>
            </w:pPr>
            <w:commentRangeStart w:id="92"/>
            <w:commentRangeStart w:id="93"/>
            <w:r w:rsidRPr="00692B83">
              <w:rPr>
                <w:rFonts w:eastAsia="Times New Roman" w:cstheme="minorHAnsi"/>
                <w:b/>
                <w:color w:val="000000"/>
              </w:rPr>
              <w:t xml:space="preserve">Mysids </w:t>
            </w:r>
            <w:commentRangeEnd w:id="92"/>
            <w:r w:rsidR="00F614D5">
              <w:rPr>
                <w:rStyle w:val="CommentReference"/>
              </w:rPr>
              <w:commentReference w:id="92"/>
            </w:r>
            <w:commentRangeEnd w:id="93"/>
            <w:r w:rsidR="00C3750A">
              <w:rPr>
                <w:rStyle w:val="CommentReference"/>
              </w:rPr>
              <w:commentReference w:id="93"/>
            </w:r>
            <w:del w:id="94" w:author="Dave Contreras" w:date="2019-08-14T07:40:00Z">
              <w:r w:rsidR="00EA3405" w:rsidDel="00C3750A">
                <w:rPr>
                  <w:rFonts w:eastAsia="Times New Roman" w:cstheme="minorHAnsi"/>
                  <w:b/>
                  <w:color w:val="000000"/>
                </w:rPr>
                <w:delText>n</w:delText>
              </w:r>
            </w:del>
            <w:ins w:id="95" w:author="Dave Contreras" w:date="2019-08-14T07:40:00Z">
              <w:r w:rsidR="00C3750A">
                <w:rPr>
                  <w:rFonts w:eastAsia="Times New Roman" w:cstheme="minorHAnsi"/>
                  <w:b/>
                  <w:color w:val="000000"/>
                </w:rPr>
                <w:t>N</w:t>
              </w:r>
            </w:ins>
            <w:r w:rsidR="00EA3405">
              <w:rPr>
                <w:rFonts w:eastAsia="Times New Roman" w:cstheme="minorHAnsi"/>
                <w:b/>
                <w:color w:val="000000"/>
              </w:rPr>
              <w:t>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17CE3E5D" w:rsidR="006B0D73" w:rsidRPr="00692B83" w:rsidRDefault="006B0D73" w:rsidP="009C5B79">
            <w:pPr>
              <w:rPr>
                <w:rFonts w:eastAsia="Times New Roman" w:cstheme="minorHAnsi"/>
                <w:b/>
                <w:color w:val="000000"/>
              </w:rPr>
            </w:pPr>
            <w:r w:rsidRPr="00692B83">
              <w:rPr>
                <w:rFonts w:eastAsia="Times New Roman" w:cstheme="minorHAnsi"/>
                <w:b/>
                <w:color w:val="000000"/>
              </w:rPr>
              <w:t>Sweep</w:t>
            </w:r>
            <w:ins w:id="96" w:author="Dave Contreras" w:date="2019-08-14T07:40:00Z">
              <w:r w:rsidR="00C3750A">
                <w:rPr>
                  <w:rFonts w:eastAsia="Times New Roman" w:cstheme="minorHAnsi"/>
                  <w:b/>
                  <w:color w:val="000000"/>
                </w:rPr>
                <w:t xml:space="preserve"> </w:t>
              </w:r>
            </w:ins>
            <w:del w:id="97" w:author="Dave Contreras" w:date="2019-08-14T07:40:00Z">
              <w:r w:rsidRPr="00692B83" w:rsidDel="00C3750A">
                <w:rPr>
                  <w:rFonts w:eastAsia="Times New Roman" w:cstheme="minorHAnsi"/>
                  <w:b/>
                  <w:color w:val="000000"/>
                </w:rPr>
                <w:delText>n</w:delText>
              </w:r>
            </w:del>
            <w:ins w:id="98" w:author="Dave Contreras" w:date="2019-08-14T07:40:00Z">
              <w:r w:rsidR="00C3750A">
                <w:rPr>
                  <w:rFonts w:eastAsia="Times New Roman" w:cstheme="minorHAnsi"/>
                  <w:b/>
                  <w:color w:val="000000"/>
                </w:rPr>
                <w:t>N</w:t>
              </w:r>
            </w:ins>
            <w:r w:rsidRPr="00692B83">
              <w:rPr>
                <w:rFonts w:eastAsia="Times New Roman" w:cstheme="minorHAnsi"/>
                <w:b/>
                <w:color w:val="000000"/>
              </w:rPr>
              <w:t>et</w:t>
            </w:r>
            <w:del w:id="99" w:author="Dave Contreras" w:date="2019-08-14T07:40:00Z">
              <w:r w:rsidRPr="00692B83" w:rsidDel="00C3750A">
                <w:rPr>
                  <w:rFonts w:eastAsia="Times New Roman" w:cstheme="minorHAnsi"/>
                  <w:b/>
                  <w:color w:val="000000"/>
                </w:rPr>
                <w:delText>s</w:delText>
              </w:r>
            </w:del>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06FB22B0"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ins w:id="100" w:author="Dave Contreras" w:date="2019-08-14T07:40:00Z">
              <w:del w:id="101" w:author="Dave Contreras" w:date="2019-08-14T07:42:00Z">
                <w:r w:rsidR="00C3750A" w:rsidDel="00C3750A">
                  <w:rPr>
                    <w:rFonts w:eastAsia="Times New Roman" w:cstheme="minorHAnsi"/>
                    <w:b/>
                    <w:color w:val="000000"/>
                  </w:rPr>
                  <w:delText xml:space="preserve"> Net</w:delText>
                </w:r>
              </w:del>
            </w:ins>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6B6E745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ins w:id="102" w:author="Dave Contreras" w:date="2019-08-14T07:40:00Z">
              <w:del w:id="103" w:author="Dave Contreras" w:date="2019-08-14T07:42:00Z">
                <w:r w:rsidR="00C3750A" w:rsidDel="00C3750A">
                  <w:rPr>
                    <w:rFonts w:eastAsia="Times New Roman" w:cstheme="minorHAnsi"/>
                    <w:b/>
                    <w:color w:val="000000"/>
                  </w:rPr>
                  <w:delText xml:space="preserve"> Net</w:delText>
                </w:r>
              </w:del>
            </w:ins>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104" w:name="_Ref10727333"/>
      <w:bookmarkStart w:id="105" w:name="_Ref10727329"/>
      <w:r>
        <w:t xml:space="preserve">Table </w:t>
      </w:r>
      <w:fldSimple w:instr=" SEQ Table \* ARABIC ">
        <w:r w:rsidR="009E5A68">
          <w:rPr>
            <w:noProof/>
          </w:rPr>
          <w:t>9</w:t>
        </w:r>
      </w:fldSimple>
      <w:bookmarkEnd w:id="104"/>
      <w:r>
        <w:t xml:space="preserve"> - coefficients of </w:t>
      </w:r>
      <w:r w:rsidR="00EF0D37">
        <w:t>variation</w:t>
      </w:r>
      <w:r>
        <w:t xml:space="preserve"> for each sample type in each year.</w:t>
      </w:r>
      <w:bookmarkEnd w:id="105"/>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5A29463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2B71CF">
          <w:rPr>
            <w:noProof/>
          </w:rPr>
          <w:t>13</w:t>
        </w:r>
      </w:fldSimple>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106" w:name="_Ref9317158"/>
      <w:r>
        <w:t xml:space="preserve">Table </w:t>
      </w:r>
      <w:fldSimple w:instr=" SEQ Table \* ARABIC ">
        <w:r w:rsidR="009E5A68">
          <w:rPr>
            <w:noProof/>
          </w:rPr>
          <w:t>10</w:t>
        </w:r>
      </w:fldSimple>
      <w:bookmarkEnd w:id="106"/>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107" w:name="_Ref9317168"/>
      <w:r>
        <w:t xml:space="preserve">Table </w:t>
      </w:r>
      <w:fldSimple w:instr=" SEQ Table \* ARABIC ">
        <w:r w:rsidR="009E5A68">
          <w:rPr>
            <w:noProof/>
          </w:rPr>
          <w:t>11</w:t>
        </w:r>
      </w:fldSimple>
      <w:bookmarkEnd w:id="107"/>
      <w:r w:rsidR="00407B6C">
        <w:rPr>
          <w:noProof/>
        </w:rPr>
        <w:t>.</w:t>
      </w:r>
      <w:r>
        <w:t xml:space="preserve"> GLM of log total CPUE of macroinvertebrate samples at Decker. AICc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commentRangeStart w:id="108"/>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57143"/>
                    </a:xfrm>
                    <a:prstGeom prst="rect">
                      <a:avLst/>
                    </a:prstGeom>
                  </pic:spPr>
                </pic:pic>
              </a:graphicData>
            </a:graphic>
          </wp:inline>
        </w:drawing>
      </w:r>
      <w:commentRangeEnd w:id="108"/>
      <w:r w:rsidR="00B85131">
        <w:rPr>
          <w:rStyle w:val="CommentReference"/>
        </w:rPr>
        <w:commentReference w:id="108"/>
      </w:r>
    </w:p>
    <w:p w14:paraId="55F6036B" w14:textId="16B58C6E" w:rsidR="003E2169" w:rsidRDefault="00352473" w:rsidP="00352473">
      <w:pPr>
        <w:pStyle w:val="Caption"/>
        <w:rPr>
          <w:noProof/>
        </w:rPr>
      </w:pPr>
      <w:bookmarkStart w:id="109" w:name="_Ref10714863"/>
      <w:commentRangeStart w:id="110"/>
      <w:commentRangeStart w:id="111"/>
      <w:r>
        <w:t xml:space="preserve">Figure </w:t>
      </w:r>
      <w:fldSimple w:instr=" SEQ Figure \* ARABIC ">
        <w:r w:rsidR="002B71CF">
          <w:rPr>
            <w:noProof/>
          </w:rPr>
          <w:t>14</w:t>
        </w:r>
      </w:fldSimple>
      <w:bookmarkEnd w:id="109"/>
      <w:r>
        <w:t xml:space="preserve"> - </w:t>
      </w:r>
      <w:commentRangeEnd w:id="110"/>
      <w:r w:rsidR="000F7962">
        <w:rPr>
          <w:rStyle w:val="CommentReference"/>
          <w:b w:val="0"/>
          <w:bCs w:val="0"/>
          <w:smallCaps w:val="0"/>
          <w:color w:val="auto"/>
        </w:rPr>
        <w:commentReference w:id="110"/>
      </w:r>
      <w:commentRangeEnd w:id="111"/>
      <w:r w:rsidR="00C3750A">
        <w:rPr>
          <w:rStyle w:val="CommentReference"/>
          <w:b w:val="0"/>
          <w:bCs w:val="0"/>
          <w:smallCaps w:val="0"/>
          <w:color w:val="auto"/>
        </w:rPr>
        <w:commentReference w:id="111"/>
      </w:r>
      <w:r>
        <w:t>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commentRangeStart w:id="112"/>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47619"/>
                    </a:xfrm>
                    <a:prstGeom prst="rect">
                      <a:avLst/>
                    </a:prstGeom>
                  </pic:spPr>
                </pic:pic>
              </a:graphicData>
            </a:graphic>
          </wp:inline>
        </w:drawing>
      </w:r>
      <w:commentRangeEnd w:id="112"/>
      <w:r w:rsidR="00B85131">
        <w:rPr>
          <w:rStyle w:val="CommentReference"/>
        </w:rPr>
        <w:commentReference w:id="112"/>
      </w:r>
    </w:p>
    <w:p w14:paraId="3B223317" w14:textId="6B7D91F2" w:rsidR="00754E6E" w:rsidRPr="00754E6E" w:rsidRDefault="00754E6E" w:rsidP="00754E6E">
      <w:pPr>
        <w:pStyle w:val="Caption"/>
      </w:pPr>
      <w:bookmarkStart w:id="113" w:name="_Ref9317230"/>
      <w:bookmarkStart w:id="114" w:name="_Ref10457992"/>
      <w:r>
        <w:t xml:space="preserve">Figure </w:t>
      </w:r>
      <w:fldSimple w:instr=" SEQ Figure \* ARABIC ">
        <w:r w:rsidR="002B71CF">
          <w:rPr>
            <w:noProof/>
          </w:rPr>
          <w:t>15</w:t>
        </w:r>
      </w:fldSimple>
      <w:bookmarkEnd w:id="113"/>
      <w:r>
        <w:t xml:space="preserve"> - Macroinvertebrate catch versus Sacramento River flow (CFS) for samples collected at Decker Island in spring of 2017 and 2018.</w:t>
      </w:r>
      <w:bookmarkEnd w:id="114"/>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2B0A290" w:rsidR="00E62242" w:rsidRDefault="00E62242" w:rsidP="00E62242">
      <w:pPr>
        <w:pStyle w:val="Caption"/>
      </w:pPr>
      <w:r>
        <w:t xml:space="preserve">Figure </w:t>
      </w:r>
      <w:fldSimple w:instr=" SEQ Figure \* ARABIC ">
        <w:r w:rsidR="002B71CF">
          <w:rPr>
            <w:noProof/>
          </w:rPr>
          <w:t>16</w:t>
        </w:r>
      </w:fldSimple>
      <w:r>
        <w:t xml:space="preserve"> - Mean log-transformed CPUE of mysid and sweep net samples in the fall versus spring of 2018.</w:t>
      </w:r>
      <w:r w:rsidR="005F58B9" w:rsidRPr="005F58B9">
        <w:t xml:space="preserve"> </w:t>
      </w:r>
      <w:r w:rsidR="005F58B9">
        <w:t>+/- 1 SEM.</w:t>
      </w:r>
      <w:r w:rsidR="00404747">
        <w:t xml:space="preserve"> Muted tidal sites have a rose colored fill and </w:t>
      </w:r>
      <w:commentRangeStart w:id="115"/>
      <w:r w:rsidR="00404747">
        <w:t>tidal sites have a blue fill.</w:t>
      </w:r>
      <w:commentRangeEnd w:id="115"/>
      <w:r w:rsidR="00404747">
        <w:rPr>
          <w:rStyle w:val="CommentReference"/>
          <w:b w:val="0"/>
          <w:bCs w:val="0"/>
          <w:smallCaps w:val="0"/>
          <w:color w:val="auto"/>
        </w:rPr>
        <w:commentReference w:id="115"/>
      </w:r>
    </w:p>
    <w:p w14:paraId="416BDF33" w14:textId="28B2B8C5" w:rsidR="00E62242" w:rsidRDefault="00E62242" w:rsidP="00E62242">
      <w:pPr>
        <w:pStyle w:val="Caption"/>
        <w:keepNext/>
      </w:pPr>
      <w:bookmarkStart w:id="116" w:name="_Ref10786422"/>
      <w:r>
        <w:t xml:space="preserve">Table </w:t>
      </w:r>
      <w:fldSimple w:instr=" SEQ Table \* ARABIC ">
        <w:r w:rsidR="009E5A68">
          <w:rPr>
            <w:noProof/>
          </w:rPr>
          <w:t>12</w:t>
        </w:r>
      </w:fldSimple>
      <w:bookmarkEnd w:id="116"/>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7077581" cy="4353166"/>
                    </a:xfrm>
                    <a:prstGeom prst="rect">
                      <a:avLst/>
                    </a:prstGeom>
                  </pic:spPr>
                </pic:pic>
              </a:graphicData>
            </a:graphic>
          </wp:inline>
        </w:drawing>
      </w:r>
    </w:p>
    <w:p w14:paraId="626774EC" w14:textId="45D29840" w:rsidR="005F58B9" w:rsidRDefault="005F58B9" w:rsidP="005F58B9">
      <w:pPr>
        <w:pStyle w:val="Caption"/>
      </w:pPr>
      <w:bookmarkStart w:id="117" w:name="_Ref10787329"/>
      <w:bookmarkStart w:id="118" w:name="_Ref10787325"/>
      <w:r>
        <w:t xml:space="preserve">Figure </w:t>
      </w:r>
      <w:fldSimple w:instr=" SEQ Figure \* ARABIC ">
        <w:r w:rsidR="002B71CF">
          <w:rPr>
            <w:noProof/>
          </w:rPr>
          <w:t>17</w:t>
        </w:r>
      </w:fldSimple>
      <w:bookmarkEnd w:id="117"/>
      <w:r>
        <w:t xml:space="preserve"> - relative percent composition of spring verses fall macroinvertebrates.</w:t>
      </w:r>
      <w:bookmarkEnd w:id="118"/>
    </w:p>
    <w:p w14:paraId="018832BA" w14:textId="155D626C" w:rsidR="00DE22C7" w:rsidRDefault="00DE22C7" w:rsidP="00DE22C7">
      <w:pPr>
        <w:pStyle w:val="Caption"/>
        <w:keepNext/>
      </w:pPr>
      <w:bookmarkStart w:id="119" w:name="_Ref10787315"/>
      <w:r>
        <w:t xml:space="preserve">Table </w:t>
      </w:r>
      <w:fldSimple w:instr=" SEQ Table \* ARABIC ">
        <w:r w:rsidR="009E5A68">
          <w:rPr>
            <w:noProof/>
          </w:rPr>
          <w:t>13</w:t>
        </w:r>
      </w:fldSimple>
      <w:bookmarkEnd w:id="119"/>
      <w:r>
        <w:t xml:space="preserve"> - PerMANOVA comparing site, </w:t>
      </w:r>
      <w:proofErr w:type="spellStart"/>
      <w:r>
        <w:t>geartype</w:t>
      </w:r>
      <w:proofErr w:type="spellEnd"/>
      <w:r>
        <w:t xml:space="preserve">, and season for macroinvertebrate </w:t>
      </w:r>
      <w:r w:rsidR="006352C6">
        <w:t>sampling</w:t>
      </w:r>
      <w:r>
        <w:t xml:space="preserve"> in 2018</w:t>
      </w:r>
      <w:r w:rsidR="006352C6">
        <w:t>. 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120" w:name="_Toc12951157"/>
      <w:bookmarkStart w:id="121" w:name="_Toc15651169"/>
      <w:r>
        <w:lastRenderedPageBreak/>
        <w:t>Discussion</w:t>
      </w:r>
      <w:bookmarkEnd w:id="120"/>
      <w:bookmarkEnd w:id="121"/>
    </w:p>
    <w:p w14:paraId="5E3B3D8F" w14:textId="5FC2E1C4" w:rsidR="00522550" w:rsidRDefault="00522550" w:rsidP="008E0DED">
      <w:pPr>
        <w:pStyle w:val="Heading3"/>
        <w:spacing w:after="120"/>
      </w:pPr>
      <w:bookmarkStart w:id="122" w:name="_Toc12951158"/>
      <w:bookmarkStart w:id="123" w:name="_Toc15651170"/>
      <w:r>
        <w:t>Inter-annual differences</w:t>
      </w:r>
      <w:bookmarkEnd w:id="122"/>
      <w:bookmarkEnd w:id="123"/>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124" w:name="_Toc12951159"/>
      <w:bookmarkStart w:id="125" w:name="_Toc15651171"/>
      <w:r>
        <w:t>Differences between site types</w:t>
      </w:r>
      <w:bookmarkEnd w:id="124"/>
      <w:bookmarkEnd w:id="125"/>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126"/>
      <w:r>
        <w:t xml:space="preserve">benthic grazing rates. </w:t>
      </w:r>
      <w:commentRangeEnd w:id="126"/>
      <w:r w:rsidR="00787D49">
        <w:rPr>
          <w:rStyle w:val="CommentReference"/>
        </w:rPr>
        <w:commentReference w:id="126"/>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del w:id="127" w:author="Dave Contreras" w:date="2019-08-14T07:57:00Z">
        <w:r w:rsidR="00D94ED6" w:rsidDel="00FB0FD5">
          <w:delText xml:space="preserve"> </w:delText>
        </w:r>
      </w:del>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proofErr w:type="spellStart"/>
      <w:r w:rsidRPr="00571CA1">
        <w:rPr>
          <w:i/>
        </w:rPr>
        <w:t>Potamocor</w:t>
      </w:r>
      <w:r w:rsidR="00571CA1" w:rsidRPr="00571CA1">
        <w:rPr>
          <w:i/>
        </w:rPr>
        <w:t>b</w:t>
      </w:r>
      <w:r w:rsidRPr="00571CA1">
        <w:rPr>
          <w:i/>
        </w:rPr>
        <w:t>ula</w:t>
      </w:r>
      <w:proofErr w:type="spellEnd"/>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52733F3"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w:t>
      </w:r>
      <w:proofErr w:type="spellStart"/>
      <w:r>
        <w:t>vise</w:t>
      </w:r>
      <w:proofErr w:type="spellEnd"/>
      <w:r>
        <w:t xml:space="preserve"> versa. </w:t>
      </w:r>
      <w:del w:id="128" w:author="Dave Contreras" w:date="2019-08-14T08:02:00Z">
        <w:r w:rsidDel="001F7067">
          <w:delText xml:space="preserve"> </w:delText>
        </w:r>
      </w:del>
      <w:r>
        <w:t xml:space="preserve">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129" w:name="_Toc12951160"/>
      <w:bookmarkStart w:id="130" w:name="_Toc15651172"/>
      <w:r>
        <w:t>Intra-annual differences</w:t>
      </w:r>
      <w:bookmarkEnd w:id="129"/>
      <w:bookmarkEnd w:id="130"/>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4B176F30"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del w:id="131" w:author="Dave Contreras" w:date="2019-08-14T08:05:00Z">
        <w:r w:rsidDel="001F7067">
          <w:delText xml:space="preserve"> </w:delText>
        </w:r>
      </w:del>
      <w:r>
        <w:t xml:space="preserve">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132"/>
      <w:commentRangeStart w:id="133"/>
      <w:del w:id="134" w:author="Hartman, Rosemary@DWR" w:date="2019-08-12T11:31:00Z">
        <w:r w:rsidR="004149C7" w:rsidDel="00DA459D">
          <w:delText>abundance of vegetation</w:delText>
        </w:r>
      </w:del>
      <w:ins w:id="135" w:author="Hartman, Rosemary@DWR" w:date="2019-08-12T11:31:00Z">
        <w:r w:rsidR="00DA459D">
          <w:t xml:space="preserve">presence of vegetation in mysid or neuston net trawls </w:t>
        </w:r>
      </w:ins>
      <w:del w:id="136" w:author="Dave Contreras" w:date="2019-08-14T08:05:00Z">
        <w:r w:rsidR="004149C7" w:rsidDel="001F7067">
          <w:delText xml:space="preserve"> </w:delText>
        </w:r>
      </w:del>
      <w:commentRangeEnd w:id="132"/>
      <w:r w:rsidR="006C1134">
        <w:rPr>
          <w:rStyle w:val="CommentReference"/>
        </w:rPr>
        <w:commentReference w:id="132"/>
      </w:r>
      <w:commentRangeEnd w:id="133"/>
      <w:r w:rsidR="00DA459D">
        <w:rPr>
          <w:rStyle w:val="CommentReference"/>
        </w:rPr>
        <w:commentReference w:id="133"/>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commentRangeStart w:id="137"/>
      <w:commentRangeStart w:id="138"/>
      <w:r>
        <w:t>O</w:t>
      </w:r>
      <w:r w:rsidR="004149C7">
        <w:t>ther</w:t>
      </w:r>
      <w:ins w:id="139" w:author="Hartman, Rosemary@DWR" w:date="2019-08-12T11:32:00Z">
        <w:r w:rsidR="009D4017">
          <w:t xml:space="preserve"> IEP</w:t>
        </w:r>
      </w:ins>
      <w:r w:rsidR="004149C7">
        <w:t xml:space="preserve"> researchers </w:t>
      </w:r>
      <w:commentRangeEnd w:id="137"/>
      <w:r w:rsidR="00886949">
        <w:rPr>
          <w:rStyle w:val="CommentReference"/>
        </w:rPr>
        <w:commentReference w:id="137"/>
      </w:r>
      <w:commentRangeEnd w:id="138"/>
      <w:r w:rsidR="009D4017">
        <w:rPr>
          <w:rStyle w:val="CommentReference"/>
        </w:rPr>
        <w:commentReference w:id="138"/>
      </w:r>
      <w:r w:rsidR="004149C7">
        <w:t xml:space="preserve">with larger data sets </w:t>
      </w:r>
      <w:ins w:id="140" w:author="Ellis, Daniel@Wildlife" w:date="2019-08-08T11:13:00Z">
        <w:r w:rsidR="00886949">
          <w:t>have observed</w:t>
        </w:r>
      </w:ins>
      <w:del w:id="141" w:author="Ellis, Daniel@Wildlife" w:date="2019-08-08T11:13:00Z">
        <w:r w:rsidR="004149C7" w:rsidDel="00886949">
          <w:delText>support</w:delText>
        </w:r>
      </w:del>
      <w:r w:rsidR="004149C7">
        <w:t xml:space="preserve">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142"/>
      <w:commentRangeStart w:id="143"/>
      <w:r>
        <w:t>anomalous</w:t>
      </w:r>
      <w:commentRangeEnd w:id="142"/>
      <w:r w:rsidR="00886949">
        <w:rPr>
          <w:rStyle w:val="CommentReference"/>
        </w:rPr>
        <w:commentReference w:id="142"/>
      </w:r>
      <w:commentRangeEnd w:id="143"/>
      <w:r w:rsidR="000B6123">
        <w:rPr>
          <w:rStyle w:val="CommentReference"/>
        </w:rPr>
        <w:commentReference w:id="143"/>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144"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145"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146" w:author="Ellis, Daniel@Wildlife" w:date="2019-08-08T11:18:00Z">
        <w:r w:rsidR="001F1882" w:rsidDel="00886949">
          <w:delText xml:space="preserve">be </w:delText>
        </w:r>
      </w:del>
      <w:ins w:id="147"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5D1154AF"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proofErr w:type="spellStart"/>
      <w:r w:rsidR="00C35865">
        <w:t>c</w:t>
      </w:r>
      <w:r>
        <w:t>umaceans</w:t>
      </w:r>
      <w:proofErr w:type="spellEnd"/>
      <w:r>
        <w:t xml:space="preserve">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seasonally distinct patterns of feeding by assorted life stages of at-risk fishes on</w:t>
      </w:r>
      <w:del w:id="148" w:author="Dave Contreras" w:date="2019-08-14T08:08:00Z">
        <w:r w:rsidR="004A3ABA" w:rsidDel="001F7067">
          <w:delText xml:space="preserve"> </w:delText>
        </w:r>
      </w:del>
      <w:r w:rsidR="007B3E71">
        <w:t xml:space="preserve"> wetland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w:t>
      </w:r>
      <w:r w:rsidR="004736AD">
        <w:lastRenderedPageBreak/>
        <w:t xml:space="preserve">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proofErr w:type="spellStart"/>
      <w:r w:rsidR="003528D0" w:rsidRPr="003528D0">
        <w:rPr>
          <w:i/>
        </w:rPr>
        <w:t>Potamocorbula</w:t>
      </w:r>
      <w:proofErr w:type="spellEnd"/>
      <w:r w:rsidR="003528D0" w:rsidRPr="003528D0">
        <w:rPr>
          <w:i/>
        </w:rPr>
        <w:t xml:space="preserve"> </w:t>
      </w:r>
      <w:proofErr w:type="spellStart"/>
      <w:r w:rsidR="003528D0" w:rsidRPr="003528D0">
        <w:rPr>
          <w:i/>
        </w:rPr>
        <w:t>amurensis</w:t>
      </w:r>
      <w:proofErr w:type="spellEnd"/>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149" w:author="Ellis, Daniel@Wildlife" w:date="2019-08-08T11:52:00Z">
        <w:r w:rsidR="00FE182C">
          <w:t xml:space="preserve">from </w:t>
        </w:r>
      </w:ins>
      <w:r>
        <w:t xml:space="preserve">November-April, so </w:t>
      </w:r>
      <w:ins w:id="150" w:author="Ellis, Daniel@Wildlife" w:date="2019-08-08T11:52:00Z">
        <w:r w:rsidR="00FE182C">
          <w:t>th</w:t>
        </w:r>
      </w:ins>
      <w:ins w:id="151" w:author="Hartman, Rosemary@DWR" w:date="2019-08-12T11:36:00Z">
        <w:r w:rsidR="00D45920">
          <w:t>ey</w:t>
        </w:r>
      </w:ins>
      <w:ins w:id="152" w:author="Ellis, Daniel@Wildlife" w:date="2019-08-08T11:52:00Z">
        <w:del w:id="153" w:author="Hartman, Rosemary@DWR" w:date="2019-08-12T11:36:00Z">
          <w:r w:rsidR="00FE182C" w:rsidDel="00D45920">
            <w:delText>ye</w:delText>
          </w:r>
        </w:del>
        <w:r w:rsidR="00FE182C">
          <w:t xml:space="preserve"> </w:t>
        </w:r>
      </w:ins>
      <w:r>
        <w:t xml:space="preserve">may be </w:t>
      </w:r>
      <w:del w:id="154" w:author="Ellis, Daniel@Wildlife" w:date="2019-08-08T11:52:00Z">
        <w:r w:rsidDel="00FE182C">
          <w:delText xml:space="preserve">accessing </w:delText>
        </w:r>
      </w:del>
      <w:ins w:id="155" w:author="Ellis, Daniel@Wildlife" w:date="2019-08-08T11:52:00Z">
        <w:r w:rsidR="00FE182C">
          <w:t xml:space="preserve">encountering </w:t>
        </w:r>
      </w:ins>
      <w:r>
        <w:t>the isopods, insects, and amphipods common in wetlands during the fall</w:t>
      </w:r>
      <w:del w:id="156" w:author="Hartman, Rosemary@DWR" w:date="2019-08-12T11:36:00Z">
        <w:r w:rsidDel="005469A2">
          <w:delText>.</w:delText>
        </w:r>
      </w:del>
      <w:r>
        <w:t xml:space="preserve"> </w:t>
      </w:r>
      <w:commentRangeStart w:id="157"/>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xml:space="preserve">. </w:t>
      </w:r>
      <w:commentRangeEnd w:id="157"/>
      <w:r w:rsidR="00FE182C">
        <w:rPr>
          <w:rStyle w:val="CommentReference"/>
        </w:rPr>
        <w:commentReference w:id="157"/>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58" w:name="_Toc12951161"/>
      <w:bookmarkStart w:id="159" w:name="_Toc15651173"/>
      <w:r>
        <w:t>A note on neuston:</w:t>
      </w:r>
      <w:bookmarkEnd w:id="158"/>
      <w:bookmarkEnd w:id="159"/>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60" w:name="_Toc12951162"/>
      <w:bookmarkStart w:id="161" w:name="_Toc15651174"/>
      <w:r>
        <w:t>Part</w:t>
      </w:r>
      <w:r w:rsidR="00FF27B7" w:rsidRPr="00C35865">
        <w:t xml:space="preserve"> 2: </w:t>
      </w:r>
      <w:r w:rsidR="003918A8" w:rsidRPr="00C35865">
        <w:t>Channel-Shoal Gear Comparison</w:t>
      </w:r>
      <w:bookmarkEnd w:id="160"/>
      <w:bookmarkEnd w:id="161"/>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62" w:name="_Toc12951163"/>
      <w:bookmarkStart w:id="163" w:name="_Toc15651175"/>
      <w:r>
        <w:t>Introduction</w:t>
      </w:r>
      <w:bookmarkEnd w:id="162"/>
      <w:bookmarkEnd w:id="163"/>
    </w:p>
    <w:p w14:paraId="4B6028F5" w14:textId="77777777" w:rsidR="003918A8" w:rsidRDefault="003918A8" w:rsidP="008E0DED">
      <w:pPr>
        <w:pStyle w:val="Heading3"/>
        <w:spacing w:after="120"/>
      </w:pPr>
      <w:bookmarkStart w:id="164" w:name="_Toc12951164"/>
      <w:bookmarkStart w:id="165" w:name="_Toc15651176"/>
      <w:r>
        <w:t>Nutrients</w:t>
      </w:r>
      <w:bookmarkEnd w:id="164"/>
      <w:bookmarkEnd w:id="165"/>
    </w:p>
    <w:p w14:paraId="6122F4BF" w14:textId="2567D964"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r w:rsidR="00BE518D">
        <w:t>N</w:t>
      </w:r>
      <w:r w:rsidR="0069141D">
        <w:t xml:space="preserve">utrients such as </w:t>
      </w:r>
      <w:r w:rsidR="00BE518D">
        <w:t>n</w:t>
      </w:r>
      <w:r w:rsidR="0069141D">
        <w:t xml:space="preserve">itrogen 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r w:rsidR="00B4396E">
        <w:t>ammonium</w:t>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 </w:t>
      </w:r>
      <w:r w:rsidR="0069141D">
        <w:t xml:space="preserve">Concentrations of </w:t>
      </w:r>
      <w:r w:rsidR="00E40F35">
        <w:lastRenderedPageBreak/>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66"/>
      <w:r>
        <w:t xml:space="preserve">Concurrent sampling of wetlands and their adjacent channels was carried out for nutrients monthly to capture differences within and without of sites, as well as temporal shifts across the year. </w:t>
      </w:r>
      <w:commentRangeEnd w:id="166"/>
      <w:r>
        <w:rPr>
          <w:rStyle w:val="CommentReference"/>
        </w:rPr>
        <w:commentReference w:id="166"/>
      </w:r>
      <w:r w:rsidR="001F5D4E">
        <w:t>Sampling events occurred in tandem with zooplankton sampling, below.</w:t>
      </w:r>
    </w:p>
    <w:p w14:paraId="2A5697FF" w14:textId="155708C9" w:rsidR="003918A8" w:rsidRDefault="003918A8" w:rsidP="00C10AB3">
      <w:pPr>
        <w:pStyle w:val="Heading3"/>
        <w:spacing w:after="120"/>
      </w:pPr>
      <w:bookmarkStart w:id="167" w:name="_Toc12951165"/>
      <w:bookmarkStart w:id="168" w:name="_Toc15651177"/>
      <w:commentRangeStart w:id="169"/>
      <w:r>
        <w:t>Zooplankton</w:t>
      </w:r>
      <w:commentRangeEnd w:id="169"/>
      <w:r w:rsidR="00E2687D">
        <w:rPr>
          <w:rStyle w:val="CommentReference"/>
          <w:rFonts w:asciiTheme="minorHAnsi" w:eastAsiaTheme="minorEastAsia" w:hAnsiTheme="minorHAnsi" w:cstheme="minorBidi"/>
          <w:color w:val="auto"/>
        </w:rPr>
        <w:commentReference w:id="169"/>
      </w:r>
      <w:bookmarkEnd w:id="167"/>
      <w:bookmarkEnd w:id="168"/>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proofErr w:type="gramStart"/>
      <w:r w:rsidR="00150AD8">
        <w:t>are able to</w:t>
      </w:r>
      <w:proofErr w:type="gramEnd"/>
      <w:r w:rsidR="00150AD8">
        <w:t xml:space="preserve"> utilize</w:t>
      </w:r>
      <w:r w:rsidRPr="00471D53">
        <w:t xml:space="preserve"> existing datasets from long-term monitoring programs currently sampling pelagic and channel habitat whenever possible, but we need a better understanding of how th</w:t>
      </w:r>
      <w:r w:rsidR="00150AD8">
        <w:t>o</w:t>
      </w:r>
      <w:r w:rsidRPr="00471D53">
        <w:t>se samples compare to samples taken concurrently from</w:t>
      </w:r>
      <w:del w:id="170" w:author="Dave Contreras" w:date="2019-08-14T08:16:00Z">
        <w:r w:rsidRPr="00471D53" w:rsidDel="00006E39">
          <w:delText xml:space="preserve"> </w:delText>
        </w:r>
      </w:del>
      <w:r w:rsidRPr="00471D53">
        <w:t xml:space="preserve"> wetland</w:t>
      </w:r>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71" w:name="_Toc12951166"/>
      <w:bookmarkStart w:id="172" w:name="_Toc15651178"/>
      <w:r>
        <w:t>Fish</w:t>
      </w:r>
      <w:bookmarkEnd w:id="171"/>
      <w:bookmarkEnd w:id="172"/>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lastRenderedPageBreak/>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395C9382" w:rsidR="00F92DD0" w:rsidRDefault="00F92DD0">
      <w:pPr>
        <w:pStyle w:val="ListParagraph"/>
        <w:numPr>
          <w:ilvl w:val="0"/>
          <w:numId w:val="24"/>
        </w:numPr>
        <w:spacing w:after="120"/>
        <w:rPr>
          <w:ins w:id="173" w:author="Dave Contreras" w:date="2019-08-14T08:18:00Z"/>
        </w:rPr>
        <w:pPrChange w:id="174" w:author="Dave Contreras" w:date="2019-08-14T08:18:00Z">
          <w:pPr>
            <w:spacing w:after="120"/>
            <w:ind w:left="360"/>
          </w:pPr>
        </w:pPrChange>
      </w:pPr>
      <w:del w:id="175" w:author="Dave Contreras" w:date="2019-08-14T08:18:00Z">
        <w:r w:rsidDel="00006E39">
          <w:delText>1.</w:delText>
        </w:r>
        <w:r w:rsidR="00121FC9" w:rsidDel="00006E39">
          <w:delText xml:space="preserve"> </w:delText>
        </w:r>
      </w:del>
      <w:r w:rsidR="00121FC9">
        <w:t>How do littoral fish communities compare to open-water fish communities?</w:t>
      </w:r>
    </w:p>
    <w:p w14:paraId="194DC98C" w14:textId="2A3B0634" w:rsidR="00006E39" w:rsidRDefault="00006E39">
      <w:pPr>
        <w:pStyle w:val="ListParagraph"/>
        <w:numPr>
          <w:ilvl w:val="0"/>
          <w:numId w:val="24"/>
        </w:numPr>
        <w:spacing w:after="120"/>
        <w:pPrChange w:id="176" w:author="Dave Contreras" w:date="2019-08-14T08:18:00Z">
          <w:pPr>
            <w:spacing w:after="120"/>
          </w:pPr>
        </w:pPrChange>
      </w:pPr>
      <w:ins w:id="177" w:author="Dave Contreras" w:date="2019-08-14T08:18:00Z">
        <w:r>
          <w:t xml:space="preserve">How do fish communities change </w:t>
        </w:r>
      </w:ins>
      <w:ins w:id="178" w:author="Dave Contreras" w:date="2019-08-14T08:19:00Z">
        <w:r>
          <w:t xml:space="preserve">from </w:t>
        </w:r>
      </w:ins>
      <w:ins w:id="179" w:author="Dave Contreras" w:date="2019-08-14T08:20:00Z">
        <w:r>
          <w:t>2017 to 2018</w:t>
        </w:r>
      </w:ins>
      <w:ins w:id="180" w:author="Dave Contreras" w:date="2019-08-14T08:18:00Z">
        <w:r>
          <w:t>?</w:t>
        </w:r>
      </w:ins>
    </w:p>
    <w:p w14:paraId="3836D649" w14:textId="74EF88DB" w:rsidR="00121FC9" w:rsidDel="00006E39" w:rsidRDefault="00F92DD0">
      <w:pPr>
        <w:spacing w:after="120"/>
        <w:ind w:left="360"/>
        <w:rPr>
          <w:del w:id="181" w:author="Dave Contreras" w:date="2019-08-14T08:19:00Z"/>
        </w:rPr>
        <w:pPrChange w:id="182" w:author="Dave Contreras" w:date="2019-08-14T08:18:00Z">
          <w:pPr>
            <w:spacing w:after="120"/>
          </w:pPr>
        </w:pPrChange>
      </w:pPr>
      <w:del w:id="183" w:author="Dave Contreras" w:date="2019-08-14T08:19:00Z">
        <w:r w:rsidDel="00006E39">
          <w:delText>2.</w:delText>
        </w:r>
        <w:r w:rsidR="00121FC9" w:rsidDel="00006E39">
          <w:delText xml:space="preserve"> How do fish communities change over the course to the year?</w:delText>
        </w:r>
      </w:del>
    </w:p>
    <w:p w14:paraId="3E9E77C0" w14:textId="3E9D75EF" w:rsidR="00F92DD0" w:rsidRPr="006C4891" w:rsidRDefault="00F92DD0">
      <w:pPr>
        <w:spacing w:after="120"/>
      </w:pPr>
      <w:del w:id="184" w:author="Dave Contreras" w:date="2019-08-14T08:19:00Z">
        <w:r w:rsidDel="00006E39">
          <w:delText>3.</w:delText>
        </w:r>
      </w:del>
    </w:p>
    <w:p w14:paraId="359D0C66" w14:textId="77777777" w:rsidR="008714A5" w:rsidRPr="00EA4EB4" w:rsidRDefault="008714A5">
      <w:pPr>
        <w:spacing w:after="120"/>
        <w:jc w:val="both"/>
        <w:rPr>
          <w:rFonts w:ascii="Times New Roman" w:hAnsi="Times New Roman" w:cs="Times New Roman"/>
          <w:sz w:val="24"/>
          <w:szCs w:val="24"/>
        </w:rPr>
        <w:pPrChange w:id="185" w:author="Hartman, Rosemary@DWR [2]" w:date="2019-07-25T20:25:00Z">
          <w:pPr>
            <w:jc w:val="both"/>
          </w:pPr>
        </w:pPrChange>
      </w:pPr>
    </w:p>
    <w:p w14:paraId="64F16AF6" w14:textId="224916EC" w:rsidR="00FF27B7" w:rsidRPr="003918A8" w:rsidRDefault="00463B5C">
      <w:pPr>
        <w:pStyle w:val="Heading2"/>
        <w:spacing w:after="120"/>
        <w:pPrChange w:id="186" w:author="Hartman, Rosemary@DWR [2]" w:date="2019-07-25T20:25:00Z">
          <w:pPr>
            <w:pStyle w:val="Heading2"/>
          </w:pPr>
        </w:pPrChange>
      </w:pPr>
      <w:bookmarkStart w:id="187" w:name="_Toc12951167"/>
      <w:bookmarkStart w:id="188" w:name="_Toc15651179"/>
      <w:r>
        <w:t>Methods</w:t>
      </w:r>
      <w:bookmarkEnd w:id="187"/>
      <w:bookmarkEnd w:id="188"/>
    </w:p>
    <w:p w14:paraId="0C705D5A" w14:textId="794B6621" w:rsidR="003918A8" w:rsidRDefault="003918A8">
      <w:pPr>
        <w:pStyle w:val="Heading3"/>
        <w:spacing w:after="120"/>
        <w:pPrChange w:id="189" w:author="Hartman, Rosemary@DWR [2]" w:date="2019-07-25T20:25:00Z">
          <w:pPr>
            <w:pStyle w:val="Heading3"/>
          </w:pPr>
        </w:pPrChange>
      </w:pPr>
      <w:bookmarkStart w:id="190" w:name="_Toc12951168"/>
      <w:bookmarkStart w:id="191" w:name="_Toc15651180"/>
      <w:r>
        <w:t>IEP Surveys</w:t>
      </w:r>
      <w:bookmarkEnd w:id="190"/>
      <w:bookmarkEnd w:id="191"/>
    </w:p>
    <w:p w14:paraId="28D6650E" w14:textId="4E93C5B2" w:rsidR="00A31739" w:rsidRPr="00EA4EB4" w:rsidRDefault="00424578">
      <w:pPr>
        <w:spacing w:after="120"/>
        <w:rPr>
          <w:ins w:id="192" w:author="dave" w:date="2019-07-25T20:25:00Z"/>
        </w:rPr>
        <w:pPrChange w:id="193" w:author="Hartman, Rosemary@DWR [2]"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5BCCE271" w:rsidR="00FF27B7" w:rsidRPr="00EA4EB4" w:rsidRDefault="00FF27B7">
      <w:pPr>
        <w:spacing w:after="120"/>
        <w:pPrChange w:id="194"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95"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w:t>
      </w:r>
      <w:del w:id="196" w:author="Dave Contreras" w:date="2019-08-14T08:48:00Z">
        <w:r w:rsidRPr="00EA4EB4" w:rsidDel="00161FC8">
          <w:rPr>
            <w:color w:val="000000"/>
          </w:rPr>
          <w:delText>eters</w:delText>
        </w:r>
      </w:del>
      <w:r w:rsidRPr="00EA4EB4">
        <w:t xml:space="preserve"> (1.5 </w:t>
      </w:r>
      <w:del w:id="197" w:author="Dave Contreras" w:date="2019-08-14T08:48:00Z">
        <w:r w:rsidRPr="00EA4EB4" w:rsidDel="00161FC8">
          <w:delText xml:space="preserve">cubic </w:delText>
        </w:r>
      </w:del>
      <w:r w:rsidRPr="00EA4EB4">
        <w:t>m</w:t>
      </w:r>
      <w:del w:id="198" w:author="Dave Contreras" w:date="2019-08-14T08:48:00Z">
        <w:r w:rsidRPr="00EA4EB4" w:rsidDel="00161FC8">
          <w:delText>eters</w:delText>
        </w:r>
      </w:del>
      <w:ins w:id="199" w:author="Dave Contreras" w:date="2019-08-14T08:48:00Z">
        <w:r w:rsidR="00161FC8">
          <w:rPr>
            <w:rFonts w:cstheme="minorHAnsi"/>
          </w:rPr>
          <w:t>³</w:t>
        </w:r>
      </w:ins>
      <w:r w:rsidRPr="00EA4EB4">
        <w:t>)</w:t>
      </w:r>
      <w:r w:rsidRPr="00EA4EB4">
        <w:rPr>
          <w:color w:val="000000"/>
        </w:rPr>
        <w:t xml:space="preserve">. </w:t>
      </w:r>
      <w:del w:id="200" w:author="Dave Contreras" w:date="2019-08-14T08:48:00Z">
        <w:r w:rsidRPr="00EA4EB4" w:rsidDel="00161FC8">
          <w:rPr>
            <w:color w:val="000000"/>
          </w:rPr>
          <w:delText xml:space="preserve"> </w:delText>
        </w:r>
      </w:del>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44B1C7BB"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ins w:id="201" w:author="Dave Contreras" w:date="2019-08-14T08:49:00Z">
        <w:r w:rsidR="00161FC8">
          <w:rPr>
            <w:rFonts w:cs="Arial"/>
            <w:color w:val="222222"/>
            <w:shd w:val="clear" w:color="auto" w:fill="FFFFFF"/>
          </w:rPr>
          <w:t xml:space="preserve">that is </w:t>
        </w:r>
      </w:ins>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w:t>
      </w:r>
      <w:proofErr w:type="spellStart"/>
      <w:r>
        <w:rPr>
          <w:rFonts w:cs="Arial"/>
          <w:color w:val="222222"/>
          <w:shd w:val="clear" w:color="auto" w:fill="FFFFFF"/>
        </w:rPr>
        <w:t>townet</w:t>
      </w:r>
      <w:proofErr w:type="spellEnd"/>
      <w:r>
        <w:rPr>
          <w:rFonts w:cs="Arial"/>
          <w:color w:val="222222"/>
          <w:shd w:val="clear" w:color="auto" w:fill="FFFFFF"/>
        </w:rPr>
        <w:t xml:space="preserve">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out </w:t>
      </w:r>
      <w:del w:id="202" w:author="Dave Contreras" w:date="2019-08-14T08:47:00Z">
        <w:r w:rsidDel="00161FC8">
          <w:delText xml:space="preserve"> </w:delText>
        </w:r>
      </w:del>
      <w:r>
        <w:t xml:space="preserve">until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r w:rsidR="00121FC9">
        <w:rPr>
          <w:rFonts w:cs="Arial"/>
          <w:color w:val="222222"/>
          <w:shd w:val="clear" w:color="auto" w:fill="FFFFFF"/>
        </w:rPr>
        <w:t xml:space="preserve"> </w:t>
      </w:r>
      <w:r w:rsidR="00FF27B7" w:rsidRPr="00EA4EB4">
        <w:t xml:space="preserve">Beginning in 2010, meso- and macro-zooplankton </w:t>
      </w:r>
      <w:r w:rsidR="00FF27B7" w:rsidRPr="00EA4EB4">
        <w:lastRenderedPageBreak/>
        <w:t>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1A5ECDA8"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in adjacent tidal channels or fringing marsh (</w:t>
      </w:r>
      <w:ins w:id="203" w:author="Dave Contreras" w:date="2019-08-14T09:01:00Z">
        <w:r w:rsidR="000F3F45">
          <w:fldChar w:fldCharType="begin"/>
        </w:r>
        <w:r w:rsidR="000F3F45">
          <w:instrText xml:space="preserve"> REF _Ref7616356 \h </w:instrText>
        </w:r>
      </w:ins>
      <w:ins w:id="204" w:author="Dave Contreras" w:date="2019-08-14T09:01:00Z">
        <w:r w:rsidR="000F3F45">
          <w:fldChar w:fldCharType="separate"/>
        </w:r>
        <w:r w:rsidR="000F3F45">
          <w:t xml:space="preserve">Table </w:t>
        </w:r>
        <w:r w:rsidR="000F3F45">
          <w:rPr>
            <w:noProof/>
          </w:rPr>
          <w:t>14</w:t>
        </w:r>
        <w:r w:rsidR="000F3F45">
          <w:fldChar w:fldCharType="end"/>
        </w:r>
      </w:ins>
      <w:del w:id="205" w:author="Dave Contreras" w:date="2019-08-14T09:00:00Z">
        <w:r w:rsidR="00FF27B7" w:rsidRPr="00EA4EB4" w:rsidDel="000F3F45">
          <w:delText xml:space="preserve">Table </w:delText>
        </w:r>
        <w:r w:rsidR="00FE345A" w:rsidRPr="00EA4EB4" w:rsidDel="000F3F45">
          <w:delText>5</w:delText>
        </w:r>
      </w:del>
      <w:r w:rsidR="00FF27B7" w:rsidRPr="00EA4EB4">
        <w:t>,</w:t>
      </w:r>
      <w:ins w:id="206" w:author="Dave Contreras" w:date="2019-08-14T09:00:00Z">
        <w:r w:rsidR="000F3F45">
          <w:t xml:space="preserve"> </w:t>
        </w:r>
      </w:ins>
      <w:del w:id="207" w:author="Dave Contreras" w:date="2019-08-14T09:00:00Z">
        <w:r w:rsidR="00FF27B7" w:rsidRPr="00EA4EB4" w:rsidDel="000F3F45">
          <w:delText xml:space="preserve"> Figure 8</w:delText>
        </w:r>
      </w:del>
      <w:ins w:id="208" w:author="Dave Contreras" w:date="2019-08-14T09:01:00Z">
        <w:r w:rsidR="000F3F45">
          <w:fldChar w:fldCharType="begin"/>
        </w:r>
        <w:r w:rsidR="000F3F45">
          <w:instrText xml:space="preserve"> REF _Ref16665678 \h </w:instrText>
        </w:r>
      </w:ins>
      <w:r w:rsidR="000F3F45">
        <w:fldChar w:fldCharType="separate"/>
      </w:r>
      <w:ins w:id="209" w:author="Dave Contreras" w:date="2019-08-14T09:01:00Z">
        <w:r w:rsidR="000F3F45">
          <w:t xml:space="preserve">Figure </w:t>
        </w:r>
        <w:r w:rsidR="000F3F45">
          <w:rPr>
            <w:noProof/>
          </w:rPr>
          <w:t>18</w:t>
        </w:r>
        <w:r w:rsidR="000F3F45">
          <w:fldChar w:fldCharType="end"/>
        </w:r>
      </w:ins>
      <w:r w:rsidR="00FF27B7" w:rsidRPr="00EA4EB4">
        <w:t>)</w:t>
      </w:r>
      <w:del w:id="210" w:author="Dave Contreras" w:date="2019-08-14T09:01:00Z">
        <w:r w:rsidR="00FF27B7" w:rsidRPr="00EA4EB4" w:rsidDel="000F3F45">
          <w:delText>,</w:delText>
        </w:r>
      </w:del>
      <w:r w:rsidR="00FF27B7" w:rsidRPr="00EA4EB4">
        <w:t xml:space="preserve"> using a paired mysid and zooplankton net as described in </w:t>
      </w:r>
      <w:commentRangeStart w:id="211"/>
      <w:commentRangeStart w:id="212"/>
      <w:del w:id="213" w:author="Dave Contreras" w:date="2019-08-14T09:03:00Z">
        <w:r w:rsidR="00FF27B7" w:rsidRPr="00EA4EB4" w:rsidDel="000F3F45">
          <w:delText>Chapter</w:delText>
        </w:r>
      </w:del>
      <w:ins w:id="214" w:author="Dave Contreras" w:date="2019-08-14T09:03:00Z">
        <w:r w:rsidR="000F3F45">
          <w:t>Part</w:t>
        </w:r>
      </w:ins>
      <w:r w:rsidR="00FF27B7" w:rsidRPr="00EA4EB4">
        <w:t xml:space="preserve"> </w:t>
      </w:r>
      <w:del w:id="215" w:author="Dave Contreras" w:date="2019-08-14T09:03:00Z">
        <w:r w:rsidR="00FF27B7" w:rsidRPr="00EA4EB4" w:rsidDel="000F3F45">
          <w:delText>I</w:delText>
        </w:r>
      </w:del>
      <w:ins w:id="216" w:author="Dave Contreras" w:date="2019-08-14T09:03:00Z">
        <w:r w:rsidR="000F3F45">
          <w:t>1 of this report</w:t>
        </w:r>
      </w:ins>
      <w:r w:rsidR="00FF27B7" w:rsidRPr="00EA4EB4">
        <w:t xml:space="preserve"> </w:t>
      </w:r>
      <w:commentRangeEnd w:id="211"/>
      <w:r w:rsidR="00B93F02">
        <w:rPr>
          <w:rStyle w:val="CommentReference"/>
        </w:rPr>
        <w:commentReference w:id="211"/>
      </w:r>
      <w:commentRangeEnd w:id="212"/>
      <w:r w:rsidR="000F3F45">
        <w:rPr>
          <w:rStyle w:val="CommentReference"/>
        </w:rPr>
        <w:commentReference w:id="212"/>
      </w:r>
      <w:r w:rsidR="00FF27B7" w:rsidRPr="00EA4EB4">
        <w:t>(</w:t>
      </w:r>
      <w:commentRangeStart w:id="217"/>
      <w:del w:id="218" w:author="Dave Contreras" w:date="2019-08-14T09:01:00Z">
        <w:r w:rsidR="00FF27B7" w:rsidRPr="00EA4EB4" w:rsidDel="000F3F45">
          <w:delText>Figure 6</w:delText>
        </w:r>
        <w:commentRangeEnd w:id="217"/>
        <w:r w:rsidR="00B93F02" w:rsidDel="000F3F45">
          <w:rPr>
            <w:rStyle w:val="CommentReference"/>
          </w:rPr>
          <w:commentReference w:id="217"/>
        </w:r>
      </w:del>
      <w:ins w:id="219" w:author="Dave Contreras" w:date="2019-08-14T09:02:00Z">
        <w:r w:rsidR="000F3F45">
          <w:fldChar w:fldCharType="begin"/>
        </w:r>
        <w:r w:rsidR="000F3F45">
          <w:instrText xml:space="preserve"> REF _Ref12455053 \h </w:instrText>
        </w:r>
      </w:ins>
      <w:r w:rsidR="000F3F45">
        <w:fldChar w:fldCharType="separate"/>
      </w:r>
      <w:ins w:id="220" w:author="Dave Contreras" w:date="2019-08-14T09:02:00Z">
        <w:r w:rsidR="000F3F45">
          <w:t xml:space="preserve">Figure </w:t>
        </w:r>
        <w:r w:rsidR="000F3F45">
          <w:rPr>
            <w:noProof/>
          </w:rPr>
          <w:t>4</w:t>
        </w:r>
        <w:r w:rsidR="000F3F45">
          <w:fldChar w:fldCharType="end"/>
        </w:r>
      </w:ins>
      <w:r w:rsidR="00FF27B7" w:rsidRPr="00EA4EB4">
        <w:t xml:space="preserve">). </w:t>
      </w:r>
      <w:ins w:id="221" w:author="Dave Contreras" w:date="2019-08-14T09:36:00Z">
        <w:r w:rsidR="00336A54">
          <w:t xml:space="preserve">FRP fish sampling occurred near STN and FMWT sites </w:t>
        </w:r>
      </w:ins>
      <w:ins w:id="222" w:author="Dave Contreras" w:date="2019-08-14T09:37:00Z">
        <w:r w:rsidR="00336A54">
          <w:t xml:space="preserve">adjacent to tidal </w:t>
        </w:r>
        <w:proofErr w:type="gramStart"/>
        <w:r w:rsidR="00336A54">
          <w:t>wetlands .</w:t>
        </w:r>
        <w:proofErr w:type="gramEnd"/>
        <w:r w:rsidR="00336A54">
          <w:t xml:space="preserve"> </w:t>
        </w:r>
      </w:ins>
      <w:r w:rsidR="00FF27B7" w:rsidRPr="00EA4EB4">
        <w:t>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w:t>
      </w:r>
      <w:del w:id="223"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224" w:name="_Toc12951169"/>
      <w:bookmarkStart w:id="225" w:name="_Toc15651181"/>
      <w:r>
        <w:t>FRP Sampling</w:t>
      </w:r>
      <w:bookmarkEnd w:id="224"/>
      <w:bookmarkEnd w:id="225"/>
    </w:p>
    <w:p w14:paraId="32AF6B81" w14:textId="77777777" w:rsidR="003918A8" w:rsidRDefault="003918A8" w:rsidP="004217EB">
      <w:pPr>
        <w:pStyle w:val="Heading4"/>
        <w:spacing w:after="120"/>
      </w:pPr>
      <w:r>
        <w:t>Zooplankton</w:t>
      </w:r>
    </w:p>
    <w:p w14:paraId="1965EDC0" w14:textId="6D52F89E"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226"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227" w:author="Ellis, Daniel@Wildlife" w:date="2019-08-08T12:58:00Z">
        <w:r w:rsidRPr="00EA4EB4" w:rsidDel="00860833">
          <w:delText xml:space="preserve">short </w:delText>
        </w:r>
      </w:del>
      <w:ins w:id="228"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229" w:author="Ellis, Daniel@Wildlife" w:date="2019-08-08T12:58:00Z">
        <w:r w:rsidR="00860833">
          <w:t xml:space="preserve"> In cases where wa</w:t>
        </w:r>
      </w:ins>
      <w:ins w:id="230"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231" w:author="Ellis, Daniel@Wildlife" w:date="2019-08-08T12:59:00Z">
        <w:r w:rsidDel="00860833">
          <w:delText xml:space="preserve"> </w:delText>
        </w:r>
      </w:del>
      <w:r>
        <w:t>-</w:t>
      </w:r>
      <w:del w:id="232"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233"/>
      <w:commentRangeStart w:id="234"/>
      <w:r w:rsidR="003918A8" w:rsidRPr="00EA4EB4">
        <w:t>sample</w:t>
      </w:r>
      <w:r>
        <w:t>d</w:t>
      </w:r>
      <w:r w:rsidR="003918A8" w:rsidRPr="00EA4EB4">
        <w:t xml:space="preserve"> the following </w:t>
      </w:r>
      <w:commentRangeEnd w:id="233"/>
      <w:r w:rsidR="00860833">
        <w:rPr>
          <w:rStyle w:val="CommentReference"/>
        </w:rPr>
        <w:commentReference w:id="233"/>
      </w:r>
      <w:commentRangeEnd w:id="234"/>
      <w:r w:rsidR="004217EB">
        <w:rPr>
          <w:rStyle w:val="CommentReference"/>
        </w:rPr>
        <w:commentReference w:id="234"/>
      </w:r>
      <w:r w:rsidR="003918A8" w:rsidRPr="00EA4EB4">
        <w:t xml:space="preserve">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235"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236" w:author="Ellis, Daniel@Wildlife" w:date="2019-08-08T13:01:00Z">
        <w:r>
          <w:t xml:space="preserve">As </w:t>
        </w:r>
      </w:ins>
      <w:del w:id="237" w:author="Ellis, Daniel@Wildlife" w:date="2019-08-08T13:01:00Z">
        <w:r w:rsidR="00960BB5" w:rsidRPr="006C4891" w:rsidDel="00860833">
          <w:delText>D</w:delText>
        </w:r>
      </w:del>
      <w:ins w:id="238"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239"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240" w:author="Ellis, Daniel@Wildlife" w:date="2019-08-08T13:01:00Z">
        <w:r w:rsidR="00860833">
          <w:t>-</w:t>
        </w:r>
      </w:ins>
      <w:del w:id="241"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 xml:space="preserve">At </w:t>
      </w:r>
      <w:commentRangeStart w:id="242"/>
      <w:commentRangeStart w:id="243"/>
      <w:r>
        <w:t xml:space="preserve">Tule Red </w:t>
      </w:r>
      <w:commentRangeEnd w:id="242"/>
      <w:r w:rsidR="00BA59B9">
        <w:rPr>
          <w:rStyle w:val="CommentReference"/>
        </w:rPr>
        <w:commentReference w:id="242"/>
      </w:r>
      <w:commentRangeEnd w:id="243"/>
      <w:r w:rsidR="00DD6581">
        <w:rPr>
          <w:rStyle w:val="CommentReference"/>
        </w:rPr>
        <w:commentReference w:id="243"/>
      </w:r>
      <w:r>
        <w:t>it was infeasible to sample within the wetland on the same date as exterior samples</w:t>
      </w:r>
      <w:ins w:id="244" w:author="Ellis, Daniel@Wildlife" w:date="2019-07-25T20:25:00Z">
        <w:r w:rsidR="00BA59B9">
          <w:t xml:space="preserve"> (within Grizzly Bay)</w:t>
        </w:r>
        <w:r>
          <w:t>,</w:t>
        </w:r>
      </w:ins>
      <w:del w:id="245"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246" w:author="Ellis, Daniel@Wildlife" w:date="2019-08-08T13:02:00Z">
        <w:r w:rsidDel="00860833">
          <w:delText xml:space="preserve">them </w:delText>
        </w:r>
      </w:del>
      <w:ins w:id="247"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248"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249" w:author="Ellis, Daniel@Wildlife" w:date="2019-08-08T13:06:00Z">
        <w:r w:rsidR="00FE69C1">
          <w:t xml:space="preserve">at least </w:t>
        </w:r>
      </w:ins>
      <w:r>
        <w:t xml:space="preserve">one chlorophyll sample per day </w:t>
      </w:r>
      <w:r w:rsidR="002D47EB">
        <w:t xml:space="preserve">to calibrate chlorophyll </w:t>
      </w:r>
      <w:r w:rsidR="002D47EB">
        <w:lastRenderedPageBreak/>
        <w:t>florescence readings. For each chlorophyll sample</w:t>
      </w:r>
      <w:del w:id="250" w:author="Hartman, Rosemary@DWR"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251" w:author="Hartman, Rosemary@DWR [2]" w:date="2019-07-25T20:40:00Z"/>
        </w:rPr>
      </w:pPr>
      <w:r>
        <w:t>Fish</w:t>
      </w:r>
    </w:p>
    <w:p w14:paraId="0B149F0C" w14:textId="77777777" w:rsidR="00251DD9" w:rsidRDefault="00251DD9" w:rsidP="004217EB">
      <w:pPr>
        <w:pStyle w:val="Heading4"/>
        <w:spacing w:after="120"/>
        <w:rPr>
          <w:ins w:id="252" w:author="Dave Contreras" w:date="2019-07-02T11:25:00Z"/>
        </w:rPr>
      </w:pPr>
    </w:p>
    <w:p w14:paraId="374D9948" w14:textId="1F3D4D81" w:rsidR="007E44FF" w:rsidRDefault="00251DD9" w:rsidP="00F92DD0">
      <w:pPr>
        <w:spacing w:after="120"/>
        <w:rPr>
          <w:ins w:id="253" w:author="Dave Contreras" w:date="2019-08-14T09:59:00Z"/>
        </w:rPr>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254"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ins w:id="255" w:author="Dave Contreras" w:date="2019-08-14T10:29:00Z">
        <w:r w:rsidR="00007294">
          <w:t xml:space="preserve"> (</w:t>
        </w:r>
        <w:r w:rsidR="00007294">
          <w:fldChar w:fldCharType="begin"/>
        </w:r>
        <w:r w:rsidR="00007294">
          <w:instrText xml:space="preserve"> REF _Ref16670985 \h </w:instrText>
        </w:r>
      </w:ins>
      <w:r w:rsidR="00007294">
        <w:fldChar w:fldCharType="separate"/>
      </w:r>
      <w:ins w:id="256" w:author="Dave Contreras" w:date="2019-08-14T10:29:00Z">
        <w:r w:rsidR="00007294">
          <w:t xml:space="preserve">Figure </w:t>
        </w:r>
        <w:r w:rsidR="00007294">
          <w:rPr>
            <w:noProof/>
          </w:rPr>
          <w:t>18</w:t>
        </w:r>
        <w:r w:rsidR="00007294">
          <w:fldChar w:fldCharType="end"/>
        </w:r>
        <w:r w:rsidR="00007294">
          <w:t>)</w:t>
        </w:r>
      </w:ins>
      <w:r w:rsidRPr="00010729">
        <w:t xml:space="preserve">. One crewmember walked perpendicular </w:t>
      </w:r>
      <w:del w:id="257" w:author="Ellis, Daniel@Wildlife" w:date="2019-08-08T13:22:00Z">
        <w:r w:rsidRPr="00010729" w:rsidDel="0035504E">
          <w:delText xml:space="preserve">from </w:delText>
        </w:r>
      </w:del>
      <w:ins w:id="258"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259" w:author="Ellis, Daniel@Wildlife" w:date="2019-08-08T13:22:00Z">
        <w:r w:rsidR="0035504E">
          <w:t xml:space="preserve">to walk </w:t>
        </w:r>
      </w:ins>
      <w:r w:rsidRPr="00010729">
        <w:t xml:space="preserve">parallel </w:t>
      </w:r>
      <w:del w:id="260" w:author="Ellis, Daniel@Wildlife" w:date="2019-08-08T13:22:00Z">
        <w:r w:rsidRPr="00010729" w:rsidDel="0035504E">
          <w:delText xml:space="preserve">with </w:delText>
        </w:r>
      </w:del>
      <w:ins w:id="261" w:author="Ellis, Daniel@Wildlife" w:date="2019-08-08T13:22:00Z">
        <w:r w:rsidR="0035504E">
          <w:t>to</w:t>
        </w:r>
        <w:r w:rsidR="0035504E" w:rsidRPr="00010729">
          <w:t xml:space="preserve"> </w:t>
        </w:r>
      </w:ins>
      <w:r w:rsidRPr="00010729">
        <w:t xml:space="preserve">the shore and continued walking until the seine was fully </w:t>
      </w:r>
      <w:r>
        <w:t>opened</w:t>
      </w:r>
      <w:ins w:id="262" w:author="Ellis, Daniel@Wildlife" w:date="2019-08-08T13:24:00Z">
        <w:r w:rsidR="0035504E">
          <w:t>, or as long as possible given site constraints</w:t>
        </w:r>
      </w:ins>
      <w:r w:rsidRPr="00010729">
        <w:t>. Water depth and seine length</w:t>
      </w:r>
      <w:ins w:id="263" w:author="Ellis, Daniel@Wildlife" w:date="2019-08-08T13:23:00Z">
        <w:r w:rsidR="0035504E">
          <w:t xml:space="preserve"> (the length between the two</w:t>
        </w:r>
      </w:ins>
      <w:ins w:id="264" w:author="Ellis, Daniel@Wildlife" w:date="2019-08-08T13:24:00Z">
        <w:r w:rsidR="0035504E">
          <w:t xml:space="preserve"> ends of the net when fully extended)</w:t>
        </w:r>
      </w:ins>
      <w:del w:id="265"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266" w:author="Ellis, Daniel@Wildlife" w:date="2019-08-08T13:32:00Z">
        <w:r w:rsidR="00647EDD">
          <w:t xml:space="preserve">and assessed for health </w:t>
        </w:r>
      </w:ins>
      <w:r w:rsidRPr="00010729">
        <w:t>and all remaining fish were</w:t>
      </w:r>
      <w:del w:id="267" w:author="Ellis, Daniel@Wildlife" w:date="2019-08-08T14:43:00Z">
        <w:r w:rsidRPr="00010729" w:rsidDel="004040C6">
          <w:delText xml:space="preserve"> plus</w:delText>
        </w:r>
      </w:del>
      <w:r w:rsidRPr="00010729">
        <w:t xml:space="preserve"> counted</w:t>
      </w:r>
      <w:r>
        <w:t xml:space="preserve">. </w:t>
      </w:r>
      <w:ins w:id="268" w:author="Ellis, Daniel@Wildlife" w:date="2019-08-08T13:26:00Z">
        <w:r w:rsidR="0035504E">
          <w:t>B</w:t>
        </w:r>
      </w:ins>
      <w:del w:id="269" w:author="Ellis, Daniel@Wildlife" w:date="2019-08-08T13:26:00Z">
        <w:r w:rsidDel="0035504E">
          <w:delText>One to three b</w:delText>
        </w:r>
      </w:del>
      <w:r>
        <w:t xml:space="preserve">each </w:t>
      </w:r>
      <w:proofErr w:type="gramStart"/>
      <w:r>
        <w:t>seines</w:t>
      </w:r>
      <w:proofErr w:type="gramEnd"/>
      <w:r>
        <w:t xml:space="preserve"> were completed at Decker Island </w:t>
      </w:r>
      <w:ins w:id="270" w:author="Ellis, Daniel@Wildlife" w:date="2019-08-08T13:26:00Z">
        <w:r w:rsidR="0035504E">
          <w:t>and</w:t>
        </w:r>
      </w:ins>
      <w:del w:id="271" w:author="Ellis, Daniel@Wildlife" w:date="2019-08-08T13:26:00Z">
        <w:r w:rsidDel="0035504E">
          <w:delText>or</w:delText>
        </w:r>
      </w:del>
      <w:r>
        <w:t xml:space="preserve"> Prospect Island outside the tidal wetland restoration area</w:t>
      </w:r>
      <w:ins w:id="272" w:author="Ellis, Daniel@Wildlife" w:date="2019-08-08T13:26:00Z">
        <w:r w:rsidR="0035504E">
          <w:t xml:space="preserve"> because no suitable sampling locations were available w</w:t>
        </w:r>
      </w:ins>
      <w:ins w:id="273" w:author="Ellis, Daniel@Wildlife" w:date="2019-08-08T13:27:00Z">
        <w:r w:rsidR="0035504E">
          <w:t>ithin.</w:t>
        </w:r>
      </w:ins>
      <w:del w:id="274" w:author="Ellis, Daniel@Wildlife" w:date="2019-08-08T13:26:00Z">
        <w:r w:rsidDel="0035504E">
          <w:delText xml:space="preserve">.  </w:delText>
        </w:r>
      </w:del>
    </w:p>
    <w:p w14:paraId="252A311E" w14:textId="4261BA19" w:rsidR="008A6C63" w:rsidRDefault="008A6C63" w:rsidP="00F92DD0">
      <w:pPr>
        <w:spacing w:after="120"/>
        <w:rPr>
          <w:ins w:id="275" w:author="Dave Contreras" w:date="2019-08-14T10:28:00Z"/>
        </w:rPr>
      </w:pPr>
      <w:ins w:id="276" w:author="Dave Contreras" w:date="2019-08-14T10:00:00Z">
        <w:r>
          <w:rPr>
            <w:noProof/>
          </w:rPr>
          <w:drawing>
            <wp:inline distT="0" distB="0" distL="0" distR="0" wp14:anchorId="430FE2F7" wp14:editId="73772401">
              <wp:extent cx="5943600" cy="2489835"/>
              <wp:effectExtent l="0" t="0" r="0" b="5715"/>
              <wp:docPr id="1073742206" name="Picture 1073742206" descr="Beach seine description showing the buoys placed every 0.5 meter on the float line, leads placed every 0.3 meters on the lead line throughout the 15 meter long seine. The height of the is 1.2 meters and the cod end bag is 1.2 meters cubed. Each side of the seine is attached to wooden poles that are 1.8 meters l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6" name="Beach Seine.jpg"/>
                      <pic:cNvPicPr/>
                    </pic:nvPicPr>
                    <pic:blipFill>
                      <a:blip r:embed="rId54">
                        <a:extLst>
                          <a:ext uri="{28A0092B-C50C-407E-A947-70E740481C1C}">
                            <a14:useLocalDpi xmlns:a14="http://schemas.microsoft.com/office/drawing/2010/main" val="0"/>
                          </a:ext>
                        </a:extLst>
                      </a:blip>
                      <a:stretch>
                        <a:fillRect/>
                      </a:stretch>
                    </pic:blipFill>
                    <pic:spPr>
                      <a:xfrm>
                        <a:off x="0" y="0"/>
                        <a:ext cx="5943600" cy="2489835"/>
                      </a:xfrm>
                      <a:prstGeom prst="rect">
                        <a:avLst/>
                      </a:prstGeom>
                    </pic:spPr>
                  </pic:pic>
                </a:graphicData>
              </a:graphic>
            </wp:inline>
          </w:drawing>
        </w:r>
      </w:ins>
    </w:p>
    <w:p w14:paraId="607CC50E" w14:textId="674A885E" w:rsidR="00007294" w:rsidRDefault="00007294">
      <w:pPr>
        <w:pStyle w:val="Caption"/>
        <w:pPrChange w:id="277" w:author="Dave Contreras" w:date="2019-08-14T10:28:00Z">
          <w:pPr>
            <w:spacing w:after="120"/>
          </w:pPr>
        </w:pPrChange>
      </w:pPr>
      <w:bookmarkStart w:id="278" w:name="_Ref16670985"/>
      <w:ins w:id="279" w:author="Dave Contreras" w:date="2019-08-14T10:28:00Z">
        <w:r>
          <w:t xml:space="preserve">Figure </w:t>
        </w:r>
        <w:r>
          <w:fldChar w:fldCharType="begin"/>
        </w:r>
        <w:r>
          <w:instrText xml:space="preserve"> SEQ Figure \* ARABIC </w:instrText>
        </w:r>
      </w:ins>
      <w:r>
        <w:fldChar w:fldCharType="separate"/>
      </w:r>
      <w:ins w:id="280" w:author="Dave Contreras" w:date="2019-08-15T13:52:00Z">
        <w:r w:rsidR="002B71CF">
          <w:rPr>
            <w:noProof/>
          </w:rPr>
          <w:t>18</w:t>
        </w:r>
      </w:ins>
      <w:ins w:id="281" w:author="Dave Contreras" w:date="2019-08-14T10:28:00Z">
        <w:r>
          <w:fldChar w:fldCharType="end"/>
        </w:r>
        <w:bookmarkEnd w:id="278"/>
        <w:r>
          <w:t>. Beach seine specifications.</w:t>
        </w:r>
      </w:ins>
    </w:p>
    <w:p w14:paraId="40410B5D" w14:textId="57A77E31" w:rsidR="00251DD9" w:rsidRDefault="00251DD9" w:rsidP="00F92DD0">
      <w:pPr>
        <w:spacing w:after="120"/>
        <w:rPr>
          <w:ins w:id="282" w:author="Dave Contreras" w:date="2019-08-14T10:00:00Z"/>
        </w:rPr>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ins w:id="283" w:author="Dave Contreras" w:date="2019-08-14T10:30:00Z">
        <w:r w:rsidR="00007294">
          <w:t xml:space="preserve"> -</w:t>
        </w:r>
      </w:ins>
      <w:ins w:id="284" w:author="Dave Contreras" w:date="2019-08-14T10:29:00Z">
        <w:r w:rsidR="00007294">
          <w:t xml:space="preserve"> </w:t>
        </w:r>
        <w:r w:rsidR="00007294">
          <w:fldChar w:fldCharType="begin"/>
        </w:r>
        <w:r w:rsidR="00007294">
          <w:instrText xml:space="preserve"> REF _Ref16671004 \h </w:instrText>
        </w:r>
      </w:ins>
      <w:r w:rsidR="00007294">
        <w:fldChar w:fldCharType="separate"/>
      </w:r>
      <w:ins w:id="285" w:author="Dave Contreras" w:date="2019-08-14T10:29:00Z">
        <w:r w:rsidR="00007294">
          <w:t xml:space="preserve">Figure </w:t>
        </w:r>
        <w:r w:rsidR="00007294">
          <w:rPr>
            <w:noProof/>
          </w:rPr>
          <w:t>19</w:t>
        </w:r>
        <w:r w:rsidR="00007294">
          <w:fldChar w:fldCharType="end"/>
        </w:r>
      </w:ins>
      <w:r w:rsidR="007E44FF">
        <w:t>)</w:t>
      </w:r>
      <w:r w:rsidRPr="00010729">
        <w:t>.</w:t>
      </w:r>
      <w:r>
        <w:t xml:space="preserve"> This net was deployed in shallow </w:t>
      </w:r>
      <w:ins w:id="286" w:author="Ellis, Daniel@Wildlife" w:date="2019-08-08T13:30:00Z">
        <w:r w:rsidR="00647EDD">
          <w:t xml:space="preserve">littoral </w:t>
        </w:r>
      </w:ins>
      <w:r>
        <w:t>and channel habitat</w:t>
      </w:r>
      <w:ins w:id="287"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288" w:author="Ellis, Daniel@Wildlife" w:date="2019-08-08T13:31:00Z">
        <w:r w:rsidR="00647EDD">
          <w:t>,</w:t>
        </w:r>
      </w:ins>
      <w:r w:rsidRPr="00010729">
        <w:t xml:space="preserve"> caus</w:t>
      </w:r>
      <w:ins w:id="289" w:author="Ellis, Daniel@Wildlife" w:date="2019-08-08T13:31:00Z">
        <w:r w:rsidR="00647EDD">
          <w:t>ing</w:t>
        </w:r>
      </w:ins>
      <w:del w:id="290" w:author="Ellis, Daniel@Wildlife" w:date="2019-08-08T13:31:00Z">
        <w:r w:rsidRPr="00010729" w:rsidDel="00647EDD">
          <w:delText>ed</w:delText>
        </w:r>
      </w:del>
      <w:r w:rsidRPr="00010729">
        <w:t xml:space="preserve"> the net to impinge on itself to prevent fish from escaping through the bottom of the net. Once the net </w:t>
      </w:r>
      <w:del w:id="291" w:author="Ellis, Daniel@Wildlife" w:date="2019-08-08T13:31:00Z">
        <w:r w:rsidRPr="00010729" w:rsidDel="00647EDD">
          <w:delText xml:space="preserve">was </w:delText>
        </w:r>
      </w:del>
      <w:ins w:id="292" w:author="Ellis, Daniel@Wildlife" w:date="2019-08-08T13:31:00Z">
        <w:del w:id="293" w:author="Dave Contreras" w:date="2019-08-14T10:31:00Z">
          <w:r w:rsidR="00647EDD" w:rsidDel="000325E7">
            <w:delText>i</w:delText>
          </w:r>
        </w:del>
      </w:ins>
      <w:ins w:id="294" w:author="Dave Contreras" w:date="2019-08-14T10:31:00Z">
        <w:r w:rsidR="000325E7">
          <w:t>wa</w:t>
        </w:r>
      </w:ins>
      <w:ins w:id="295" w:author="Ellis, Daniel@Wildlife" w:date="2019-08-08T13:31:00Z">
        <w:r w:rsidR="00647EDD" w:rsidRPr="00010729">
          <w:t>s</w:t>
        </w:r>
        <w:del w:id="296" w:author="Dave Contreras" w:date="2019-08-14T10:31:00Z">
          <w:r w:rsidR="00647EDD" w:rsidRPr="00010729" w:rsidDel="000325E7">
            <w:delText xml:space="preserve"> </w:delText>
          </w:r>
        </w:del>
      </w:ins>
      <w:del w:id="297" w:author="Dave Contreras" w:date="2019-08-14T10:31:00Z">
        <w:r w:rsidRPr="00010729" w:rsidDel="000325E7">
          <w:delText>“folded in half”</w:delText>
        </w:r>
      </w:del>
      <w:ins w:id="298" w:author="Dave Contreras" w:date="2019-08-14T10:31:00Z">
        <w:r w:rsidR="000325E7">
          <w:t xml:space="preserve"> formed a tear drop </w:t>
        </w:r>
      </w:ins>
      <w:ins w:id="299" w:author="Dave Contreras" w:date="2019-08-14T10:32:00Z">
        <w:r w:rsidR="000325E7">
          <w:t>like formation</w:t>
        </w:r>
      </w:ins>
      <w:r w:rsidRPr="00010729">
        <w:t xml:space="preserve">, each crewmember grabbed one side of the net and brought it onboard. </w:t>
      </w:r>
      <w:ins w:id="300" w:author="Ellis, Daniel@Wildlife" w:date="2019-08-08T13:32:00Z">
        <w:r w:rsidR="00647EDD">
          <w:t>When</w:t>
        </w:r>
      </w:ins>
      <w:del w:id="301"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302"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Bradmoor Island/Arnold Slough, and Tule Red.  </w:t>
      </w:r>
    </w:p>
    <w:p w14:paraId="40777D75" w14:textId="2F576A7F" w:rsidR="008A6C63" w:rsidRDefault="00007294" w:rsidP="00F92DD0">
      <w:pPr>
        <w:spacing w:after="120"/>
        <w:rPr>
          <w:ins w:id="303" w:author="Dave Contreras" w:date="2019-08-14T10:28:00Z"/>
        </w:rPr>
      </w:pPr>
      <w:ins w:id="304" w:author="Dave Contreras" w:date="2019-08-14T10:27:00Z">
        <w:r>
          <w:rPr>
            <w:noProof/>
          </w:rPr>
          <w:lastRenderedPageBreak/>
          <w:drawing>
            <wp:inline distT="0" distB="0" distL="0" distR="0" wp14:anchorId="574E38F1" wp14:editId="6DDFBEF6">
              <wp:extent cx="5943600" cy="2012315"/>
              <wp:effectExtent l="0" t="0" r="0" b="6985"/>
              <wp:docPr id="1073742207" name="Picture 1073742207" descr="Diagram of half the lampara net showing how the net is composed of various mesh sizes. The cod end is composed of 9.5 millimeter king netting stretched mesh and the flooring material is composed of 12.7 millimeter knotless nylon mesh. The wings of the net are composed of 3 mesh sizes. Closest to the cod end is 69.9 millimeter knotted nylon stretched mesh, then 146.1 millimeter knotted monofilament stretched mesh, and at the tip is 88.9 millimeter stretched me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7" name="Lampara Specs.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012315"/>
                      </a:xfrm>
                      <a:prstGeom prst="rect">
                        <a:avLst/>
                      </a:prstGeom>
                    </pic:spPr>
                  </pic:pic>
                </a:graphicData>
              </a:graphic>
            </wp:inline>
          </w:drawing>
        </w:r>
      </w:ins>
    </w:p>
    <w:p w14:paraId="479D68FF" w14:textId="63E9D373" w:rsidR="00007294" w:rsidRDefault="00007294">
      <w:pPr>
        <w:pStyle w:val="Caption"/>
        <w:pPrChange w:id="305" w:author="Dave Contreras" w:date="2019-08-14T10:29:00Z">
          <w:pPr>
            <w:spacing w:after="120"/>
          </w:pPr>
        </w:pPrChange>
      </w:pPr>
      <w:bookmarkStart w:id="306" w:name="_Ref16671004"/>
      <w:ins w:id="307" w:author="Dave Contreras" w:date="2019-08-14T10:29:00Z">
        <w:r>
          <w:t xml:space="preserve">Figure </w:t>
        </w:r>
        <w:r>
          <w:fldChar w:fldCharType="begin"/>
        </w:r>
        <w:r>
          <w:instrText xml:space="preserve"> SEQ Figure \* ARABIC </w:instrText>
        </w:r>
      </w:ins>
      <w:r>
        <w:fldChar w:fldCharType="separate"/>
      </w:r>
      <w:ins w:id="308" w:author="Dave Contreras" w:date="2019-08-15T13:52:00Z">
        <w:r w:rsidR="002B71CF">
          <w:rPr>
            <w:noProof/>
          </w:rPr>
          <w:t>19</w:t>
        </w:r>
      </w:ins>
      <w:ins w:id="309" w:author="Dave Contreras" w:date="2019-08-14T10:29:00Z">
        <w:r>
          <w:fldChar w:fldCharType="end"/>
        </w:r>
        <w:bookmarkEnd w:id="306"/>
        <w:r>
          <w:t>. Lampara net specifications.</w:t>
        </w:r>
      </w:ins>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382175FA" w:rsidR="00FF27B7" w:rsidRDefault="00026582" w:rsidP="00026582">
      <w:pPr>
        <w:pStyle w:val="Caption"/>
        <w:rPr>
          <w:ins w:id="310" w:author="Dave Contreras" w:date="2019-07-02T11:27:00Z"/>
          <w:rFonts w:cs="Times New Roman"/>
        </w:rPr>
      </w:pPr>
      <w:bookmarkStart w:id="311" w:name="_Ref16665678"/>
      <w:bookmarkStart w:id="312" w:name="_Ref16665641"/>
      <w:r>
        <w:t xml:space="preserve">Figure </w:t>
      </w:r>
      <w:fldSimple w:instr=" SEQ Figure \* ARABIC ">
        <w:ins w:id="313" w:author="Dave Contreras" w:date="2019-08-15T13:52:00Z">
          <w:r w:rsidR="002B71CF">
            <w:rPr>
              <w:noProof/>
            </w:rPr>
            <w:t>20</w:t>
          </w:r>
        </w:ins>
        <w:ins w:id="314" w:author="Dave Contreras" w:date="2019-08-14T10:29:00Z">
          <w:del w:id="315" w:author="Dave Contreras" w:date="2019-08-15T13:52:00Z">
            <w:r w:rsidR="00007294" w:rsidDel="002B71CF">
              <w:rPr>
                <w:noProof/>
              </w:rPr>
              <w:delText>20</w:delText>
            </w:r>
          </w:del>
        </w:ins>
        <w:del w:id="316" w:author="Dave Contreras" w:date="2019-08-15T13:52:00Z">
          <w:r w:rsidR="00336A54" w:rsidDel="002B71CF">
            <w:rPr>
              <w:noProof/>
            </w:rPr>
            <w:delText>18</w:delText>
          </w:r>
        </w:del>
      </w:fldSimple>
      <w:bookmarkEnd w:id="311"/>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bookmarkEnd w:id="312"/>
    </w:p>
    <w:p w14:paraId="6C0C1A4C" w14:textId="4FA1037A" w:rsidR="007E44FF" w:rsidRPr="007E44FF" w:rsidDel="000325E7" w:rsidRDefault="007E44FF">
      <w:pPr>
        <w:rPr>
          <w:ins w:id="317" w:author="dave" w:date="2019-07-25T20:25:00Z"/>
          <w:del w:id="318" w:author="Dave Contreras" w:date="2019-08-14T10:32:00Z"/>
        </w:rPr>
        <w:pPrChange w:id="319" w:author="Dave Contreras" w:date="2019-07-02T11:27:00Z">
          <w:pPr>
            <w:pStyle w:val="Caption"/>
          </w:pPr>
        </w:pPrChange>
      </w:pPr>
    </w:p>
    <w:p w14:paraId="56EB50C7" w14:textId="39127FC2" w:rsidR="00026582" w:rsidRDefault="00026582" w:rsidP="00026582">
      <w:pPr>
        <w:pStyle w:val="Caption"/>
        <w:keepNext/>
      </w:pPr>
      <w:bookmarkStart w:id="320" w:name="_Ref7616356"/>
      <w:r>
        <w:t xml:space="preserve">Table </w:t>
      </w:r>
      <w:fldSimple w:instr=" SEQ Table \* ARABIC ">
        <w:r w:rsidR="009E5A68">
          <w:rPr>
            <w:noProof/>
          </w:rPr>
          <w:t>14</w:t>
        </w:r>
      </w:fldSimple>
      <w:bookmarkEnd w:id="320"/>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4BCA3D97" w14:textId="6964E8EC" w:rsidR="00336A54" w:rsidRDefault="00336A54" w:rsidP="002C1AF8">
      <w:pPr>
        <w:pStyle w:val="Heading3"/>
        <w:spacing w:after="120"/>
        <w:rPr>
          <w:ins w:id="321" w:author="Dave Contreras" w:date="2019-08-14T09:39:00Z"/>
        </w:rPr>
      </w:pPr>
      <w:bookmarkStart w:id="322" w:name="_Toc12951170"/>
      <w:bookmarkStart w:id="323" w:name="_Toc15651182"/>
      <w:ins w:id="324" w:author="Dave Contreras" w:date="2019-08-14T09:38:00Z">
        <w:del w:id="325" w:author="Contreras, Dave@Wildlife" w:date="2019-08-16T06:26:00Z">
          <w:r w:rsidDel="00F05F56">
            <w:rPr>
              <w:noProof/>
            </w:rPr>
            <w:drawing>
              <wp:inline distT="0" distB="0" distL="0" distR="0" wp14:anchorId="44CD29D7" wp14:editId="5E52170B">
                <wp:extent cx="5943600" cy="3474720"/>
                <wp:effectExtent l="19050" t="19050" r="19050" b="11430"/>
                <wp:docPr id="1073742205" name="Picture 1073742205" descr="Map of fish sampling sites near wetlands. Wetland sites sampled with a lampara net include Ryer Island, Tule Red, Bradmoor Island, Arnold Slough, Browns Island, Winter Island, and Prospect Island. Wetland sites sampled with a Beach Seine include Decker Island and Prospect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5" name="Station Map.jpg"/>
                        <pic:cNvPicPr/>
                      </pic:nvPicPr>
                      <pic:blipFill>
                        <a:blip r:embed="rId57">
                          <a:extLst>
                            <a:ext uri="{28A0092B-C50C-407E-A947-70E740481C1C}">
                              <a14:useLocalDpi xmlns:a14="http://schemas.microsoft.com/office/drawing/2010/main" val="0"/>
                            </a:ext>
                          </a:extLst>
                        </a:blip>
                        <a:stretch>
                          <a:fillRect/>
                        </a:stretch>
                      </pic:blipFill>
                      <pic:spPr>
                        <a:xfrm>
                          <a:off x="0" y="0"/>
                          <a:ext cx="5943600" cy="3474720"/>
                        </a:xfrm>
                        <a:prstGeom prst="rect">
                          <a:avLst/>
                        </a:prstGeom>
                        <a:ln w="12700">
                          <a:solidFill>
                            <a:schemeClr val="tx1"/>
                          </a:solidFill>
                        </a:ln>
                      </pic:spPr>
                    </pic:pic>
                  </a:graphicData>
                </a:graphic>
              </wp:inline>
            </w:drawing>
          </w:r>
        </w:del>
      </w:ins>
      <w:ins w:id="326" w:author="Contreras, Dave@Wildlife" w:date="2019-08-16T06:28:00Z">
        <w:r w:rsidR="00F05F56">
          <w:rPr>
            <w:noProof/>
          </w:rPr>
          <w:drawing>
            <wp:inline distT="0" distB="0" distL="0" distR="0" wp14:anchorId="5B2A3EDE" wp14:editId="0F31015A">
              <wp:extent cx="5934075" cy="3476625"/>
              <wp:effectExtent l="0" t="0" r="9525" b="9525"/>
              <wp:docPr id="11" name="Picture 11" descr="Wetland sites sampled with a lampara net include Ryer Island, Tule Red, Bradmoor Island, Arnold Slough, Browns Island, Winter Island, and Prospect Island. Wetland sites sampled with a Beach Seine include Decker Island and Prospect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3476625"/>
                      </a:xfrm>
                      <a:prstGeom prst="rect">
                        <a:avLst/>
                      </a:prstGeom>
                      <a:noFill/>
                      <a:ln>
                        <a:noFill/>
                      </a:ln>
                    </pic:spPr>
                  </pic:pic>
                </a:graphicData>
              </a:graphic>
            </wp:inline>
          </w:drawing>
        </w:r>
      </w:ins>
    </w:p>
    <w:p w14:paraId="0D86E606" w14:textId="25F7EC50" w:rsidR="00336A54" w:rsidRDefault="00336A54">
      <w:pPr>
        <w:pStyle w:val="Caption"/>
        <w:rPr>
          <w:ins w:id="327" w:author="Dave Contreras" w:date="2019-08-14T09:39:00Z"/>
        </w:rPr>
        <w:pPrChange w:id="328" w:author="Dave Contreras" w:date="2019-08-14T09:49:00Z">
          <w:pPr>
            <w:pStyle w:val="Heading3"/>
            <w:spacing w:after="120"/>
          </w:pPr>
        </w:pPrChange>
      </w:pPr>
      <w:ins w:id="329" w:author="Dave Contreras" w:date="2019-08-14T09:39:00Z">
        <w:r>
          <w:t xml:space="preserve">Figure </w:t>
        </w:r>
        <w:r>
          <w:fldChar w:fldCharType="begin"/>
        </w:r>
        <w:r>
          <w:instrText xml:space="preserve"> SEQ Figure \* ARABIC </w:instrText>
        </w:r>
      </w:ins>
      <w:r>
        <w:fldChar w:fldCharType="separate"/>
      </w:r>
      <w:ins w:id="330" w:author="Dave Contreras" w:date="2019-08-15T13:52:00Z">
        <w:r w:rsidR="002B71CF">
          <w:rPr>
            <w:noProof/>
          </w:rPr>
          <w:t>21</w:t>
        </w:r>
      </w:ins>
      <w:ins w:id="331" w:author="Dave Contreras" w:date="2019-08-14T09:39:00Z">
        <w:r>
          <w:fldChar w:fldCharType="end"/>
        </w:r>
      </w:ins>
      <w:ins w:id="332" w:author="Dave Contreras" w:date="2019-08-14T09:40:00Z">
        <w:r>
          <w:t xml:space="preserve">. </w:t>
        </w:r>
      </w:ins>
      <w:ins w:id="333" w:author="Dave Contreras" w:date="2019-08-14T09:42:00Z">
        <w:r>
          <w:t xml:space="preserve">STN, FMWT, </w:t>
        </w:r>
      </w:ins>
      <w:ins w:id="334" w:author="Dave Contreras" w:date="2019-08-14T09:40:00Z">
        <w:r>
          <w:t>FRP fish sampling sites</w:t>
        </w:r>
      </w:ins>
      <w:ins w:id="335" w:author="Dave Contreras" w:date="2019-08-14T09:41:00Z">
        <w:r>
          <w:t xml:space="preserve"> outside tidal wetlands. </w:t>
        </w:r>
      </w:ins>
      <w:ins w:id="336" w:author="Dave Contreras" w:date="2019-08-14T09:44:00Z">
        <w:r>
          <w:t xml:space="preserve">Lampara sites were chosen randomly each sampling period with the exception of 2 sites established </w:t>
        </w:r>
      </w:ins>
      <w:ins w:id="337" w:author="Dave Contreras" w:date="2019-08-14T09:45:00Z">
        <w:r>
          <w:t>outside the breach at Prospect Island.</w:t>
        </w:r>
      </w:ins>
      <w:ins w:id="338" w:author="Contreras, Dave@Wildlife" w:date="2019-08-16T06:26:00Z">
        <w:r w:rsidR="00F05F56" w:rsidRPr="00F05F56">
          <w:t xml:space="preserve"> </w:t>
        </w:r>
        <w:r w:rsidR="00F05F56" w:rsidRPr="00F05F56">
          <w:t xml:space="preserve">Map of fish sampling sites near wetlands. </w:t>
        </w:r>
      </w:ins>
    </w:p>
    <w:p w14:paraId="3FBC16E7" w14:textId="28A99A08" w:rsidR="00FF27B7" w:rsidRPr="006C4891" w:rsidRDefault="00FF27B7" w:rsidP="002C1AF8">
      <w:pPr>
        <w:pStyle w:val="Heading3"/>
        <w:spacing w:after="120"/>
      </w:pPr>
      <w:r w:rsidRPr="006C4891">
        <w:t xml:space="preserve">Lab </w:t>
      </w:r>
      <w:r w:rsidR="00F14903">
        <w:t>M</w:t>
      </w:r>
      <w:r w:rsidRPr="006C4891">
        <w:t>ethods</w:t>
      </w:r>
      <w:bookmarkEnd w:id="322"/>
      <w:bookmarkEnd w:id="323"/>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w:t>
      </w:r>
      <w:r w:rsidRPr="00EA4EB4">
        <w:lastRenderedPageBreak/>
        <w:t>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339"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340" w:name="_Toc12951171"/>
      <w:bookmarkStart w:id="341" w:name="_Toc15651183"/>
      <w:r w:rsidRPr="006C4891">
        <w:t>Analysis</w:t>
      </w:r>
      <w:bookmarkEnd w:id="340"/>
      <w:bookmarkEnd w:id="341"/>
    </w:p>
    <w:p w14:paraId="753D3C23" w14:textId="5592FF5A" w:rsidR="00F51BAE" w:rsidRDefault="00F51BAE" w:rsidP="002C1AF8">
      <w:pPr>
        <w:spacing w:after="120"/>
      </w:pPr>
      <w:r>
        <w:t xml:space="preserve">As of </w:t>
      </w:r>
      <w:proofErr w:type="gramStart"/>
      <w:r>
        <w:t>July</w:t>
      </w:r>
      <w:proofErr w:type="gramEnd"/>
      <w:del w:id="342" w:author="Dave Contreras" w:date="2019-08-14T09:53:00Z">
        <w:r w:rsidDel="0031542B">
          <w:delText>,</w:delText>
        </w:r>
      </w:del>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commentRangeStart w:id="343"/>
      <w:commentRangeEnd w:id="343"/>
      <w:r w:rsidR="00F51BAE">
        <w:rPr>
          <w:rStyle w:val="CommentReference"/>
        </w:rPr>
        <w:commentReference w:id="343"/>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4B0CE245" w:rsidR="00D36868" w:rsidRDefault="00D36868" w:rsidP="00A44791">
      <w:pPr>
        <w:pStyle w:val="Caption"/>
        <w:keepNext/>
        <w:spacing w:after="120"/>
      </w:pPr>
      <w:bookmarkStart w:id="344" w:name="_Ref7616980"/>
      <w:r>
        <w:t xml:space="preserve">Table </w:t>
      </w:r>
      <w:fldSimple w:instr=" SEQ Table \* ARABIC ">
        <w:r w:rsidR="002C1AF8">
          <w:rPr>
            <w:noProof/>
          </w:rPr>
          <w:t>15</w:t>
        </w:r>
      </w:fldSimple>
      <w:bookmarkEnd w:id="344"/>
      <w:r>
        <w:t>.</w:t>
      </w:r>
      <w:r w:rsidRPr="00D36868">
        <w:t xml:space="preserve"> </w:t>
      </w:r>
      <w:r>
        <w:t>P</w:t>
      </w:r>
      <w:r w:rsidRPr="00EA4EB4">
        <w:t>redictor variables for models of spatial and intra-annual variation in zooplankton catch and biomass</w:t>
      </w:r>
      <w:ins w:id="345" w:author="Dave Contreras" w:date="2019-08-14T09:59:00Z">
        <w:r w:rsidR="008A6C63">
          <w:t>.</w:t>
        </w:r>
      </w:ins>
    </w:p>
    <w:tbl>
      <w:tblPr>
        <w:tblW w:w="8640" w:type="dxa"/>
        <w:tblLook w:val="04A0" w:firstRow="1" w:lastRow="0" w:firstColumn="1" w:lastColumn="0" w:noHBand="0" w:noVBand="1"/>
        <w:tblPrChange w:id="346" w:author="Dave Contreras" w:date="2019-08-14T09:59:00Z">
          <w:tblPr>
            <w:tblW w:w="8060" w:type="dxa"/>
            <w:tblInd w:w="108" w:type="dxa"/>
            <w:tblLook w:val="04A0" w:firstRow="1" w:lastRow="0" w:firstColumn="1" w:lastColumn="0" w:noHBand="0" w:noVBand="1"/>
          </w:tblPr>
        </w:tblPrChange>
      </w:tblPr>
      <w:tblGrid>
        <w:gridCol w:w="1889"/>
        <w:gridCol w:w="1238"/>
        <w:gridCol w:w="420"/>
        <w:gridCol w:w="4645"/>
        <w:gridCol w:w="448"/>
        <w:tblGridChange w:id="347">
          <w:tblGrid>
            <w:gridCol w:w="108"/>
            <w:gridCol w:w="1652"/>
            <w:gridCol w:w="88"/>
            <w:gridCol w:w="1360"/>
            <w:gridCol w:w="332"/>
            <w:gridCol w:w="4628"/>
            <w:gridCol w:w="172"/>
          </w:tblGrid>
        </w:tblGridChange>
      </w:tblGrid>
      <w:tr w:rsidR="00FF27B7" w:rsidRPr="00507CA8" w:rsidDel="008A6C63" w14:paraId="5BD4C6E8" w14:textId="131E2F9C" w:rsidTr="008A6C63">
        <w:trPr>
          <w:gridAfter w:val="1"/>
          <w:wAfter w:w="448" w:type="dxa"/>
          <w:trHeight w:val="315"/>
          <w:del w:id="348" w:author="Dave Contreras" w:date="2019-08-14T09:59:00Z"/>
          <w:trPrChange w:id="349" w:author="Dave Contreras" w:date="2019-08-14T09:59:00Z">
            <w:trPr>
              <w:gridBefore w:val="1"/>
              <w:gridAfter w:val="1"/>
              <w:trHeight w:val="315"/>
            </w:trPr>
          </w:trPrChange>
        </w:trPr>
        <w:tc>
          <w:tcPr>
            <w:tcW w:w="1890" w:type="dxa"/>
            <w:tcBorders>
              <w:top w:val="single" w:sz="4" w:space="0" w:color="auto"/>
              <w:left w:val="nil"/>
              <w:bottom w:val="single" w:sz="8" w:space="0" w:color="auto"/>
              <w:right w:val="nil"/>
            </w:tcBorders>
            <w:shd w:val="clear" w:color="auto" w:fill="auto"/>
            <w:hideMark/>
            <w:tcPrChange w:id="350" w:author="Dave Contreras" w:date="2019-08-14T09:59:00Z">
              <w:tcPr>
                <w:tcW w:w="1740" w:type="dxa"/>
                <w:gridSpan w:val="2"/>
                <w:tcBorders>
                  <w:top w:val="single" w:sz="4" w:space="0" w:color="auto"/>
                  <w:left w:val="nil"/>
                  <w:bottom w:val="single" w:sz="8" w:space="0" w:color="auto"/>
                  <w:right w:val="nil"/>
                </w:tcBorders>
                <w:shd w:val="clear" w:color="auto" w:fill="auto"/>
                <w:hideMark/>
              </w:tcPr>
            </w:tcPrChange>
          </w:tcPr>
          <w:p w14:paraId="3CAD60DC" w14:textId="4CFD876A" w:rsidR="00FF27B7" w:rsidRPr="00507CA8" w:rsidDel="008A6C63" w:rsidRDefault="00FF27B7">
            <w:pPr>
              <w:spacing w:after="120"/>
              <w:rPr>
                <w:del w:id="351" w:author="Dave Contreras" w:date="2019-08-14T09:59:00Z"/>
                <w:rFonts w:eastAsia="Times New Roman"/>
                <w:b/>
                <w:color w:val="000000"/>
              </w:rPr>
              <w:pPrChange w:id="352" w:author="Hartman, Rosemary@DWR [2]" w:date="2019-07-25T20:25:00Z">
                <w:pPr/>
              </w:pPrChange>
            </w:pPr>
            <w:del w:id="353" w:author="Dave Contreras" w:date="2019-08-14T09:59:00Z">
              <w:r w:rsidRPr="00507CA8" w:rsidDel="008A6C63">
                <w:rPr>
                  <w:rFonts w:eastAsia="Times New Roman"/>
                  <w:b/>
                  <w:color w:val="000000"/>
                </w:rPr>
                <w:delText>Variable</w:delText>
              </w:r>
            </w:del>
          </w:p>
        </w:tc>
        <w:tc>
          <w:tcPr>
            <w:tcW w:w="1234" w:type="dxa"/>
            <w:tcBorders>
              <w:top w:val="single" w:sz="4" w:space="0" w:color="auto"/>
              <w:left w:val="nil"/>
              <w:bottom w:val="single" w:sz="8" w:space="0" w:color="auto"/>
              <w:right w:val="nil"/>
            </w:tcBorders>
            <w:shd w:val="clear" w:color="auto" w:fill="auto"/>
            <w:hideMark/>
            <w:tcPrChange w:id="354" w:author="Dave Contreras" w:date="2019-08-14T09:59:00Z">
              <w:tcPr>
                <w:tcW w:w="1360" w:type="dxa"/>
                <w:tcBorders>
                  <w:top w:val="single" w:sz="4" w:space="0" w:color="auto"/>
                  <w:left w:val="nil"/>
                  <w:bottom w:val="single" w:sz="8" w:space="0" w:color="auto"/>
                  <w:right w:val="nil"/>
                </w:tcBorders>
                <w:shd w:val="clear" w:color="auto" w:fill="auto"/>
                <w:hideMark/>
              </w:tcPr>
            </w:tcPrChange>
          </w:tcPr>
          <w:p w14:paraId="6269A0AD" w14:textId="13FB12AD" w:rsidR="00FF27B7" w:rsidRPr="00507CA8" w:rsidDel="008A6C63" w:rsidRDefault="00FF27B7">
            <w:pPr>
              <w:spacing w:after="120"/>
              <w:rPr>
                <w:del w:id="355" w:author="Dave Contreras" w:date="2019-08-14T09:59:00Z"/>
                <w:rFonts w:eastAsia="Times New Roman"/>
                <w:b/>
                <w:color w:val="000000"/>
              </w:rPr>
              <w:pPrChange w:id="356" w:author="Hartman, Rosemary@DWR [2]" w:date="2019-07-25T20:25:00Z">
                <w:pPr/>
              </w:pPrChange>
            </w:pPr>
            <w:del w:id="357" w:author="Dave Contreras" w:date="2019-08-14T09:59:00Z">
              <w:r w:rsidRPr="00507CA8" w:rsidDel="008A6C63">
                <w:rPr>
                  <w:rFonts w:eastAsia="Times New Roman"/>
                  <w:b/>
                  <w:color w:val="000000"/>
                </w:rPr>
                <w:delText>Variable type</w:delText>
              </w:r>
            </w:del>
          </w:p>
        </w:tc>
        <w:tc>
          <w:tcPr>
            <w:tcW w:w="5068" w:type="dxa"/>
            <w:gridSpan w:val="2"/>
            <w:tcBorders>
              <w:top w:val="single" w:sz="4" w:space="0" w:color="auto"/>
              <w:left w:val="nil"/>
              <w:bottom w:val="single" w:sz="8" w:space="0" w:color="auto"/>
              <w:right w:val="nil"/>
            </w:tcBorders>
            <w:shd w:val="clear" w:color="auto" w:fill="auto"/>
            <w:hideMark/>
            <w:tcPrChange w:id="358" w:author="Dave Contreras" w:date="2019-08-14T09:59:00Z">
              <w:tcPr>
                <w:tcW w:w="4960" w:type="dxa"/>
                <w:gridSpan w:val="2"/>
                <w:tcBorders>
                  <w:top w:val="single" w:sz="4" w:space="0" w:color="auto"/>
                  <w:left w:val="nil"/>
                  <w:bottom w:val="single" w:sz="8" w:space="0" w:color="auto"/>
                  <w:right w:val="nil"/>
                </w:tcBorders>
                <w:shd w:val="clear" w:color="auto" w:fill="auto"/>
                <w:hideMark/>
              </w:tcPr>
            </w:tcPrChange>
          </w:tcPr>
          <w:p w14:paraId="0945F500" w14:textId="2F0FFB08" w:rsidR="00FF27B7" w:rsidRPr="00507CA8" w:rsidDel="008A6C63" w:rsidRDefault="00FF27B7">
            <w:pPr>
              <w:spacing w:after="120"/>
              <w:rPr>
                <w:del w:id="359" w:author="Dave Contreras" w:date="2019-08-14T09:59:00Z"/>
                <w:rFonts w:eastAsia="Times New Roman"/>
                <w:b/>
                <w:color w:val="000000"/>
              </w:rPr>
              <w:pPrChange w:id="360" w:author="Hartman, Rosemary@DWR [2]" w:date="2019-07-25T20:25:00Z">
                <w:pPr/>
              </w:pPrChange>
            </w:pPr>
            <w:del w:id="361" w:author="Dave Contreras" w:date="2019-08-14T09:59:00Z">
              <w:r w:rsidRPr="00507CA8" w:rsidDel="008A6C63">
                <w:rPr>
                  <w:rFonts w:eastAsia="Times New Roman"/>
                  <w:b/>
                  <w:color w:val="000000"/>
                </w:rPr>
                <w:delText>Description</w:delText>
              </w:r>
            </w:del>
          </w:p>
        </w:tc>
      </w:tr>
      <w:tr w:rsidR="00FF27B7" w:rsidRPr="00C801BD" w:rsidDel="008A6C63" w14:paraId="4867B139" w14:textId="24B8E14B" w:rsidTr="008A6C63">
        <w:trPr>
          <w:gridAfter w:val="1"/>
          <w:wAfter w:w="448" w:type="dxa"/>
          <w:trHeight w:val="300"/>
          <w:del w:id="362" w:author="Dave Contreras" w:date="2019-08-14T09:59:00Z"/>
          <w:trPrChange w:id="363" w:author="Dave Contreras" w:date="2019-08-14T09:59:00Z">
            <w:trPr>
              <w:gridBefore w:val="1"/>
              <w:gridAfter w:val="1"/>
              <w:trHeight w:val="300"/>
            </w:trPr>
          </w:trPrChange>
        </w:trPr>
        <w:tc>
          <w:tcPr>
            <w:tcW w:w="1890" w:type="dxa"/>
            <w:tcBorders>
              <w:top w:val="nil"/>
              <w:left w:val="nil"/>
              <w:bottom w:val="nil"/>
              <w:right w:val="nil"/>
            </w:tcBorders>
            <w:shd w:val="clear" w:color="auto" w:fill="auto"/>
            <w:hideMark/>
            <w:tcPrChange w:id="364" w:author="Dave Contreras" w:date="2019-08-14T09:59:00Z">
              <w:tcPr>
                <w:tcW w:w="1740" w:type="dxa"/>
                <w:gridSpan w:val="2"/>
                <w:tcBorders>
                  <w:top w:val="nil"/>
                  <w:left w:val="nil"/>
                  <w:bottom w:val="nil"/>
                  <w:right w:val="nil"/>
                </w:tcBorders>
                <w:shd w:val="clear" w:color="auto" w:fill="auto"/>
                <w:hideMark/>
              </w:tcPr>
            </w:tcPrChange>
          </w:tcPr>
          <w:p w14:paraId="0CDF9E2E" w14:textId="309F768D" w:rsidR="00FF27B7" w:rsidRPr="009B6E15" w:rsidDel="008A6C63" w:rsidRDefault="00AA3B74" w:rsidP="007F4697">
            <w:pPr>
              <w:rPr>
                <w:del w:id="365" w:author="Dave Contreras" w:date="2019-08-14T09:59:00Z"/>
                <w:rFonts w:eastAsia="Times New Roman"/>
                <w:color w:val="000000"/>
              </w:rPr>
            </w:pPr>
            <w:del w:id="366" w:author="Dave Contreras" w:date="2019-08-14T09:59:00Z">
              <w:r w:rsidDel="008A6C63">
                <w:rPr>
                  <w:rFonts w:eastAsia="Times New Roman"/>
                  <w:color w:val="000000"/>
                </w:rPr>
                <w:delText>Day of Year</w:delText>
              </w:r>
            </w:del>
          </w:p>
        </w:tc>
        <w:tc>
          <w:tcPr>
            <w:tcW w:w="1234" w:type="dxa"/>
            <w:tcBorders>
              <w:top w:val="nil"/>
              <w:left w:val="nil"/>
              <w:bottom w:val="nil"/>
              <w:right w:val="nil"/>
            </w:tcBorders>
            <w:shd w:val="clear" w:color="auto" w:fill="auto"/>
            <w:hideMark/>
            <w:tcPrChange w:id="367" w:author="Dave Contreras" w:date="2019-08-14T09:59:00Z">
              <w:tcPr>
                <w:tcW w:w="1360" w:type="dxa"/>
                <w:tcBorders>
                  <w:top w:val="nil"/>
                  <w:left w:val="nil"/>
                  <w:bottom w:val="nil"/>
                  <w:right w:val="nil"/>
                </w:tcBorders>
                <w:shd w:val="clear" w:color="auto" w:fill="auto"/>
                <w:hideMark/>
              </w:tcPr>
            </w:tcPrChange>
          </w:tcPr>
          <w:p w14:paraId="79C413C3" w14:textId="73A4A4DA" w:rsidR="00FF27B7" w:rsidRPr="009B6E15" w:rsidDel="008A6C63" w:rsidRDefault="00FF27B7" w:rsidP="007F4697">
            <w:pPr>
              <w:rPr>
                <w:del w:id="368" w:author="Dave Contreras" w:date="2019-08-14T09:59:00Z"/>
                <w:rFonts w:eastAsia="Times New Roman"/>
                <w:color w:val="000000"/>
              </w:rPr>
            </w:pPr>
            <w:del w:id="369" w:author="Dave Contreras" w:date="2019-08-14T09:59:00Z">
              <w:r w:rsidRPr="009B6E15" w:rsidDel="008A6C63">
                <w:rPr>
                  <w:rFonts w:eastAsia="Times New Roman"/>
                  <w:color w:val="000000"/>
                </w:rPr>
                <w:delText>Continuous</w:delText>
              </w:r>
            </w:del>
          </w:p>
        </w:tc>
        <w:tc>
          <w:tcPr>
            <w:tcW w:w="5068" w:type="dxa"/>
            <w:gridSpan w:val="2"/>
            <w:tcBorders>
              <w:top w:val="nil"/>
              <w:left w:val="nil"/>
              <w:bottom w:val="nil"/>
              <w:right w:val="nil"/>
            </w:tcBorders>
            <w:shd w:val="clear" w:color="auto" w:fill="auto"/>
            <w:hideMark/>
            <w:tcPrChange w:id="370" w:author="Dave Contreras" w:date="2019-08-14T09:59:00Z">
              <w:tcPr>
                <w:tcW w:w="4960" w:type="dxa"/>
                <w:gridSpan w:val="2"/>
                <w:tcBorders>
                  <w:top w:val="nil"/>
                  <w:left w:val="nil"/>
                  <w:bottom w:val="nil"/>
                  <w:right w:val="nil"/>
                </w:tcBorders>
                <w:shd w:val="clear" w:color="auto" w:fill="auto"/>
                <w:hideMark/>
              </w:tcPr>
            </w:tcPrChange>
          </w:tcPr>
          <w:p w14:paraId="723723DC" w14:textId="756E54D2" w:rsidR="00FF27B7" w:rsidRPr="009B6E15" w:rsidDel="008A6C63" w:rsidRDefault="00FF27B7" w:rsidP="007F4697">
            <w:pPr>
              <w:rPr>
                <w:del w:id="371" w:author="Dave Contreras" w:date="2019-08-14T09:59:00Z"/>
                <w:rFonts w:eastAsia="Times New Roman"/>
                <w:color w:val="000000"/>
              </w:rPr>
            </w:pPr>
            <w:del w:id="372" w:author="Dave Contreras" w:date="2019-08-14T09:59:00Z">
              <w:r w:rsidRPr="009B6E15" w:rsidDel="008A6C63">
                <w:rPr>
                  <w:rFonts w:eastAsia="Times New Roman"/>
                  <w:color w:val="000000"/>
                </w:rPr>
                <w:delText>Day of year sample was collected</w:delText>
              </w:r>
            </w:del>
          </w:p>
        </w:tc>
      </w:tr>
      <w:tr w:rsidR="00FF27B7" w:rsidRPr="00C801BD" w:rsidDel="008A6C63" w14:paraId="2554065C" w14:textId="6B2F3F49" w:rsidTr="008A6C63">
        <w:trPr>
          <w:gridAfter w:val="1"/>
          <w:wAfter w:w="448" w:type="dxa"/>
          <w:trHeight w:val="900"/>
          <w:del w:id="373" w:author="Dave Contreras" w:date="2019-08-14T09:59:00Z"/>
          <w:trPrChange w:id="374" w:author="Dave Contreras" w:date="2019-08-14T09:59:00Z">
            <w:trPr>
              <w:gridBefore w:val="1"/>
              <w:gridAfter w:val="1"/>
              <w:trHeight w:val="900"/>
            </w:trPr>
          </w:trPrChange>
        </w:trPr>
        <w:tc>
          <w:tcPr>
            <w:tcW w:w="1890" w:type="dxa"/>
            <w:tcBorders>
              <w:top w:val="nil"/>
              <w:left w:val="nil"/>
              <w:bottom w:val="nil"/>
              <w:right w:val="nil"/>
            </w:tcBorders>
            <w:shd w:val="clear" w:color="auto" w:fill="auto"/>
            <w:hideMark/>
            <w:tcPrChange w:id="375" w:author="Dave Contreras" w:date="2019-08-14T09:59:00Z">
              <w:tcPr>
                <w:tcW w:w="1740" w:type="dxa"/>
                <w:gridSpan w:val="2"/>
                <w:tcBorders>
                  <w:top w:val="nil"/>
                  <w:left w:val="nil"/>
                  <w:bottom w:val="nil"/>
                  <w:right w:val="nil"/>
                </w:tcBorders>
                <w:shd w:val="clear" w:color="auto" w:fill="auto"/>
                <w:hideMark/>
              </w:tcPr>
            </w:tcPrChange>
          </w:tcPr>
          <w:p w14:paraId="4D06ACC0" w14:textId="37A5AB7E" w:rsidR="00FF27B7" w:rsidRPr="009B6E15" w:rsidDel="008A6C63" w:rsidRDefault="00FF27B7" w:rsidP="007F4697">
            <w:pPr>
              <w:rPr>
                <w:del w:id="376" w:author="Dave Contreras" w:date="2019-08-14T09:59:00Z"/>
                <w:rFonts w:eastAsia="Times New Roman"/>
                <w:color w:val="000000"/>
              </w:rPr>
            </w:pPr>
            <w:del w:id="377" w:author="Dave Contreras" w:date="2019-08-14T09:59:00Z">
              <w:r w:rsidRPr="009B6E15" w:rsidDel="008A6C63">
                <w:rPr>
                  <w:rFonts w:eastAsia="Times New Roman"/>
                  <w:color w:val="000000"/>
                </w:rPr>
                <w:delText>Collection group</w:delText>
              </w:r>
            </w:del>
          </w:p>
        </w:tc>
        <w:tc>
          <w:tcPr>
            <w:tcW w:w="1234" w:type="dxa"/>
            <w:tcBorders>
              <w:top w:val="nil"/>
              <w:left w:val="nil"/>
              <w:bottom w:val="nil"/>
              <w:right w:val="nil"/>
            </w:tcBorders>
            <w:shd w:val="clear" w:color="auto" w:fill="auto"/>
            <w:hideMark/>
            <w:tcPrChange w:id="378" w:author="Dave Contreras" w:date="2019-08-14T09:59:00Z">
              <w:tcPr>
                <w:tcW w:w="1360" w:type="dxa"/>
                <w:tcBorders>
                  <w:top w:val="nil"/>
                  <w:left w:val="nil"/>
                  <w:bottom w:val="nil"/>
                  <w:right w:val="nil"/>
                </w:tcBorders>
                <w:shd w:val="clear" w:color="auto" w:fill="auto"/>
                <w:hideMark/>
              </w:tcPr>
            </w:tcPrChange>
          </w:tcPr>
          <w:p w14:paraId="141E21D0" w14:textId="419FC09F" w:rsidR="00FF27B7" w:rsidRPr="009B6E15" w:rsidDel="008A6C63" w:rsidRDefault="00FF27B7" w:rsidP="007F4697">
            <w:pPr>
              <w:rPr>
                <w:del w:id="379" w:author="Dave Contreras" w:date="2019-08-14T09:59:00Z"/>
                <w:rFonts w:eastAsia="Times New Roman"/>
                <w:color w:val="000000"/>
              </w:rPr>
            </w:pPr>
            <w:del w:id="380" w:author="Dave Contreras" w:date="2019-08-14T09:59:00Z">
              <w:r w:rsidRPr="009B6E15" w:rsidDel="008A6C63">
                <w:rPr>
                  <w:rFonts w:eastAsia="Times New Roman"/>
                  <w:color w:val="000000"/>
                </w:rPr>
                <w:delText>Categorical</w:delText>
              </w:r>
            </w:del>
          </w:p>
        </w:tc>
        <w:tc>
          <w:tcPr>
            <w:tcW w:w="5068" w:type="dxa"/>
            <w:gridSpan w:val="2"/>
            <w:tcBorders>
              <w:top w:val="nil"/>
              <w:left w:val="nil"/>
              <w:bottom w:val="nil"/>
              <w:right w:val="nil"/>
            </w:tcBorders>
            <w:shd w:val="clear" w:color="auto" w:fill="auto"/>
            <w:hideMark/>
            <w:tcPrChange w:id="381" w:author="Dave Contreras" w:date="2019-08-14T09:59:00Z">
              <w:tcPr>
                <w:tcW w:w="4960" w:type="dxa"/>
                <w:gridSpan w:val="2"/>
                <w:tcBorders>
                  <w:top w:val="nil"/>
                  <w:left w:val="nil"/>
                  <w:bottom w:val="nil"/>
                  <w:right w:val="nil"/>
                </w:tcBorders>
                <w:shd w:val="clear" w:color="auto" w:fill="auto"/>
                <w:hideMark/>
              </w:tcPr>
            </w:tcPrChange>
          </w:tcPr>
          <w:p w14:paraId="6303D6CB" w14:textId="5F9B7DA0" w:rsidR="00FF27B7" w:rsidRPr="009B6E15" w:rsidDel="008A6C63" w:rsidRDefault="00E9179C" w:rsidP="007F4697">
            <w:pPr>
              <w:rPr>
                <w:del w:id="382" w:author="Dave Contreras" w:date="2019-08-14T09:59:00Z"/>
                <w:rFonts w:eastAsia="Times New Roman"/>
                <w:color w:val="000000"/>
              </w:rPr>
            </w:pPr>
            <w:del w:id="383" w:author="Dave Contreras" w:date="2019-08-14T09:59:00Z">
              <w:r w:rsidDel="008A6C63">
                <w:rPr>
                  <w:rFonts w:eastAsia="Times New Roman"/>
                  <w:color w:val="000000"/>
                </w:rPr>
                <w:delText xml:space="preserve">EMP, </w:delText>
              </w:r>
              <w:r w:rsidR="00FF27B7" w:rsidRPr="009B6E15" w:rsidDel="008A6C63">
                <w:rPr>
                  <w:rFonts w:eastAsia="Times New Roman"/>
                  <w:color w:val="000000"/>
                </w:rPr>
                <w:delText>20mm survey</w:delText>
              </w:r>
              <w:r w:rsidR="00FF27B7" w:rsidDel="008A6C63">
                <w:rPr>
                  <w:rFonts w:eastAsia="Times New Roman"/>
                  <w:color w:val="000000"/>
                </w:rPr>
                <w:delText>, FMWT survey,</w:delText>
              </w:r>
              <w:r w:rsidR="00FF27B7" w:rsidRPr="009B6E15" w:rsidDel="008A6C63">
                <w:rPr>
                  <w:rFonts w:eastAsia="Times New Roman"/>
                  <w:color w:val="000000"/>
                </w:rPr>
                <w:delText xml:space="preserve"> or FRP survey</w:delText>
              </w:r>
            </w:del>
          </w:p>
        </w:tc>
      </w:tr>
      <w:tr w:rsidR="00FF27B7" w:rsidRPr="00C801BD" w:rsidDel="008A6C63" w14:paraId="2A5BB6D0" w14:textId="451E6E22" w:rsidTr="008A6C63">
        <w:trPr>
          <w:gridAfter w:val="1"/>
          <w:wAfter w:w="448" w:type="dxa"/>
          <w:trHeight w:val="900"/>
          <w:del w:id="384" w:author="Dave Contreras" w:date="2019-08-14T09:59:00Z"/>
          <w:trPrChange w:id="385" w:author="Dave Contreras" w:date="2019-08-14T09:59:00Z">
            <w:trPr>
              <w:gridBefore w:val="1"/>
              <w:gridAfter w:val="1"/>
              <w:trHeight w:val="900"/>
            </w:trPr>
          </w:trPrChange>
        </w:trPr>
        <w:tc>
          <w:tcPr>
            <w:tcW w:w="1890" w:type="dxa"/>
            <w:tcBorders>
              <w:top w:val="nil"/>
              <w:left w:val="nil"/>
              <w:bottom w:val="nil"/>
              <w:right w:val="nil"/>
            </w:tcBorders>
            <w:shd w:val="clear" w:color="auto" w:fill="auto"/>
            <w:hideMark/>
            <w:tcPrChange w:id="386" w:author="Dave Contreras" w:date="2019-08-14T09:59:00Z">
              <w:tcPr>
                <w:tcW w:w="1740" w:type="dxa"/>
                <w:gridSpan w:val="2"/>
                <w:tcBorders>
                  <w:top w:val="nil"/>
                  <w:left w:val="nil"/>
                  <w:bottom w:val="nil"/>
                  <w:right w:val="nil"/>
                </w:tcBorders>
                <w:shd w:val="clear" w:color="auto" w:fill="auto"/>
                <w:hideMark/>
              </w:tcPr>
            </w:tcPrChange>
          </w:tcPr>
          <w:p w14:paraId="2384BE62" w14:textId="376D33FA" w:rsidR="00FF27B7" w:rsidRPr="009B6E15" w:rsidDel="008A6C63" w:rsidRDefault="00FF27B7" w:rsidP="007F4697">
            <w:pPr>
              <w:rPr>
                <w:del w:id="387" w:author="Dave Contreras" w:date="2019-08-14T09:59:00Z"/>
                <w:rFonts w:eastAsia="Times New Roman"/>
                <w:color w:val="000000"/>
              </w:rPr>
            </w:pPr>
            <w:del w:id="388" w:author="Dave Contreras" w:date="2019-08-14T09:59:00Z">
              <w:r w:rsidRPr="009B6E15" w:rsidDel="008A6C63">
                <w:rPr>
                  <w:rFonts w:eastAsia="Times New Roman"/>
                  <w:color w:val="000000"/>
                </w:rPr>
                <w:delText>Habitat type</w:delText>
              </w:r>
            </w:del>
          </w:p>
        </w:tc>
        <w:tc>
          <w:tcPr>
            <w:tcW w:w="1234" w:type="dxa"/>
            <w:tcBorders>
              <w:top w:val="nil"/>
              <w:left w:val="nil"/>
              <w:bottom w:val="nil"/>
              <w:right w:val="nil"/>
            </w:tcBorders>
            <w:shd w:val="clear" w:color="auto" w:fill="auto"/>
            <w:hideMark/>
            <w:tcPrChange w:id="389" w:author="Dave Contreras" w:date="2019-08-14T09:59:00Z">
              <w:tcPr>
                <w:tcW w:w="1360" w:type="dxa"/>
                <w:tcBorders>
                  <w:top w:val="nil"/>
                  <w:left w:val="nil"/>
                  <w:bottom w:val="nil"/>
                  <w:right w:val="nil"/>
                </w:tcBorders>
                <w:shd w:val="clear" w:color="auto" w:fill="auto"/>
                <w:hideMark/>
              </w:tcPr>
            </w:tcPrChange>
          </w:tcPr>
          <w:p w14:paraId="3688699A" w14:textId="226C9A31" w:rsidR="00FF27B7" w:rsidRPr="009B6E15" w:rsidDel="008A6C63" w:rsidRDefault="00FF27B7" w:rsidP="007F4697">
            <w:pPr>
              <w:rPr>
                <w:del w:id="390" w:author="Dave Contreras" w:date="2019-08-14T09:59:00Z"/>
                <w:rFonts w:eastAsia="Times New Roman"/>
                <w:color w:val="000000"/>
              </w:rPr>
            </w:pPr>
            <w:del w:id="391" w:author="Dave Contreras" w:date="2019-08-14T09:59:00Z">
              <w:r w:rsidRPr="009B6E15" w:rsidDel="008A6C63">
                <w:rPr>
                  <w:rFonts w:eastAsia="Times New Roman"/>
                  <w:color w:val="000000"/>
                </w:rPr>
                <w:delText>Categorical</w:delText>
              </w:r>
            </w:del>
          </w:p>
        </w:tc>
        <w:tc>
          <w:tcPr>
            <w:tcW w:w="5068" w:type="dxa"/>
            <w:gridSpan w:val="2"/>
            <w:tcBorders>
              <w:top w:val="nil"/>
              <w:left w:val="nil"/>
              <w:bottom w:val="nil"/>
              <w:right w:val="nil"/>
            </w:tcBorders>
            <w:shd w:val="clear" w:color="auto" w:fill="auto"/>
            <w:hideMark/>
            <w:tcPrChange w:id="392" w:author="Dave Contreras" w:date="2019-08-14T09:59:00Z">
              <w:tcPr>
                <w:tcW w:w="4960" w:type="dxa"/>
                <w:gridSpan w:val="2"/>
                <w:tcBorders>
                  <w:top w:val="nil"/>
                  <w:left w:val="nil"/>
                  <w:bottom w:val="nil"/>
                  <w:right w:val="nil"/>
                </w:tcBorders>
                <w:shd w:val="clear" w:color="auto" w:fill="auto"/>
                <w:hideMark/>
              </w:tcPr>
            </w:tcPrChange>
          </w:tcPr>
          <w:p w14:paraId="2A481509" w14:textId="09EC30F2" w:rsidR="00FF27B7" w:rsidRPr="009B6E15" w:rsidDel="008A6C63" w:rsidRDefault="00FF27B7" w:rsidP="007F4697">
            <w:pPr>
              <w:rPr>
                <w:del w:id="393" w:author="Dave Contreras" w:date="2019-08-14T09:59:00Z"/>
                <w:rFonts w:eastAsia="Times New Roman"/>
                <w:color w:val="000000"/>
              </w:rPr>
            </w:pPr>
            <w:del w:id="394" w:author="Dave Contreras" w:date="2019-08-14T09:59:00Z">
              <w:r w:rsidRPr="009B6E15" w:rsidDel="008A6C63">
                <w:rPr>
                  <w:rFonts w:eastAsia="Times New Roman"/>
                  <w:color w:val="000000"/>
                </w:rPr>
                <w:delText>Deep channel, tidal channel, or shoals.</w:delText>
              </w:r>
            </w:del>
          </w:p>
        </w:tc>
      </w:tr>
      <w:tr w:rsidR="00FF27B7" w:rsidRPr="00C801BD" w:rsidDel="008A6C63" w14:paraId="397ACC48" w14:textId="02928BE1" w:rsidTr="008A6C63">
        <w:trPr>
          <w:gridAfter w:val="1"/>
          <w:wAfter w:w="448" w:type="dxa"/>
          <w:trHeight w:val="300"/>
          <w:del w:id="395" w:author="Dave Contreras" w:date="2019-08-14T09:59:00Z"/>
          <w:trPrChange w:id="396" w:author="Dave Contreras" w:date="2019-08-14T09:59:00Z">
            <w:trPr>
              <w:gridBefore w:val="1"/>
              <w:gridAfter w:val="1"/>
              <w:trHeight w:val="300"/>
            </w:trPr>
          </w:trPrChange>
        </w:trPr>
        <w:tc>
          <w:tcPr>
            <w:tcW w:w="1890" w:type="dxa"/>
            <w:tcBorders>
              <w:top w:val="nil"/>
              <w:left w:val="nil"/>
              <w:bottom w:val="single" w:sz="4" w:space="0" w:color="auto"/>
              <w:right w:val="nil"/>
            </w:tcBorders>
            <w:shd w:val="clear" w:color="auto" w:fill="auto"/>
            <w:hideMark/>
            <w:tcPrChange w:id="397" w:author="Dave Contreras" w:date="2019-08-14T09:59:00Z">
              <w:tcPr>
                <w:tcW w:w="1740" w:type="dxa"/>
                <w:gridSpan w:val="2"/>
                <w:tcBorders>
                  <w:top w:val="nil"/>
                  <w:left w:val="nil"/>
                  <w:bottom w:val="single" w:sz="4" w:space="0" w:color="auto"/>
                  <w:right w:val="nil"/>
                </w:tcBorders>
                <w:shd w:val="clear" w:color="auto" w:fill="auto"/>
                <w:hideMark/>
              </w:tcPr>
            </w:tcPrChange>
          </w:tcPr>
          <w:p w14:paraId="1B811A6A" w14:textId="6965C88C" w:rsidR="00FF27B7" w:rsidRPr="009B6E15" w:rsidDel="008A6C63" w:rsidRDefault="00FF27B7" w:rsidP="007F4697">
            <w:pPr>
              <w:rPr>
                <w:del w:id="398" w:author="Dave Contreras" w:date="2019-08-14T09:59:00Z"/>
                <w:rFonts w:eastAsia="Times New Roman"/>
                <w:color w:val="000000"/>
              </w:rPr>
            </w:pPr>
            <w:del w:id="399" w:author="Dave Contreras" w:date="2019-08-14T09:59:00Z">
              <w:r w:rsidRPr="009B6E15" w:rsidDel="008A6C63">
                <w:rPr>
                  <w:rFonts w:eastAsia="Times New Roman"/>
                  <w:color w:val="000000"/>
                </w:rPr>
                <w:delText>Distance from GG</w:delText>
              </w:r>
            </w:del>
          </w:p>
        </w:tc>
        <w:tc>
          <w:tcPr>
            <w:tcW w:w="1234" w:type="dxa"/>
            <w:tcBorders>
              <w:top w:val="nil"/>
              <w:left w:val="nil"/>
              <w:bottom w:val="single" w:sz="4" w:space="0" w:color="auto"/>
              <w:right w:val="nil"/>
            </w:tcBorders>
            <w:shd w:val="clear" w:color="auto" w:fill="auto"/>
            <w:hideMark/>
            <w:tcPrChange w:id="400" w:author="Dave Contreras" w:date="2019-08-14T09:59:00Z">
              <w:tcPr>
                <w:tcW w:w="1360" w:type="dxa"/>
                <w:tcBorders>
                  <w:top w:val="nil"/>
                  <w:left w:val="nil"/>
                  <w:bottom w:val="single" w:sz="4" w:space="0" w:color="auto"/>
                  <w:right w:val="nil"/>
                </w:tcBorders>
                <w:shd w:val="clear" w:color="auto" w:fill="auto"/>
                <w:hideMark/>
              </w:tcPr>
            </w:tcPrChange>
          </w:tcPr>
          <w:p w14:paraId="42DF079C" w14:textId="1CCBAA8D" w:rsidR="00FF27B7" w:rsidRPr="009B6E15" w:rsidDel="008A6C63" w:rsidRDefault="00FF27B7" w:rsidP="007F4697">
            <w:pPr>
              <w:rPr>
                <w:del w:id="401" w:author="Dave Contreras" w:date="2019-08-14T09:59:00Z"/>
                <w:rFonts w:eastAsia="Times New Roman"/>
                <w:color w:val="000000"/>
              </w:rPr>
            </w:pPr>
            <w:del w:id="402" w:author="Dave Contreras" w:date="2019-08-14T09:59:00Z">
              <w:r w:rsidRPr="009B6E15" w:rsidDel="008A6C63">
                <w:rPr>
                  <w:rFonts w:eastAsia="Times New Roman"/>
                  <w:color w:val="000000"/>
                </w:rPr>
                <w:delText>Continuous</w:delText>
              </w:r>
            </w:del>
          </w:p>
        </w:tc>
        <w:tc>
          <w:tcPr>
            <w:tcW w:w="5068" w:type="dxa"/>
            <w:gridSpan w:val="2"/>
            <w:tcBorders>
              <w:top w:val="nil"/>
              <w:left w:val="nil"/>
              <w:bottom w:val="single" w:sz="4" w:space="0" w:color="auto"/>
              <w:right w:val="nil"/>
            </w:tcBorders>
            <w:shd w:val="clear" w:color="auto" w:fill="auto"/>
            <w:hideMark/>
            <w:tcPrChange w:id="403" w:author="Dave Contreras" w:date="2019-08-14T09:59:00Z">
              <w:tcPr>
                <w:tcW w:w="4960" w:type="dxa"/>
                <w:gridSpan w:val="2"/>
                <w:tcBorders>
                  <w:top w:val="nil"/>
                  <w:left w:val="nil"/>
                  <w:bottom w:val="single" w:sz="4" w:space="0" w:color="auto"/>
                  <w:right w:val="nil"/>
                </w:tcBorders>
                <w:shd w:val="clear" w:color="auto" w:fill="auto"/>
                <w:hideMark/>
              </w:tcPr>
            </w:tcPrChange>
          </w:tcPr>
          <w:p w14:paraId="0133C0DF" w14:textId="4C0BFA6A" w:rsidR="00FF27B7" w:rsidRPr="009B6E15" w:rsidDel="008A6C63" w:rsidRDefault="00FF27B7" w:rsidP="007F4697">
            <w:pPr>
              <w:rPr>
                <w:del w:id="404" w:author="Dave Contreras" w:date="2019-08-14T09:59:00Z"/>
                <w:rFonts w:eastAsia="Times New Roman"/>
                <w:color w:val="000000"/>
              </w:rPr>
            </w:pPr>
            <w:del w:id="405" w:author="Dave Contreras" w:date="2019-08-14T09:59:00Z">
              <w:r w:rsidRPr="009B6E15" w:rsidDel="008A6C63">
                <w:rPr>
                  <w:rFonts w:eastAsia="Times New Roman"/>
                  <w:color w:val="000000"/>
                </w:rPr>
                <w:delText xml:space="preserve">Distance from the Golden Gate, in Km. </w:delText>
              </w:r>
            </w:del>
          </w:p>
        </w:tc>
      </w:tr>
      <w:tr w:rsidR="008A6C63" w:rsidRPr="008A6C63" w14:paraId="238E6FFE" w14:textId="77777777" w:rsidTr="008A6C63">
        <w:tblPrEx>
          <w:tblPrExChange w:id="406" w:author="Dave Contreras" w:date="2019-08-14T09:59:00Z">
            <w:tblPrEx>
              <w:tblW w:w="8340" w:type="dxa"/>
              <w:tblInd w:w="0" w:type="dxa"/>
            </w:tblPrEx>
          </w:tblPrExChange>
        </w:tblPrEx>
        <w:trPr>
          <w:trHeight w:val="315"/>
          <w:ins w:id="407" w:author="Dave Contreras" w:date="2019-08-14T09:58:00Z"/>
          <w:trPrChange w:id="408" w:author="Dave Contreras" w:date="2019-08-14T09:59:00Z">
            <w:trPr>
              <w:trHeight w:val="315"/>
            </w:trPr>
          </w:trPrChange>
        </w:trPr>
        <w:tc>
          <w:tcPr>
            <w:tcW w:w="1890" w:type="dxa"/>
            <w:tcBorders>
              <w:top w:val="single" w:sz="8" w:space="0" w:color="auto"/>
              <w:left w:val="nil"/>
              <w:bottom w:val="single" w:sz="8" w:space="0" w:color="auto"/>
              <w:right w:val="nil"/>
            </w:tcBorders>
            <w:shd w:val="clear" w:color="auto" w:fill="auto"/>
            <w:vAlign w:val="center"/>
            <w:hideMark/>
            <w:tcPrChange w:id="409" w:author="Dave Contreras" w:date="2019-08-14T09:59:00Z">
              <w:tcPr>
                <w:tcW w:w="1760" w:type="dxa"/>
                <w:gridSpan w:val="2"/>
                <w:tcBorders>
                  <w:top w:val="single" w:sz="8" w:space="0" w:color="auto"/>
                  <w:left w:val="nil"/>
                  <w:bottom w:val="single" w:sz="8" w:space="0" w:color="auto"/>
                  <w:right w:val="nil"/>
                </w:tcBorders>
                <w:shd w:val="clear" w:color="auto" w:fill="auto"/>
                <w:vAlign w:val="center"/>
                <w:hideMark/>
              </w:tcPr>
            </w:tcPrChange>
          </w:tcPr>
          <w:p w14:paraId="6524AEE6" w14:textId="77777777" w:rsidR="008A6C63" w:rsidRPr="008A6C63" w:rsidRDefault="008A6C63" w:rsidP="008A6C63">
            <w:pPr>
              <w:rPr>
                <w:ins w:id="410" w:author="Dave Contreras" w:date="2019-08-14T09:58:00Z"/>
                <w:rFonts w:ascii="Calibri" w:eastAsia="Times New Roman" w:hAnsi="Calibri" w:cs="Calibri"/>
                <w:b/>
                <w:bCs/>
                <w:color w:val="000000"/>
              </w:rPr>
            </w:pPr>
            <w:ins w:id="411" w:author="Dave Contreras" w:date="2019-08-14T09:58:00Z">
              <w:r w:rsidRPr="008A6C63">
                <w:rPr>
                  <w:rFonts w:ascii="Calibri" w:eastAsia="Times New Roman" w:hAnsi="Calibri" w:cs="Calibri"/>
                  <w:b/>
                  <w:bCs/>
                  <w:color w:val="000000"/>
                </w:rPr>
                <w:t>Variable</w:t>
              </w:r>
            </w:ins>
          </w:p>
        </w:tc>
        <w:tc>
          <w:tcPr>
            <w:tcW w:w="1654" w:type="dxa"/>
            <w:gridSpan w:val="2"/>
            <w:tcBorders>
              <w:top w:val="single" w:sz="8" w:space="0" w:color="auto"/>
              <w:left w:val="nil"/>
              <w:bottom w:val="single" w:sz="8" w:space="0" w:color="auto"/>
              <w:right w:val="nil"/>
            </w:tcBorders>
            <w:shd w:val="clear" w:color="auto" w:fill="auto"/>
            <w:vAlign w:val="center"/>
            <w:hideMark/>
            <w:tcPrChange w:id="412" w:author="Dave Contreras" w:date="2019-08-14T09:59:00Z">
              <w:tcPr>
                <w:tcW w:w="1780" w:type="dxa"/>
                <w:gridSpan w:val="3"/>
                <w:tcBorders>
                  <w:top w:val="single" w:sz="8" w:space="0" w:color="auto"/>
                  <w:left w:val="nil"/>
                  <w:bottom w:val="single" w:sz="8" w:space="0" w:color="auto"/>
                  <w:right w:val="nil"/>
                </w:tcBorders>
                <w:shd w:val="clear" w:color="auto" w:fill="auto"/>
                <w:vAlign w:val="center"/>
                <w:hideMark/>
              </w:tcPr>
            </w:tcPrChange>
          </w:tcPr>
          <w:p w14:paraId="4B56AB5C" w14:textId="77777777" w:rsidR="008A6C63" w:rsidRPr="008A6C63" w:rsidRDefault="008A6C63" w:rsidP="008A6C63">
            <w:pPr>
              <w:rPr>
                <w:ins w:id="413" w:author="Dave Contreras" w:date="2019-08-14T09:58:00Z"/>
                <w:rFonts w:ascii="Calibri" w:eastAsia="Times New Roman" w:hAnsi="Calibri" w:cs="Calibri"/>
                <w:b/>
                <w:bCs/>
                <w:color w:val="000000"/>
              </w:rPr>
            </w:pPr>
            <w:ins w:id="414" w:author="Dave Contreras" w:date="2019-08-14T09:58:00Z">
              <w:r w:rsidRPr="008A6C63">
                <w:rPr>
                  <w:rFonts w:ascii="Calibri" w:eastAsia="Times New Roman" w:hAnsi="Calibri" w:cs="Calibri"/>
                  <w:b/>
                  <w:bCs/>
                  <w:color w:val="000000"/>
                </w:rPr>
                <w:t>Variable type</w:t>
              </w:r>
            </w:ins>
          </w:p>
        </w:tc>
        <w:tc>
          <w:tcPr>
            <w:tcW w:w="5096" w:type="dxa"/>
            <w:gridSpan w:val="2"/>
            <w:tcBorders>
              <w:top w:val="single" w:sz="8" w:space="0" w:color="auto"/>
              <w:left w:val="nil"/>
              <w:bottom w:val="single" w:sz="8" w:space="0" w:color="auto"/>
              <w:right w:val="nil"/>
            </w:tcBorders>
            <w:shd w:val="clear" w:color="auto" w:fill="auto"/>
            <w:vAlign w:val="center"/>
            <w:hideMark/>
            <w:tcPrChange w:id="415" w:author="Dave Contreras" w:date="2019-08-14T09:59:00Z">
              <w:tcPr>
                <w:tcW w:w="4800" w:type="dxa"/>
                <w:gridSpan w:val="2"/>
                <w:tcBorders>
                  <w:top w:val="single" w:sz="8" w:space="0" w:color="auto"/>
                  <w:left w:val="nil"/>
                  <w:bottom w:val="single" w:sz="8" w:space="0" w:color="auto"/>
                  <w:right w:val="nil"/>
                </w:tcBorders>
                <w:shd w:val="clear" w:color="auto" w:fill="auto"/>
                <w:vAlign w:val="center"/>
                <w:hideMark/>
              </w:tcPr>
            </w:tcPrChange>
          </w:tcPr>
          <w:p w14:paraId="56F8D84A" w14:textId="77777777" w:rsidR="008A6C63" w:rsidRPr="008A6C63" w:rsidRDefault="008A6C63" w:rsidP="008A6C63">
            <w:pPr>
              <w:rPr>
                <w:ins w:id="416" w:author="Dave Contreras" w:date="2019-08-14T09:58:00Z"/>
                <w:rFonts w:ascii="Calibri" w:eastAsia="Times New Roman" w:hAnsi="Calibri" w:cs="Calibri"/>
                <w:b/>
                <w:bCs/>
                <w:color w:val="000000"/>
              </w:rPr>
            </w:pPr>
            <w:ins w:id="417" w:author="Dave Contreras" w:date="2019-08-14T09:58:00Z">
              <w:r w:rsidRPr="008A6C63">
                <w:rPr>
                  <w:rFonts w:ascii="Calibri" w:eastAsia="Times New Roman" w:hAnsi="Calibri" w:cs="Calibri"/>
                  <w:b/>
                  <w:bCs/>
                  <w:color w:val="000000"/>
                </w:rPr>
                <w:t>Description</w:t>
              </w:r>
            </w:ins>
          </w:p>
        </w:tc>
      </w:tr>
      <w:tr w:rsidR="008A6C63" w:rsidRPr="008A6C63" w14:paraId="424BD79A" w14:textId="77777777" w:rsidTr="008A6C63">
        <w:tblPrEx>
          <w:tblPrExChange w:id="418" w:author="Dave Contreras" w:date="2019-08-14T09:59:00Z">
            <w:tblPrEx>
              <w:tblW w:w="8340" w:type="dxa"/>
              <w:tblInd w:w="0" w:type="dxa"/>
            </w:tblPrEx>
          </w:tblPrExChange>
        </w:tblPrEx>
        <w:trPr>
          <w:trHeight w:val="300"/>
          <w:ins w:id="419" w:author="Dave Contreras" w:date="2019-08-14T09:58:00Z"/>
          <w:trPrChange w:id="420"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21" w:author="Dave Contreras" w:date="2019-08-14T09:59:00Z">
              <w:tcPr>
                <w:tcW w:w="1760" w:type="dxa"/>
                <w:gridSpan w:val="2"/>
                <w:tcBorders>
                  <w:top w:val="nil"/>
                  <w:left w:val="nil"/>
                  <w:bottom w:val="nil"/>
                  <w:right w:val="nil"/>
                </w:tcBorders>
                <w:shd w:val="clear" w:color="auto" w:fill="auto"/>
                <w:vAlign w:val="center"/>
                <w:hideMark/>
              </w:tcPr>
            </w:tcPrChange>
          </w:tcPr>
          <w:p w14:paraId="2A6B2656" w14:textId="77777777" w:rsidR="008A6C63" w:rsidRPr="008A6C63" w:rsidRDefault="008A6C63" w:rsidP="008A6C63">
            <w:pPr>
              <w:rPr>
                <w:ins w:id="422" w:author="Dave Contreras" w:date="2019-08-14T09:58:00Z"/>
                <w:rFonts w:ascii="Calibri" w:eastAsia="Times New Roman" w:hAnsi="Calibri" w:cs="Calibri"/>
                <w:color w:val="000000"/>
              </w:rPr>
            </w:pPr>
            <w:ins w:id="423" w:author="Dave Contreras" w:date="2019-08-14T09:58:00Z">
              <w:r w:rsidRPr="008A6C63">
                <w:rPr>
                  <w:rFonts w:ascii="Calibri" w:eastAsia="Times New Roman" w:hAnsi="Calibri" w:cs="Calibri"/>
                  <w:color w:val="000000"/>
                </w:rPr>
                <w:t>Day of Year</w:t>
              </w:r>
            </w:ins>
          </w:p>
        </w:tc>
        <w:tc>
          <w:tcPr>
            <w:tcW w:w="1654" w:type="dxa"/>
            <w:gridSpan w:val="2"/>
            <w:tcBorders>
              <w:top w:val="nil"/>
              <w:left w:val="nil"/>
              <w:bottom w:val="nil"/>
              <w:right w:val="nil"/>
            </w:tcBorders>
            <w:shd w:val="clear" w:color="auto" w:fill="auto"/>
            <w:vAlign w:val="center"/>
            <w:hideMark/>
            <w:tcPrChange w:id="424" w:author="Dave Contreras" w:date="2019-08-14T09:59:00Z">
              <w:tcPr>
                <w:tcW w:w="1780" w:type="dxa"/>
                <w:gridSpan w:val="3"/>
                <w:tcBorders>
                  <w:top w:val="nil"/>
                  <w:left w:val="nil"/>
                  <w:bottom w:val="nil"/>
                  <w:right w:val="nil"/>
                </w:tcBorders>
                <w:shd w:val="clear" w:color="auto" w:fill="auto"/>
                <w:vAlign w:val="center"/>
                <w:hideMark/>
              </w:tcPr>
            </w:tcPrChange>
          </w:tcPr>
          <w:p w14:paraId="6BAA7A85" w14:textId="77777777" w:rsidR="008A6C63" w:rsidRPr="008A6C63" w:rsidRDefault="008A6C63" w:rsidP="008A6C63">
            <w:pPr>
              <w:rPr>
                <w:ins w:id="425" w:author="Dave Contreras" w:date="2019-08-14T09:58:00Z"/>
                <w:rFonts w:ascii="Calibri" w:eastAsia="Times New Roman" w:hAnsi="Calibri" w:cs="Calibri"/>
                <w:color w:val="000000"/>
              </w:rPr>
            </w:pPr>
            <w:ins w:id="426" w:author="Dave Contreras" w:date="2019-08-14T09:58:00Z">
              <w:r w:rsidRPr="008A6C63">
                <w:rPr>
                  <w:rFonts w:ascii="Calibri" w:eastAsia="Times New Roman" w:hAnsi="Calibri" w:cs="Calibri"/>
                  <w:color w:val="000000"/>
                </w:rPr>
                <w:t>Continuous</w:t>
              </w:r>
            </w:ins>
          </w:p>
        </w:tc>
        <w:tc>
          <w:tcPr>
            <w:tcW w:w="5096" w:type="dxa"/>
            <w:gridSpan w:val="2"/>
            <w:tcBorders>
              <w:top w:val="nil"/>
              <w:left w:val="nil"/>
              <w:bottom w:val="nil"/>
              <w:right w:val="nil"/>
            </w:tcBorders>
            <w:shd w:val="clear" w:color="auto" w:fill="auto"/>
            <w:vAlign w:val="center"/>
            <w:hideMark/>
            <w:tcPrChange w:id="427" w:author="Dave Contreras" w:date="2019-08-14T09:59:00Z">
              <w:tcPr>
                <w:tcW w:w="4800" w:type="dxa"/>
                <w:gridSpan w:val="2"/>
                <w:tcBorders>
                  <w:top w:val="nil"/>
                  <w:left w:val="nil"/>
                  <w:bottom w:val="nil"/>
                  <w:right w:val="nil"/>
                </w:tcBorders>
                <w:shd w:val="clear" w:color="auto" w:fill="auto"/>
                <w:vAlign w:val="center"/>
                <w:hideMark/>
              </w:tcPr>
            </w:tcPrChange>
          </w:tcPr>
          <w:p w14:paraId="062B32E3" w14:textId="77777777" w:rsidR="008A6C63" w:rsidRPr="008A6C63" w:rsidRDefault="008A6C63" w:rsidP="008A6C63">
            <w:pPr>
              <w:rPr>
                <w:ins w:id="428" w:author="Dave Contreras" w:date="2019-08-14T09:58:00Z"/>
                <w:rFonts w:ascii="Calibri" w:eastAsia="Times New Roman" w:hAnsi="Calibri" w:cs="Calibri"/>
                <w:color w:val="000000"/>
              </w:rPr>
            </w:pPr>
            <w:ins w:id="429" w:author="Dave Contreras" w:date="2019-08-14T09:58:00Z">
              <w:r w:rsidRPr="008A6C63">
                <w:rPr>
                  <w:rFonts w:ascii="Calibri" w:eastAsia="Times New Roman" w:hAnsi="Calibri" w:cs="Calibri"/>
                  <w:color w:val="000000"/>
                </w:rPr>
                <w:t>Day of year sample was collected</w:t>
              </w:r>
            </w:ins>
          </w:p>
        </w:tc>
      </w:tr>
      <w:tr w:rsidR="008A6C63" w:rsidRPr="008A6C63" w14:paraId="041E8268" w14:textId="77777777" w:rsidTr="008A6C63">
        <w:tblPrEx>
          <w:tblPrExChange w:id="430" w:author="Dave Contreras" w:date="2019-08-14T09:59:00Z">
            <w:tblPrEx>
              <w:tblW w:w="8340" w:type="dxa"/>
              <w:tblInd w:w="0" w:type="dxa"/>
            </w:tblPrEx>
          </w:tblPrExChange>
        </w:tblPrEx>
        <w:trPr>
          <w:trHeight w:val="300"/>
          <w:ins w:id="431" w:author="Dave Contreras" w:date="2019-08-14T09:58:00Z"/>
          <w:trPrChange w:id="432"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33" w:author="Dave Contreras" w:date="2019-08-14T09:59:00Z">
              <w:tcPr>
                <w:tcW w:w="1760" w:type="dxa"/>
                <w:gridSpan w:val="2"/>
                <w:tcBorders>
                  <w:top w:val="nil"/>
                  <w:left w:val="nil"/>
                  <w:bottom w:val="nil"/>
                  <w:right w:val="nil"/>
                </w:tcBorders>
                <w:shd w:val="clear" w:color="auto" w:fill="auto"/>
                <w:vAlign w:val="center"/>
                <w:hideMark/>
              </w:tcPr>
            </w:tcPrChange>
          </w:tcPr>
          <w:p w14:paraId="729AFE11" w14:textId="77777777" w:rsidR="008A6C63" w:rsidRPr="008A6C63" w:rsidRDefault="008A6C63" w:rsidP="008A6C63">
            <w:pPr>
              <w:rPr>
                <w:ins w:id="434" w:author="Dave Contreras" w:date="2019-08-14T09:58:00Z"/>
                <w:rFonts w:ascii="Calibri" w:eastAsia="Times New Roman" w:hAnsi="Calibri" w:cs="Calibri"/>
                <w:color w:val="000000"/>
              </w:rPr>
            </w:pPr>
            <w:ins w:id="435" w:author="Dave Contreras" w:date="2019-08-14T09:58:00Z">
              <w:r w:rsidRPr="008A6C63">
                <w:rPr>
                  <w:rFonts w:ascii="Calibri" w:eastAsia="Times New Roman" w:hAnsi="Calibri" w:cs="Calibri"/>
                  <w:color w:val="000000"/>
                </w:rPr>
                <w:t>Collection group</w:t>
              </w:r>
            </w:ins>
          </w:p>
        </w:tc>
        <w:tc>
          <w:tcPr>
            <w:tcW w:w="1654" w:type="dxa"/>
            <w:gridSpan w:val="2"/>
            <w:tcBorders>
              <w:top w:val="nil"/>
              <w:left w:val="nil"/>
              <w:bottom w:val="nil"/>
              <w:right w:val="nil"/>
            </w:tcBorders>
            <w:shd w:val="clear" w:color="auto" w:fill="auto"/>
            <w:vAlign w:val="center"/>
            <w:hideMark/>
            <w:tcPrChange w:id="436" w:author="Dave Contreras" w:date="2019-08-14T09:59:00Z">
              <w:tcPr>
                <w:tcW w:w="1780" w:type="dxa"/>
                <w:gridSpan w:val="3"/>
                <w:tcBorders>
                  <w:top w:val="nil"/>
                  <w:left w:val="nil"/>
                  <w:bottom w:val="nil"/>
                  <w:right w:val="nil"/>
                </w:tcBorders>
                <w:shd w:val="clear" w:color="auto" w:fill="auto"/>
                <w:vAlign w:val="center"/>
                <w:hideMark/>
              </w:tcPr>
            </w:tcPrChange>
          </w:tcPr>
          <w:p w14:paraId="3F11CB2F" w14:textId="77777777" w:rsidR="008A6C63" w:rsidRPr="008A6C63" w:rsidRDefault="008A6C63" w:rsidP="008A6C63">
            <w:pPr>
              <w:rPr>
                <w:ins w:id="437" w:author="Dave Contreras" w:date="2019-08-14T09:58:00Z"/>
                <w:rFonts w:ascii="Calibri" w:eastAsia="Times New Roman" w:hAnsi="Calibri" w:cs="Calibri"/>
                <w:color w:val="000000"/>
              </w:rPr>
            </w:pPr>
            <w:ins w:id="438" w:author="Dave Contreras" w:date="2019-08-14T09:58:00Z">
              <w:r w:rsidRPr="008A6C63">
                <w:rPr>
                  <w:rFonts w:ascii="Calibri" w:eastAsia="Times New Roman" w:hAnsi="Calibri" w:cs="Calibri"/>
                  <w:color w:val="000000"/>
                </w:rPr>
                <w:t>Categorical</w:t>
              </w:r>
            </w:ins>
          </w:p>
        </w:tc>
        <w:tc>
          <w:tcPr>
            <w:tcW w:w="5096" w:type="dxa"/>
            <w:gridSpan w:val="2"/>
            <w:tcBorders>
              <w:top w:val="nil"/>
              <w:left w:val="nil"/>
              <w:bottom w:val="nil"/>
              <w:right w:val="nil"/>
            </w:tcBorders>
            <w:shd w:val="clear" w:color="auto" w:fill="auto"/>
            <w:vAlign w:val="center"/>
            <w:hideMark/>
            <w:tcPrChange w:id="439" w:author="Dave Contreras" w:date="2019-08-14T09:59:00Z">
              <w:tcPr>
                <w:tcW w:w="4800" w:type="dxa"/>
                <w:gridSpan w:val="2"/>
                <w:tcBorders>
                  <w:top w:val="nil"/>
                  <w:left w:val="nil"/>
                  <w:bottom w:val="nil"/>
                  <w:right w:val="nil"/>
                </w:tcBorders>
                <w:shd w:val="clear" w:color="auto" w:fill="auto"/>
                <w:vAlign w:val="center"/>
                <w:hideMark/>
              </w:tcPr>
            </w:tcPrChange>
          </w:tcPr>
          <w:p w14:paraId="28ACB167" w14:textId="77777777" w:rsidR="008A6C63" w:rsidRPr="008A6C63" w:rsidRDefault="008A6C63" w:rsidP="008A6C63">
            <w:pPr>
              <w:rPr>
                <w:ins w:id="440" w:author="Dave Contreras" w:date="2019-08-14T09:58:00Z"/>
                <w:rFonts w:ascii="Calibri" w:eastAsia="Times New Roman" w:hAnsi="Calibri" w:cs="Calibri"/>
                <w:color w:val="000000"/>
              </w:rPr>
            </w:pPr>
            <w:ins w:id="441" w:author="Dave Contreras" w:date="2019-08-14T09:58:00Z">
              <w:r w:rsidRPr="008A6C63">
                <w:rPr>
                  <w:rFonts w:ascii="Calibri" w:eastAsia="Times New Roman" w:hAnsi="Calibri" w:cs="Calibri"/>
                  <w:color w:val="000000"/>
                </w:rPr>
                <w:t>EMP, 20mm survey, FMWT survey, or FRP survey</w:t>
              </w:r>
            </w:ins>
          </w:p>
        </w:tc>
      </w:tr>
      <w:tr w:rsidR="008A6C63" w:rsidRPr="008A6C63" w14:paraId="088297CD" w14:textId="77777777" w:rsidTr="008A6C63">
        <w:tblPrEx>
          <w:tblPrExChange w:id="442" w:author="Dave Contreras" w:date="2019-08-14T09:59:00Z">
            <w:tblPrEx>
              <w:tblW w:w="8340" w:type="dxa"/>
              <w:tblInd w:w="0" w:type="dxa"/>
            </w:tblPrEx>
          </w:tblPrExChange>
        </w:tblPrEx>
        <w:trPr>
          <w:trHeight w:val="300"/>
          <w:ins w:id="443" w:author="Dave Contreras" w:date="2019-08-14T09:58:00Z"/>
          <w:trPrChange w:id="444"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45" w:author="Dave Contreras" w:date="2019-08-14T09:59:00Z">
              <w:tcPr>
                <w:tcW w:w="1760" w:type="dxa"/>
                <w:gridSpan w:val="2"/>
                <w:tcBorders>
                  <w:top w:val="nil"/>
                  <w:left w:val="nil"/>
                  <w:bottom w:val="nil"/>
                  <w:right w:val="nil"/>
                </w:tcBorders>
                <w:shd w:val="clear" w:color="auto" w:fill="auto"/>
                <w:vAlign w:val="center"/>
                <w:hideMark/>
              </w:tcPr>
            </w:tcPrChange>
          </w:tcPr>
          <w:p w14:paraId="217D75EC" w14:textId="77777777" w:rsidR="008A6C63" w:rsidRPr="008A6C63" w:rsidRDefault="008A6C63" w:rsidP="008A6C63">
            <w:pPr>
              <w:rPr>
                <w:ins w:id="446" w:author="Dave Contreras" w:date="2019-08-14T09:58:00Z"/>
                <w:rFonts w:ascii="Calibri" w:eastAsia="Times New Roman" w:hAnsi="Calibri" w:cs="Calibri"/>
                <w:color w:val="000000"/>
              </w:rPr>
            </w:pPr>
            <w:ins w:id="447" w:author="Dave Contreras" w:date="2019-08-14T09:58:00Z">
              <w:r w:rsidRPr="008A6C63">
                <w:rPr>
                  <w:rFonts w:ascii="Calibri" w:eastAsia="Times New Roman" w:hAnsi="Calibri" w:cs="Calibri"/>
                  <w:color w:val="000000"/>
                </w:rPr>
                <w:t>Habitat type</w:t>
              </w:r>
            </w:ins>
          </w:p>
        </w:tc>
        <w:tc>
          <w:tcPr>
            <w:tcW w:w="1654" w:type="dxa"/>
            <w:gridSpan w:val="2"/>
            <w:tcBorders>
              <w:top w:val="nil"/>
              <w:left w:val="nil"/>
              <w:bottom w:val="nil"/>
              <w:right w:val="nil"/>
            </w:tcBorders>
            <w:shd w:val="clear" w:color="auto" w:fill="auto"/>
            <w:vAlign w:val="center"/>
            <w:hideMark/>
            <w:tcPrChange w:id="448" w:author="Dave Contreras" w:date="2019-08-14T09:59:00Z">
              <w:tcPr>
                <w:tcW w:w="1780" w:type="dxa"/>
                <w:gridSpan w:val="3"/>
                <w:tcBorders>
                  <w:top w:val="nil"/>
                  <w:left w:val="nil"/>
                  <w:bottom w:val="nil"/>
                  <w:right w:val="nil"/>
                </w:tcBorders>
                <w:shd w:val="clear" w:color="auto" w:fill="auto"/>
                <w:vAlign w:val="center"/>
                <w:hideMark/>
              </w:tcPr>
            </w:tcPrChange>
          </w:tcPr>
          <w:p w14:paraId="6521A3AB" w14:textId="77777777" w:rsidR="008A6C63" w:rsidRPr="008A6C63" w:rsidRDefault="008A6C63" w:rsidP="008A6C63">
            <w:pPr>
              <w:rPr>
                <w:ins w:id="449" w:author="Dave Contreras" w:date="2019-08-14T09:58:00Z"/>
                <w:rFonts w:ascii="Calibri" w:eastAsia="Times New Roman" w:hAnsi="Calibri" w:cs="Calibri"/>
                <w:color w:val="000000"/>
              </w:rPr>
            </w:pPr>
            <w:ins w:id="450" w:author="Dave Contreras" w:date="2019-08-14T09:58:00Z">
              <w:r w:rsidRPr="008A6C63">
                <w:rPr>
                  <w:rFonts w:ascii="Calibri" w:eastAsia="Times New Roman" w:hAnsi="Calibri" w:cs="Calibri"/>
                  <w:color w:val="000000"/>
                </w:rPr>
                <w:t>Categorical</w:t>
              </w:r>
            </w:ins>
          </w:p>
        </w:tc>
        <w:tc>
          <w:tcPr>
            <w:tcW w:w="5096" w:type="dxa"/>
            <w:gridSpan w:val="2"/>
            <w:tcBorders>
              <w:top w:val="nil"/>
              <w:left w:val="nil"/>
              <w:bottom w:val="nil"/>
              <w:right w:val="nil"/>
            </w:tcBorders>
            <w:shd w:val="clear" w:color="auto" w:fill="auto"/>
            <w:vAlign w:val="center"/>
            <w:hideMark/>
            <w:tcPrChange w:id="451" w:author="Dave Contreras" w:date="2019-08-14T09:59:00Z">
              <w:tcPr>
                <w:tcW w:w="4800" w:type="dxa"/>
                <w:gridSpan w:val="2"/>
                <w:tcBorders>
                  <w:top w:val="nil"/>
                  <w:left w:val="nil"/>
                  <w:bottom w:val="nil"/>
                  <w:right w:val="nil"/>
                </w:tcBorders>
                <w:shd w:val="clear" w:color="auto" w:fill="auto"/>
                <w:vAlign w:val="center"/>
                <w:hideMark/>
              </w:tcPr>
            </w:tcPrChange>
          </w:tcPr>
          <w:p w14:paraId="5690B528" w14:textId="77777777" w:rsidR="008A6C63" w:rsidRPr="008A6C63" w:rsidRDefault="008A6C63" w:rsidP="008A6C63">
            <w:pPr>
              <w:rPr>
                <w:ins w:id="452" w:author="Dave Contreras" w:date="2019-08-14T09:58:00Z"/>
                <w:rFonts w:ascii="Calibri" w:eastAsia="Times New Roman" w:hAnsi="Calibri" w:cs="Calibri"/>
                <w:color w:val="000000"/>
              </w:rPr>
            </w:pPr>
            <w:ins w:id="453" w:author="Dave Contreras" w:date="2019-08-14T09:58:00Z">
              <w:r w:rsidRPr="008A6C63">
                <w:rPr>
                  <w:rFonts w:ascii="Calibri" w:eastAsia="Times New Roman" w:hAnsi="Calibri" w:cs="Calibri"/>
                  <w:color w:val="000000"/>
                </w:rPr>
                <w:t>Deep channel, tidal channel, or shoals.</w:t>
              </w:r>
            </w:ins>
          </w:p>
        </w:tc>
      </w:tr>
      <w:tr w:rsidR="008A6C63" w:rsidRPr="008A6C63" w14:paraId="56D71382" w14:textId="77777777" w:rsidTr="008A6C63">
        <w:tblPrEx>
          <w:tblPrExChange w:id="454" w:author="Dave Contreras" w:date="2019-08-14T09:59:00Z">
            <w:tblPrEx>
              <w:tblW w:w="8340" w:type="dxa"/>
              <w:tblInd w:w="0" w:type="dxa"/>
            </w:tblPrEx>
          </w:tblPrExChange>
        </w:tblPrEx>
        <w:trPr>
          <w:trHeight w:val="315"/>
          <w:ins w:id="455" w:author="Dave Contreras" w:date="2019-08-14T09:58:00Z"/>
          <w:trPrChange w:id="456" w:author="Dave Contreras" w:date="2019-08-14T09:59:00Z">
            <w:trPr>
              <w:trHeight w:val="315"/>
            </w:trPr>
          </w:trPrChange>
        </w:trPr>
        <w:tc>
          <w:tcPr>
            <w:tcW w:w="1890" w:type="dxa"/>
            <w:tcBorders>
              <w:top w:val="nil"/>
              <w:left w:val="nil"/>
              <w:bottom w:val="single" w:sz="8" w:space="0" w:color="auto"/>
              <w:right w:val="nil"/>
            </w:tcBorders>
            <w:shd w:val="clear" w:color="auto" w:fill="auto"/>
            <w:vAlign w:val="center"/>
            <w:hideMark/>
            <w:tcPrChange w:id="457" w:author="Dave Contreras" w:date="2019-08-14T09:59:00Z">
              <w:tcPr>
                <w:tcW w:w="1760" w:type="dxa"/>
                <w:gridSpan w:val="2"/>
                <w:tcBorders>
                  <w:top w:val="nil"/>
                  <w:left w:val="nil"/>
                  <w:bottom w:val="single" w:sz="8" w:space="0" w:color="auto"/>
                  <w:right w:val="nil"/>
                </w:tcBorders>
                <w:shd w:val="clear" w:color="auto" w:fill="auto"/>
                <w:vAlign w:val="center"/>
                <w:hideMark/>
              </w:tcPr>
            </w:tcPrChange>
          </w:tcPr>
          <w:p w14:paraId="150645E7" w14:textId="77777777" w:rsidR="008A6C63" w:rsidRPr="008A6C63" w:rsidRDefault="008A6C63" w:rsidP="008A6C63">
            <w:pPr>
              <w:rPr>
                <w:ins w:id="458" w:author="Dave Contreras" w:date="2019-08-14T09:58:00Z"/>
                <w:rFonts w:ascii="Calibri" w:eastAsia="Times New Roman" w:hAnsi="Calibri" w:cs="Calibri"/>
                <w:color w:val="000000"/>
              </w:rPr>
            </w:pPr>
            <w:ins w:id="459" w:author="Dave Contreras" w:date="2019-08-14T09:58:00Z">
              <w:r w:rsidRPr="008A6C63">
                <w:rPr>
                  <w:rFonts w:ascii="Calibri" w:eastAsia="Times New Roman" w:hAnsi="Calibri" w:cs="Calibri"/>
                  <w:color w:val="000000"/>
                </w:rPr>
                <w:t>Distance from GG</w:t>
              </w:r>
            </w:ins>
          </w:p>
        </w:tc>
        <w:tc>
          <w:tcPr>
            <w:tcW w:w="1654" w:type="dxa"/>
            <w:gridSpan w:val="2"/>
            <w:tcBorders>
              <w:top w:val="nil"/>
              <w:left w:val="nil"/>
              <w:bottom w:val="single" w:sz="8" w:space="0" w:color="auto"/>
              <w:right w:val="nil"/>
            </w:tcBorders>
            <w:shd w:val="clear" w:color="auto" w:fill="auto"/>
            <w:vAlign w:val="center"/>
            <w:hideMark/>
            <w:tcPrChange w:id="460" w:author="Dave Contreras" w:date="2019-08-14T09:59:00Z">
              <w:tcPr>
                <w:tcW w:w="1780" w:type="dxa"/>
                <w:gridSpan w:val="3"/>
                <w:tcBorders>
                  <w:top w:val="nil"/>
                  <w:left w:val="nil"/>
                  <w:bottom w:val="single" w:sz="8" w:space="0" w:color="auto"/>
                  <w:right w:val="nil"/>
                </w:tcBorders>
                <w:shd w:val="clear" w:color="auto" w:fill="auto"/>
                <w:vAlign w:val="center"/>
                <w:hideMark/>
              </w:tcPr>
            </w:tcPrChange>
          </w:tcPr>
          <w:p w14:paraId="2CB46BC3" w14:textId="77777777" w:rsidR="008A6C63" w:rsidRPr="008A6C63" w:rsidRDefault="008A6C63" w:rsidP="008A6C63">
            <w:pPr>
              <w:rPr>
                <w:ins w:id="461" w:author="Dave Contreras" w:date="2019-08-14T09:58:00Z"/>
                <w:rFonts w:ascii="Calibri" w:eastAsia="Times New Roman" w:hAnsi="Calibri" w:cs="Calibri"/>
                <w:color w:val="000000"/>
              </w:rPr>
            </w:pPr>
            <w:ins w:id="462" w:author="Dave Contreras" w:date="2019-08-14T09:58:00Z">
              <w:r w:rsidRPr="008A6C63">
                <w:rPr>
                  <w:rFonts w:ascii="Calibri" w:eastAsia="Times New Roman" w:hAnsi="Calibri" w:cs="Calibri"/>
                  <w:color w:val="000000"/>
                </w:rPr>
                <w:t>Continuous</w:t>
              </w:r>
            </w:ins>
          </w:p>
        </w:tc>
        <w:tc>
          <w:tcPr>
            <w:tcW w:w="5096" w:type="dxa"/>
            <w:gridSpan w:val="2"/>
            <w:tcBorders>
              <w:top w:val="nil"/>
              <w:left w:val="nil"/>
              <w:bottom w:val="single" w:sz="8" w:space="0" w:color="auto"/>
              <w:right w:val="nil"/>
            </w:tcBorders>
            <w:shd w:val="clear" w:color="auto" w:fill="auto"/>
            <w:vAlign w:val="center"/>
            <w:hideMark/>
            <w:tcPrChange w:id="463" w:author="Dave Contreras" w:date="2019-08-14T09:59:00Z">
              <w:tcPr>
                <w:tcW w:w="4800" w:type="dxa"/>
                <w:gridSpan w:val="2"/>
                <w:tcBorders>
                  <w:top w:val="nil"/>
                  <w:left w:val="nil"/>
                  <w:bottom w:val="single" w:sz="8" w:space="0" w:color="auto"/>
                  <w:right w:val="nil"/>
                </w:tcBorders>
                <w:shd w:val="clear" w:color="auto" w:fill="auto"/>
                <w:vAlign w:val="center"/>
                <w:hideMark/>
              </w:tcPr>
            </w:tcPrChange>
          </w:tcPr>
          <w:p w14:paraId="2096DE33" w14:textId="77777777" w:rsidR="008A6C63" w:rsidRPr="008A6C63" w:rsidRDefault="008A6C63" w:rsidP="008A6C63">
            <w:pPr>
              <w:rPr>
                <w:ins w:id="464" w:author="Dave Contreras" w:date="2019-08-14T09:58:00Z"/>
                <w:rFonts w:ascii="Calibri" w:eastAsia="Times New Roman" w:hAnsi="Calibri" w:cs="Calibri"/>
                <w:color w:val="000000"/>
              </w:rPr>
            </w:pPr>
            <w:ins w:id="465" w:author="Dave Contreras" w:date="2019-08-14T09:58:00Z">
              <w:r w:rsidRPr="008A6C63">
                <w:rPr>
                  <w:rFonts w:ascii="Calibri" w:eastAsia="Times New Roman" w:hAnsi="Calibri" w:cs="Calibri"/>
                  <w:color w:val="000000"/>
                </w:rPr>
                <w:t xml:space="preserve">Distance from the Golden Gate, in Km. </w:t>
              </w:r>
            </w:ins>
          </w:p>
        </w:tc>
      </w:tr>
    </w:tbl>
    <w:p w14:paraId="2A62E0CA" w14:textId="77777777" w:rsidR="008A6C63" w:rsidRDefault="008A6C63" w:rsidP="007F4697"/>
    <w:p w14:paraId="6B840A38" w14:textId="58939B32" w:rsidR="00A31739" w:rsidDel="008A6C63" w:rsidRDefault="00A31739" w:rsidP="007F4697">
      <w:pPr>
        <w:rPr>
          <w:del w:id="466" w:author="Dave Contreras" w:date="2019-08-14T09:59:00Z"/>
        </w:rPr>
      </w:pPr>
    </w:p>
    <w:p w14:paraId="516D02A8" w14:textId="6F07D689" w:rsidR="00A31739" w:rsidRDefault="00A31739" w:rsidP="002C1AF8">
      <w:pPr>
        <w:pStyle w:val="Heading3"/>
      </w:pPr>
      <w:bookmarkStart w:id="467" w:name="_Toc15651184"/>
      <w:r>
        <w:t>Fish</w:t>
      </w:r>
      <w:bookmarkEnd w:id="467"/>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 xml:space="preserve">was calculated </w:t>
      </w:r>
      <w:r w:rsidRPr="0013511F">
        <w:lastRenderedPageBreak/>
        <w:t>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w:t>
      </w:r>
      <w:proofErr w:type="spellStart"/>
      <w:r w:rsidR="00A31739">
        <w:t>townet</w:t>
      </w:r>
      <w:proofErr w:type="spellEnd"/>
      <w:r w:rsidR="00A31739">
        <w:t xml:space="preserve"> and midwater trawl. Gear comparisons were made at each sampling location (e.g., Decker Island, Winter Island, </w:t>
      </w:r>
      <w:proofErr w:type="spellStart"/>
      <w:r w:rsidR="00A31739">
        <w:t>etc</w:t>
      </w:r>
      <w:proofErr w:type="spellEnd"/>
      <w:r w:rsidR="00A31739">
        <w:t>)</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1D7E47EE"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w:t>
      </w:r>
      <w:ins w:id="468" w:author="Dave Contreras" w:date="2019-08-14T11:00:00Z">
        <w:r w:rsidR="0009015E">
          <w:t xml:space="preserve">all gear types would have </w:t>
        </w:r>
      </w:ins>
      <w:r>
        <w:t>identifi</w:t>
      </w:r>
      <w:ins w:id="469" w:author="Dave Contreras" w:date="2019-08-14T11:00:00Z">
        <w:r w:rsidR="0009015E">
          <w:t xml:space="preserve">ed these species as </w:t>
        </w:r>
        <w:proofErr w:type="spellStart"/>
        <w:r w:rsidR="0009015E" w:rsidRPr="002449C3">
          <w:rPr>
            <w:i/>
          </w:rPr>
          <w:t>Tridentiger</w:t>
        </w:r>
        <w:proofErr w:type="spellEnd"/>
        <w:r w:rsidR="0009015E" w:rsidRPr="002449C3">
          <w:rPr>
            <w:i/>
          </w:rPr>
          <w:t xml:space="preserve"> </w:t>
        </w:r>
        <w:proofErr w:type="spellStart"/>
        <w:r w:rsidR="0009015E">
          <w:rPr>
            <w:i/>
          </w:rPr>
          <w:t>s</w:t>
        </w:r>
        <w:r w:rsidR="0009015E" w:rsidRPr="002449C3">
          <w:rPr>
            <w:i/>
          </w:rPr>
          <w:t>pp</w:t>
        </w:r>
        <w:proofErr w:type="spellEnd"/>
        <w:r w:rsidR="0009015E" w:rsidDel="0009015E">
          <w:t xml:space="preserve"> </w:t>
        </w:r>
        <w:r w:rsidR="0009015E">
          <w:t>due to their small size.</w:t>
        </w:r>
      </w:ins>
      <w:del w:id="470" w:author="Dave Contreras" w:date="2019-08-14T11:00:00Z">
        <w:r w:rsidDel="0009015E">
          <w:delText>cation wou</w:delText>
        </w:r>
      </w:del>
      <w:del w:id="471" w:author="Dave Contreras" w:date="2019-08-14T11:01:00Z">
        <w:r w:rsidDel="0009015E">
          <w:delText>ld have been similar for all gear types.</w:delText>
        </w:r>
      </w:del>
      <w:r>
        <w:t xml:space="preserve">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w:t>
      </w:r>
      <w:proofErr w:type="spellStart"/>
      <w:r w:rsidRPr="000617A6">
        <w:t>adonis</w:t>
      </w:r>
      <w:proofErr w:type="spellEnd"/>
      <w:r w:rsidRPr="000617A6">
        <w:t xml:space="preserve">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48A3D03E" w:rsidR="003E3118" w:rsidRDefault="003E3118" w:rsidP="003E3118">
      <w:r>
        <w:t>A two sample Kolmogorov-Smirnov (K-S) test was used to analyze whether fish size distribution differed between gear types. Three pair-wise comparisons were made independently for the three gear types in the summer and fall. Fish fork lengths were graphed to indicate</w:t>
      </w:r>
      <w:ins w:id="472" w:author="Dave Contreras" w:date="2019-08-14T11:09:00Z">
        <w:r w:rsidR="0009015E">
          <w:t xml:space="preserve"> selectivity curves for</w:t>
        </w:r>
      </w:ins>
      <w:r>
        <w:t xml:space="preserve"> each gear type</w:t>
      </w:r>
      <w:del w:id="473" w:author="Dave Contreras" w:date="2019-08-14T11:09:00Z">
        <w:r w:rsidDel="0009015E">
          <w:delText>’s</w:delText>
        </w:r>
      </w:del>
      <w:r>
        <w:t xml:space="preserve"> </w:t>
      </w:r>
      <w:del w:id="474" w:author="Dave Contreras" w:date="2019-08-14T11:09:00Z">
        <w:r w:rsidDel="0009015E">
          <w:delText xml:space="preserve">common length ranges </w:delText>
        </w:r>
      </w:del>
      <w:r>
        <w:t>and used to set the maximum fork length values to be evaluated</w:t>
      </w:r>
      <w:ins w:id="475" w:author="Dave Contreras" w:date="2019-08-14T11:09:00Z">
        <w:r w:rsidR="0009015E">
          <w:t xml:space="preserve"> in the </w:t>
        </w:r>
      </w:ins>
      <w:ins w:id="476" w:author="Dave Contreras" w:date="2019-08-14T11:10:00Z">
        <w:r w:rsidR="0009015E">
          <w:t>K-S test</w:t>
        </w:r>
      </w:ins>
      <w:r>
        <w:t>. The common size ranges</w:t>
      </w:r>
      <w:ins w:id="477" w:author="Dave Contreras" w:date="2019-08-14T11:07:00Z">
        <w:r w:rsidR="0009015E">
          <w:t xml:space="preserve"> that were used for analysis</w:t>
        </w:r>
      </w:ins>
      <w:r>
        <w:t xml:space="preserve"> </w:t>
      </w:r>
      <w:del w:id="478" w:author="Dave Contreras" w:date="2019-08-14T11:07:00Z">
        <w:r w:rsidDel="0009015E">
          <w:delText xml:space="preserve">selected </w:delText>
        </w:r>
      </w:del>
      <w:r>
        <w:t>represented 91-99% 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479" w:name="_Toc12951172"/>
      <w:bookmarkStart w:id="480" w:name="_Toc15651185"/>
      <w:r>
        <w:t>Results</w:t>
      </w:r>
      <w:bookmarkEnd w:id="479"/>
      <w:bookmarkEnd w:id="480"/>
    </w:p>
    <w:p w14:paraId="0E48A054" w14:textId="77777777" w:rsidR="002A3D09" w:rsidRDefault="002A3D09" w:rsidP="00F92DD0">
      <w:pPr>
        <w:pStyle w:val="Heading3"/>
        <w:spacing w:after="120"/>
        <w:rPr>
          <w:ins w:id="481" w:author="Ellis, Daniel@Wildlife" w:date="2019-07-25T20:25:00Z"/>
        </w:rPr>
      </w:pPr>
      <w:bookmarkStart w:id="482" w:name="_Toc15651186"/>
      <w:bookmarkStart w:id="483" w:name="_Toc12951173"/>
      <w:commentRangeStart w:id="484"/>
      <w:commentRangeStart w:id="485"/>
      <w:commentRangeStart w:id="486"/>
      <w:r>
        <w:t>Chlorophyll-a</w:t>
      </w:r>
      <w:commentRangeEnd w:id="484"/>
      <w:r w:rsidR="00AE5A56">
        <w:rPr>
          <w:rStyle w:val="CommentReference"/>
        </w:rPr>
        <w:commentReference w:id="484"/>
      </w:r>
      <w:commentRangeEnd w:id="485"/>
      <w:r w:rsidR="00F92DD0">
        <w:rPr>
          <w:rStyle w:val="CommentReference"/>
        </w:rPr>
        <w:commentReference w:id="485"/>
      </w:r>
      <w:commentRangeEnd w:id="486"/>
      <w:r w:rsidR="00353A19">
        <w:rPr>
          <w:rStyle w:val="CommentReference"/>
          <w:rFonts w:asciiTheme="minorHAnsi" w:eastAsiaTheme="minorEastAsia" w:hAnsiTheme="minorHAnsi" w:cstheme="minorBidi"/>
          <w:color w:val="auto"/>
        </w:rPr>
        <w:commentReference w:id="486"/>
      </w:r>
      <w:bookmarkEnd w:id="482"/>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xml:space="preserve">. No significant differences </w:t>
      </w:r>
      <w:r w:rsidR="002A3D09">
        <w:lastRenderedPageBreak/>
        <w:t>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487" w:name="_Toc15651188"/>
      <w:r>
        <w:t>Pheophytin-a</w:t>
      </w:r>
      <w:bookmarkEnd w:id="487"/>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488" w:name="_Toc15651189"/>
      <w:r>
        <w:t>Dissolved ammoni</w:t>
      </w:r>
      <w:r w:rsidR="00F92DD0">
        <w:t>um</w:t>
      </w:r>
      <w:bookmarkEnd w:id="488"/>
    </w:p>
    <w:p w14:paraId="51375941" w14:textId="02977B83" w:rsidR="002A3D09" w:rsidRDefault="002A3D09" w:rsidP="00F92DD0">
      <w:pPr>
        <w:spacing w:after="120"/>
      </w:pPr>
      <w:commentRangeStart w:id="489"/>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commentRangeEnd w:id="489"/>
      <w:r w:rsidR="00E72B00">
        <w:rPr>
          <w:rStyle w:val="CommentReference"/>
        </w:rPr>
        <w:commentReference w:id="489"/>
      </w:r>
    </w:p>
    <w:p w14:paraId="72D6F5EF" w14:textId="77777777" w:rsidR="003E7E47" w:rsidRDefault="003E7E47" w:rsidP="00F636A3">
      <w:pPr>
        <w:pStyle w:val="Heading3"/>
      </w:pPr>
      <w:bookmarkStart w:id="490" w:name="_Toc15651190"/>
      <w:r>
        <w:t>Dissolved nitrate and nitrite</w:t>
      </w:r>
      <w:bookmarkEnd w:id="490"/>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491" w:name="_Toc15651191"/>
      <w:r>
        <w:t>Dissolved organic nitrogen</w:t>
      </w:r>
      <w:bookmarkEnd w:id="491"/>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492" w:name="_Toc15651192"/>
      <w:r>
        <w:t>Total Kjeldahl Nitrogen</w:t>
      </w:r>
      <w:bookmarkEnd w:id="492"/>
    </w:p>
    <w:p w14:paraId="65368856" w14:textId="530C2A65"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w:t>
      </w:r>
      <w:commentRangeStart w:id="493"/>
      <w:r>
        <w:t>ammonia</w:t>
      </w:r>
      <w:commentRangeEnd w:id="493"/>
      <w:r w:rsidR="00E72B00">
        <w:rPr>
          <w:rStyle w:val="CommentReference"/>
        </w:rPr>
        <w:commentReference w:id="493"/>
      </w:r>
      <w:r>
        <w:t xml:space="preserve"> concentrations significantly differed based upon site, proximity to </w:t>
      </w:r>
      <w:r>
        <w:lastRenderedPageBreak/>
        <w:t xml:space="preserve">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494" w:name="_Toc15651193"/>
      <w:r>
        <w:t>Dissolved ortho-phosphate</w:t>
      </w:r>
      <w:bookmarkEnd w:id="494"/>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495" w:name="_Toc15651194"/>
      <w:r>
        <w:t>Total phosphorus</w:t>
      </w:r>
      <w:bookmarkEnd w:id="495"/>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commentRangeStart w:id="496"/>
      <w:r>
        <w:rPr>
          <w:noProof/>
        </w:rPr>
        <w:lastRenderedPageBreak/>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commentRangeEnd w:id="496"/>
      <w:r w:rsidR="00F92DD0">
        <w:rPr>
          <w:rStyle w:val="CommentReference"/>
        </w:rPr>
        <w:commentReference w:id="496"/>
      </w:r>
    </w:p>
    <w:p w14:paraId="41FBF33E" w14:textId="268F7D66" w:rsidR="006C4833" w:rsidRDefault="00CE7BF4" w:rsidP="00CE7BF4">
      <w:pPr>
        <w:pStyle w:val="Caption"/>
      </w:pPr>
      <w:bookmarkStart w:id="497" w:name="_Ref1468659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498" w:author="Dave Contreras" w:date="2019-08-15T13:52:00Z">
        <w:r w:rsidR="002B71CF">
          <w:rPr>
            <w:noProof/>
          </w:rPr>
          <w:t>22</w:t>
        </w:r>
      </w:ins>
      <w:ins w:id="499" w:author="Dave Contreras" w:date="2019-08-14T10:29:00Z">
        <w:del w:id="500" w:author="Dave Contreras" w:date="2019-08-15T13:52:00Z">
          <w:r w:rsidR="00007294" w:rsidDel="002B71CF">
            <w:rPr>
              <w:noProof/>
            </w:rPr>
            <w:delText>22</w:delText>
          </w:r>
        </w:del>
      </w:ins>
      <w:del w:id="501" w:author="Dave Contreras" w:date="2019-08-15T13:52:00Z">
        <w:r w:rsidR="00D1458F" w:rsidDel="002B71CF">
          <w:rPr>
            <w:noProof/>
          </w:rPr>
          <w:delText>19</w:delText>
        </w:r>
      </w:del>
      <w:r w:rsidR="00E40F35">
        <w:rPr>
          <w:noProof/>
        </w:rPr>
        <w:fldChar w:fldCharType="end"/>
      </w:r>
      <w:bookmarkEnd w:id="497"/>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75526C88" w:rsidR="006C4833" w:rsidRDefault="00CE7BF4" w:rsidP="00CE7BF4">
      <w:pPr>
        <w:pStyle w:val="Caption"/>
      </w:pPr>
      <w:bookmarkStart w:id="502"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03" w:author="Dave Contreras" w:date="2019-08-15T13:52:00Z">
        <w:r w:rsidR="002B71CF">
          <w:rPr>
            <w:noProof/>
          </w:rPr>
          <w:t>23</w:t>
        </w:r>
      </w:ins>
      <w:ins w:id="504" w:author="Dave Contreras" w:date="2019-08-14T10:29:00Z">
        <w:del w:id="505" w:author="Dave Contreras" w:date="2019-08-15T13:52:00Z">
          <w:r w:rsidR="00007294" w:rsidDel="002B71CF">
            <w:rPr>
              <w:noProof/>
            </w:rPr>
            <w:delText>23</w:delText>
          </w:r>
        </w:del>
      </w:ins>
      <w:del w:id="506" w:author="Dave Contreras" w:date="2019-08-15T13:52:00Z">
        <w:r w:rsidR="00D1458F" w:rsidDel="002B71CF">
          <w:rPr>
            <w:noProof/>
          </w:rPr>
          <w:delText>20</w:delText>
        </w:r>
      </w:del>
      <w:r w:rsidR="00E40F35">
        <w:rPr>
          <w:noProof/>
        </w:rPr>
        <w:fldChar w:fldCharType="end"/>
      </w:r>
      <w:bookmarkEnd w:id="502"/>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787A128B" w:rsidR="006C4833" w:rsidRDefault="00324A9D" w:rsidP="00324A9D">
      <w:pPr>
        <w:pStyle w:val="Caption"/>
      </w:pPr>
      <w:bookmarkStart w:id="507"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08" w:author="Dave Contreras" w:date="2019-08-15T13:52:00Z">
        <w:r w:rsidR="002B71CF">
          <w:rPr>
            <w:noProof/>
          </w:rPr>
          <w:t>24</w:t>
        </w:r>
      </w:ins>
      <w:ins w:id="509" w:author="Dave Contreras" w:date="2019-08-14T10:29:00Z">
        <w:del w:id="510" w:author="Dave Contreras" w:date="2019-08-15T13:52:00Z">
          <w:r w:rsidR="00007294" w:rsidDel="002B71CF">
            <w:rPr>
              <w:noProof/>
            </w:rPr>
            <w:delText>24</w:delText>
          </w:r>
        </w:del>
      </w:ins>
      <w:del w:id="511" w:author="Dave Contreras" w:date="2019-08-15T13:52:00Z">
        <w:r w:rsidR="00D1458F" w:rsidDel="002B71CF">
          <w:rPr>
            <w:noProof/>
          </w:rPr>
          <w:delText>21</w:delText>
        </w:r>
      </w:del>
      <w:r w:rsidR="00E40F35">
        <w:rPr>
          <w:noProof/>
        </w:rPr>
        <w:fldChar w:fldCharType="end"/>
      </w:r>
      <w:bookmarkEnd w:id="507"/>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141E264B" w:rsidR="00CE7BF4" w:rsidRDefault="00CE7BF4" w:rsidP="00CE7BF4">
      <w:pPr>
        <w:pStyle w:val="Caption"/>
      </w:pPr>
      <w:bookmarkStart w:id="512" w:name="_Ref1468725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13" w:author="Dave Contreras" w:date="2019-08-15T13:52:00Z">
        <w:r w:rsidR="002B71CF">
          <w:rPr>
            <w:noProof/>
          </w:rPr>
          <w:t>25</w:t>
        </w:r>
      </w:ins>
      <w:ins w:id="514" w:author="Dave Contreras" w:date="2019-08-14T10:29:00Z">
        <w:del w:id="515" w:author="Dave Contreras" w:date="2019-08-15T13:52:00Z">
          <w:r w:rsidR="00007294" w:rsidDel="002B71CF">
            <w:rPr>
              <w:noProof/>
            </w:rPr>
            <w:delText>25</w:delText>
          </w:r>
        </w:del>
      </w:ins>
      <w:del w:id="516" w:author="Dave Contreras" w:date="2019-08-15T13:52:00Z">
        <w:r w:rsidR="00D1458F" w:rsidDel="002B71CF">
          <w:rPr>
            <w:noProof/>
          </w:rPr>
          <w:delText>22</w:delText>
        </w:r>
      </w:del>
      <w:r w:rsidR="00E40F35">
        <w:rPr>
          <w:noProof/>
        </w:rPr>
        <w:fldChar w:fldCharType="end"/>
      </w:r>
      <w:bookmarkEnd w:id="512"/>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1A5FEB9D" w:rsidR="006C4833" w:rsidRDefault="002B50BC" w:rsidP="002B50BC">
      <w:pPr>
        <w:pStyle w:val="Caption"/>
      </w:pPr>
      <w:bookmarkStart w:id="517" w:name="_Ref1468728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18" w:author="Dave Contreras" w:date="2019-08-15T13:52:00Z">
        <w:r w:rsidR="002B71CF">
          <w:rPr>
            <w:noProof/>
          </w:rPr>
          <w:t>26</w:t>
        </w:r>
      </w:ins>
      <w:ins w:id="519" w:author="Dave Contreras" w:date="2019-08-14T10:29:00Z">
        <w:del w:id="520" w:author="Dave Contreras" w:date="2019-08-15T13:52:00Z">
          <w:r w:rsidR="00007294" w:rsidDel="002B71CF">
            <w:rPr>
              <w:noProof/>
            </w:rPr>
            <w:delText>26</w:delText>
          </w:r>
        </w:del>
      </w:ins>
      <w:del w:id="521" w:author="Dave Contreras" w:date="2019-08-15T13:52:00Z">
        <w:r w:rsidR="00D1458F" w:rsidDel="002B71CF">
          <w:rPr>
            <w:noProof/>
          </w:rPr>
          <w:delText>23</w:delText>
        </w:r>
      </w:del>
      <w:r w:rsidR="00E40F35">
        <w:rPr>
          <w:noProof/>
        </w:rPr>
        <w:fldChar w:fldCharType="end"/>
      </w:r>
      <w:bookmarkEnd w:id="517"/>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397CAB43" w:rsidR="006C4833" w:rsidRDefault="00236B4C" w:rsidP="00236B4C">
      <w:pPr>
        <w:pStyle w:val="Caption"/>
      </w:pPr>
      <w:bookmarkStart w:id="522" w:name="_Ref1468773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23" w:author="Dave Contreras" w:date="2019-08-15T13:52:00Z">
        <w:r w:rsidR="002B71CF">
          <w:rPr>
            <w:noProof/>
          </w:rPr>
          <w:t>27</w:t>
        </w:r>
      </w:ins>
      <w:ins w:id="524" w:author="Dave Contreras" w:date="2019-08-14T10:29:00Z">
        <w:del w:id="525" w:author="Dave Contreras" w:date="2019-08-15T13:52:00Z">
          <w:r w:rsidR="00007294" w:rsidDel="002B71CF">
            <w:rPr>
              <w:noProof/>
            </w:rPr>
            <w:delText>27</w:delText>
          </w:r>
        </w:del>
      </w:ins>
      <w:del w:id="526" w:author="Dave Contreras" w:date="2019-08-15T13:52:00Z">
        <w:r w:rsidR="00D1458F" w:rsidDel="002B71CF">
          <w:rPr>
            <w:noProof/>
          </w:rPr>
          <w:delText>24</w:delText>
        </w:r>
      </w:del>
      <w:r w:rsidR="00E40F35">
        <w:rPr>
          <w:noProof/>
        </w:rPr>
        <w:fldChar w:fldCharType="end"/>
      </w:r>
      <w:bookmarkEnd w:id="522"/>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3D86A18B" w:rsidR="006C4833" w:rsidRDefault="00CE7BF4" w:rsidP="00CE7BF4">
      <w:pPr>
        <w:pStyle w:val="Caption"/>
      </w:pPr>
      <w:bookmarkStart w:id="527" w:name="_Ref1468800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28" w:author="Dave Contreras" w:date="2019-08-15T13:52:00Z">
        <w:r w:rsidR="002B71CF">
          <w:rPr>
            <w:noProof/>
          </w:rPr>
          <w:t>28</w:t>
        </w:r>
      </w:ins>
      <w:ins w:id="529" w:author="Dave Contreras" w:date="2019-08-14T10:29:00Z">
        <w:del w:id="530" w:author="Dave Contreras" w:date="2019-08-15T13:52:00Z">
          <w:r w:rsidR="00007294" w:rsidDel="002B71CF">
            <w:rPr>
              <w:noProof/>
            </w:rPr>
            <w:delText>28</w:delText>
          </w:r>
        </w:del>
      </w:ins>
      <w:del w:id="531" w:author="Dave Contreras" w:date="2019-08-15T13:52:00Z">
        <w:r w:rsidR="00D1458F" w:rsidDel="002B71CF">
          <w:rPr>
            <w:noProof/>
          </w:rPr>
          <w:delText>25</w:delText>
        </w:r>
      </w:del>
      <w:r w:rsidR="00E40F35">
        <w:rPr>
          <w:noProof/>
        </w:rPr>
        <w:fldChar w:fldCharType="end"/>
      </w:r>
      <w:bookmarkEnd w:id="527"/>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63B919AA" w:rsidR="006C4833" w:rsidRDefault="002B50BC" w:rsidP="002B50BC">
      <w:pPr>
        <w:pStyle w:val="Caption"/>
      </w:pPr>
      <w:bookmarkStart w:id="532"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33" w:author="Dave Contreras" w:date="2019-08-15T13:52:00Z">
        <w:r w:rsidR="002B71CF">
          <w:rPr>
            <w:noProof/>
          </w:rPr>
          <w:t>29</w:t>
        </w:r>
      </w:ins>
      <w:ins w:id="534" w:author="Dave Contreras" w:date="2019-08-14T10:29:00Z">
        <w:del w:id="535" w:author="Dave Contreras" w:date="2019-08-15T13:52:00Z">
          <w:r w:rsidR="00007294" w:rsidDel="002B71CF">
            <w:rPr>
              <w:noProof/>
            </w:rPr>
            <w:delText>29</w:delText>
          </w:r>
        </w:del>
      </w:ins>
      <w:del w:id="536" w:author="Dave Contreras" w:date="2019-08-15T13:52:00Z">
        <w:r w:rsidR="00D1458F" w:rsidDel="002B71CF">
          <w:rPr>
            <w:noProof/>
          </w:rPr>
          <w:delText>26</w:delText>
        </w:r>
      </w:del>
      <w:r w:rsidR="00E40F35">
        <w:rPr>
          <w:noProof/>
        </w:rPr>
        <w:fldChar w:fldCharType="end"/>
      </w:r>
      <w:bookmarkEnd w:id="532"/>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0307DD2" w:rsidR="006C4833" w:rsidRDefault="00236B4C" w:rsidP="00236B4C">
      <w:pPr>
        <w:pStyle w:val="Caption"/>
      </w:pPr>
      <w:bookmarkStart w:id="537"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38" w:author="Dave Contreras" w:date="2019-08-15T13:52:00Z">
        <w:r w:rsidR="002B71CF">
          <w:rPr>
            <w:noProof/>
          </w:rPr>
          <w:t>30</w:t>
        </w:r>
      </w:ins>
      <w:ins w:id="539" w:author="Dave Contreras" w:date="2019-08-14T10:29:00Z">
        <w:del w:id="540" w:author="Dave Contreras" w:date="2019-08-15T13:52:00Z">
          <w:r w:rsidR="00007294" w:rsidDel="002B71CF">
            <w:rPr>
              <w:noProof/>
            </w:rPr>
            <w:delText>30</w:delText>
          </w:r>
        </w:del>
      </w:ins>
      <w:del w:id="541" w:author="Dave Contreras" w:date="2019-08-15T13:52:00Z">
        <w:r w:rsidR="00D1458F" w:rsidDel="002B71CF">
          <w:rPr>
            <w:noProof/>
          </w:rPr>
          <w:delText>27</w:delText>
        </w:r>
      </w:del>
      <w:r w:rsidR="00E40F35">
        <w:rPr>
          <w:noProof/>
        </w:rPr>
        <w:fldChar w:fldCharType="end"/>
      </w:r>
      <w:bookmarkEnd w:id="537"/>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DF71CB5" w:rsidR="006C4833" w:rsidRDefault="00CE7BF4" w:rsidP="00CE7BF4">
      <w:pPr>
        <w:pStyle w:val="Caption"/>
      </w:pPr>
      <w:bookmarkStart w:id="542" w:name="_Ref1468831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43" w:author="Dave Contreras" w:date="2019-08-15T13:52:00Z">
        <w:r w:rsidR="002B71CF">
          <w:rPr>
            <w:noProof/>
          </w:rPr>
          <w:t>31</w:t>
        </w:r>
      </w:ins>
      <w:ins w:id="544" w:author="Dave Contreras" w:date="2019-08-14T10:29:00Z">
        <w:del w:id="545" w:author="Dave Contreras" w:date="2019-08-15T13:52:00Z">
          <w:r w:rsidR="00007294" w:rsidDel="002B71CF">
            <w:rPr>
              <w:noProof/>
            </w:rPr>
            <w:delText>31</w:delText>
          </w:r>
        </w:del>
      </w:ins>
      <w:del w:id="546" w:author="Dave Contreras" w:date="2019-08-15T13:52:00Z">
        <w:r w:rsidR="00D1458F" w:rsidDel="002B71CF">
          <w:rPr>
            <w:noProof/>
          </w:rPr>
          <w:delText>28</w:delText>
        </w:r>
      </w:del>
      <w:r w:rsidR="00E40F35">
        <w:rPr>
          <w:noProof/>
        </w:rPr>
        <w:fldChar w:fldCharType="end"/>
      </w:r>
      <w:bookmarkEnd w:id="542"/>
      <w:r>
        <w:t>. Annual mean dissolved ammoni</w:t>
      </w:r>
      <w:r w:rsidR="00F92DD0">
        <w:t>um</w:t>
      </w:r>
      <w:r>
        <w:t xml:space="preserve">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commentRangeStart w:id="547"/>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76EF13BD" w:rsidR="006C4833" w:rsidRDefault="002B50BC" w:rsidP="002B50BC">
      <w:pPr>
        <w:pStyle w:val="Caption"/>
      </w:pPr>
      <w:bookmarkStart w:id="548"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49" w:author="Dave Contreras" w:date="2019-08-15T13:52:00Z">
        <w:r w:rsidR="002B71CF">
          <w:rPr>
            <w:noProof/>
          </w:rPr>
          <w:t>32</w:t>
        </w:r>
      </w:ins>
      <w:ins w:id="550" w:author="Dave Contreras" w:date="2019-08-14T10:29:00Z">
        <w:del w:id="551" w:author="Dave Contreras" w:date="2019-08-15T13:52:00Z">
          <w:r w:rsidR="00007294" w:rsidDel="002B71CF">
            <w:rPr>
              <w:noProof/>
            </w:rPr>
            <w:delText>32</w:delText>
          </w:r>
        </w:del>
      </w:ins>
      <w:del w:id="552" w:author="Dave Contreras" w:date="2019-08-15T13:52:00Z">
        <w:r w:rsidR="00D1458F" w:rsidDel="002B71CF">
          <w:rPr>
            <w:noProof/>
          </w:rPr>
          <w:delText>29</w:delText>
        </w:r>
      </w:del>
      <w:r w:rsidR="00E40F35">
        <w:rPr>
          <w:noProof/>
        </w:rPr>
        <w:fldChar w:fldCharType="end"/>
      </w:r>
      <w:bookmarkEnd w:id="548"/>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commentRangeEnd w:id="547"/>
      <w:r w:rsidR="007564F8">
        <w:rPr>
          <w:rStyle w:val="CommentReference"/>
          <w:b w:val="0"/>
          <w:bCs w:val="0"/>
          <w:smallCaps w:val="0"/>
          <w:color w:val="auto"/>
        </w:rPr>
        <w:commentReference w:id="547"/>
      </w:r>
    </w:p>
    <w:p w14:paraId="625C0897" w14:textId="77777777" w:rsidR="00236B4C" w:rsidRDefault="006C4833" w:rsidP="00236B4C">
      <w:pPr>
        <w:keepNext/>
      </w:pPr>
      <w:commentRangeStart w:id="553"/>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37974BBD" w:rsidR="006C4833" w:rsidRDefault="00236B4C" w:rsidP="00236B4C">
      <w:pPr>
        <w:pStyle w:val="Caption"/>
      </w:pPr>
      <w:bookmarkStart w:id="554"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55" w:author="Dave Contreras" w:date="2019-08-15T13:52:00Z">
        <w:r w:rsidR="002B71CF">
          <w:rPr>
            <w:noProof/>
          </w:rPr>
          <w:t>33</w:t>
        </w:r>
      </w:ins>
      <w:ins w:id="556" w:author="Dave Contreras" w:date="2019-08-14T10:29:00Z">
        <w:del w:id="557" w:author="Dave Contreras" w:date="2019-08-15T13:52:00Z">
          <w:r w:rsidR="00007294" w:rsidDel="002B71CF">
            <w:rPr>
              <w:noProof/>
            </w:rPr>
            <w:delText>33</w:delText>
          </w:r>
        </w:del>
      </w:ins>
      <w:del w:id="558" w:author="Dave Contreras" w:date="2019-08-15T13:52:00Z">
        <w:r w:rsidR="00D1458F" w:rsidDel="002B71CF">
          <w:rPr>
            <w:noProof/>
          </w:rPr>
          <w:delText>30</w:delText>
        </w:r>
      </w:del>
      <w:r w:rsidR="00E40F35">
        <w:rPr>
          <w:noProof/>
        </w:rPr>
        <w:fldChar w:fldCharType="end"/>
      </w:r>
      <w:bookmarkEnd w:id="554"/>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commentRangeEnd w:id="553"/>
      <w:r w:rsidR="007564F8">
        <w:rPr>
          <w:rStyle w:val="CommentReference"/>
          <w:b w:val="0"/>
          <w:bCs w:val="0"/>
          <w:smallCaps w:val="0"/>
          <w:color w:val="auto"/>
        </w:rPr>
        <w:commentReference w:id="553"/>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0B686D68" w:rsidR="00F42F1F" w:rsidRDefault="00CE7BF4" w:rsidP="00CE7BF4">
      <w:pPr>
        <w:pStyle w:val="Caption"/>
      </w:pPr>
      <w:bookmarkStart w:id="559" w:name="_Ref146888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60" w:author="Dave Contreras" w:date="2019-08-15T13:52:00Z">
        <w:r w:rsidR="002B71CF">
          <w:rPr>
            <w:noProof/>
          </w:rPr>
          <w:t>34</w:t>
        </w:r>
      </w:ins>
      <w:ins w:id="561" w:author="Dave Contreras" w:date="2019-08-14T10:29:00Z">
        <w:del w:id="562" w:author="Dave Contreras" w:date="2019-08-15T13:52:00Z">
          <w:r w:rsidR="00007294" w:rsidDel="002B71CF">
            <w:rPr>
              <w:noProof/>
            </w:rPr>
            <w:delText>34</w:delText>
          </w:r>
        </w:del>
      </w:ins>
      <w:del w:id="563" w:author="Dave Contreras" w:date="2019-08-15T13:52:00Z">
        <w:r w:rsidR="00D1458F" w:rsidDel="002B71CF">
          <w:rPr>
            <w:noProof/>
          </w:rPr>
          <w:delText>31</w:delText>
        </w:r>
      </w:del>
      <w:r w:rsidR="00E40F35">
        <w:rPr>
          <w:noProof/>
        </w:rPr>
        <w:fldChar w:fldCharType="end"/>
      </w:r>
      <w:bookmarkEnd w:id="559"/>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4D7E74CF" w:rsidR="00F42F1F" w:rsidRDefault="002B50BC" w:rsidP="002B50BC">
      <w:pPr>
        <w:pStyle w:val="Caption"/>
      </w:pPr>
      <w:bookmarkStart w:id="564"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65" w:author="Dave Contreras" w:date="2019-08-15T13:52:00Z">
        <w:r w:rsidR="002B71CF">
          <w:rPr>
            <w:noProof/>
          </w:rPr>
          <w:t>35</w:t>
        </w:r>
      </w:ins>
      <w:ins w:id="566" w:author="Dave Contreras" w:date="2019-08-14T10:29:00Z">
        <w:del w:id="567" w:author="Dave Contreras" w:date="2019-08-15T13:52:00Z">
          <w:r w:rsidR="00007294" w:rsidDel="002B71CF">
            <w:rPr>
              <w:noProof/>
            </w:rPr>
            <w:delText>35</w:delText>
          </w:r>
        </w:del>
      </w:ins>
      <w:del w:id="568" w:author="Dave Contreras" w:date="2019-08-15T13:52:00Z">
        <w:r w:rsidR="00D1458F" w:rsidDel="002B71CF">
          <w:rPr>
            <w:noProof/>
          </w:rPr>
          <w:delText>32</w:delText>
        </w:r>
      </w:del>
      <w:r w:rsidR="00E40F35">
        <w:rPr>
          <w:noProof/>
        </w:rPr>
        <w:fldChar w:fldCharType="end"/>
      </w:r>
      <w:bookmarkEnd w:id="564"/>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4AB21539"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69" w:author="Dave Contreras" w:date="2019-08-15T13:52:00Z">
        <w:r w:rsidR="002B71CF">
          <w:rPr>
            <w:noProof/>
          </w:rPr>
          <w:t>36</w:t>
        </w:r>
      </w:ins>
      <w:ins w:id="570" w:author="Dave Contreras" w:date="2019-08-14T10:29:00Z">
        <w:del w:id="571" w:author="Dave Contreras" w:date="2019-08-15T13:52:00Z">
          <w:r w:rsidR="00007294" w:rsidDel="002B71CF">
            <w:rPr>
              <w:noProof/>
            </w:rPr>
            <w:delText>36</w:delText>
          </w:r>
        </w:del>
      </w:ins>
      <w:del w:id="572" w:author="Dave Contreras" w:date="2019-08-15T13:52:00Z">
        <w:r w:rsidR="00D1458F" w:rsidDel="002B71CF">
          <w:rPr>
            <w:noProof/>
          </w:rPr>
          <w:delText>33</w:delText>
        </w:r>
      </w:del>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6661C041" w:rsidR="00F42F1F" w:rsidRDefault="00CE7BF4" w:rsidP="00CE7BF4">
      <w:pPr>
        <w:pStyle w:val="Caption"/>
      </w:pPr>
      <w:bookmarkStart w:id="573" w:name="_Ref1468913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74" w:author="Dave Contreras" w:date="2019-08-15T13:52:00Z">
        <w:r w:rsidR="002B71CF">
          <w:rPr>
            <w:noProof/>
          </w:rPr>
          <w:t>37</w:t>
        </w:r>
      </w:ins>
      <w:ins w:id="575" w:author="Dave Contreras" w:date="2019-08-14T10:29:00Z">
        <w:del w:id="576" w:author="Dave Contreras" w:date="2019-08-15T13:52:00Z">
          <w:r w:rsidR="00007294" w:rsidDel="002B71CF">
            <w:rPr>
              <w:noProof/>
            </w:rPr>
            <w:delText>37</w:delText>
          </w:r>
        </w:del>
      </w:ins>
      <w:del w:id="577" w:author="Dave Contreras" w:date="2019-08-15T13:52:00Z">
        <w:r w:rsidR="00D1458F" w:rsidDel="002B71CF">
          <w:rPr>
            <w:noProof/>
          </w:rPr>
          <w:delText>34</w:delText>
        </w:r>
      </w:del>
      <w:r w:rsidR="00E40F35">
        <w:rPr>
          <w:noProof/>
        </w:rPr>
        <w:fldChar w:fldCharType="end"/>
      </w:r>
      <w:bookmarkEnd w:id="573"/>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01DB37F8" w:rsidR="00F42F1F" w:rsidRDefault="007C3F17" w:rsidP="007C3F17">
      <w:pPr>
        <w:pStyle w:val="Caption"/>
      </w:pPr>
      <w:bookmarkStart w:id="578"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79" w:author="Dave Contreras" w:date="2019-08-15T13:52:00Z">
        <w:r w:rsidR="002B71CF">
          <w:rPr>
            <w:noProof/>
          </w:rPr>
          <w:t>38</w:t>
        </w:r>
      </w:ins>
      <w:ins w:id="580" w:author="Dave Contreras" w:date="2019-08-14T10:29:00Z">
        <w:del w:id="581" w:author="Dave Contreras" w:date="2019-08-15T13:52:00Z">
          <w:r w:rsidR="00007294" w:rsidDel="002B71CF">
            <w:rPr>
              <w:noProof/>
            </w:rPr>
            <w:delText>38</w:delText>
          </w:r>
        </w:del>
      </w:ins>
      <w:del w:id="582" w:author="Dave Contreras" w:date="2019-08-15T13:52:00Z">
        <w:r w:rsidR="00D1458F" w:rsidDel="002B71CF">
          <w:rPr>
            <w:noProof/>
          </w:rPr>
          <w:delText>35</w:delText>
        </w:r>
      </w:del>
      <w:r w:rsidR="00E40F35">
        <w:rPr>
          <w:noProof/>
        </w:rPr>
        <w:fldChar w:fldCharType="end"/>
      </w:r>
      <w:bookmarkEnd w:id="578"/>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18B6D476" w:rsidR="00F42F1F" w:rsidRDefault="00236B4C" w:rsidP="00236B4C">
      <w:pPr>
        <w:pStyle w:val="Caption"/>
      </w:pPr>
      <w:bookmarkStart w:id="583"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84" w:author="Dave Contreras" w:date="2019-08-15T13:52:00Z">
        <w:r w:rsidR="002B71CF">
          <w:rPr>
            <w:noProof/>
          </w:rPr>
          <w:t>39</w:t>
        </w:r>
      </w:ins>
      <w:ins w:id="585" w:author="Dave Contreras" w:date="2019-08-14T10:29:00Z">
        <w:del w:id="586" w:author="Dave Contreras" w:date="2019-08-15T13:52:00Z">
          <w:r w:rsidR="00007294" w:rsidDel="002B71CF">
            <w:rPr>
              <w:noProof/>
            </w:rPr>
            <w:delText>39</w:delText>
          </w:r>
        </w:del>
      </w:ins>
      <w:del w:id="587" w:author="Dave Contreras" w:date="2019-08-15T13:52:00Z">
        <w:r w:rsidR="00D1458F" w:rsidDel="002B71CF">
          <w:rPr>
            <w:noProof/>
          </w:rPr>
          <w:delText>36</w:delText>
        </w:r>
      </w:del>
      <w:r w:rsidR="00E40F35">
        <w:rPr>
          <w:noProof/>
        </w:rPr>
        <w:fldChar w:fldCharType="end"/>
      </w:r>
      <w:bookmarkEnd w:id="583"/>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Tot Kjeldahl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6ABC11EE" w:rsidR="006C4833" w:rsidRDefault="00CE7BF4" w:rsidP="00CE7BF4">
      <w:pPr>
        <w:pStyle w:val="Caption"/>
      </w:pPr>
      <w:bookmarkStart w:id="588" w:name="_Ref1469183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89" w:author="Dave Contreras" w:date="2019-08-15T13:52:00Z">
        <w:r w:rsidR="002B71CF">
          <w:rPr>
            <w:noProof/>
          </w:rPr>
          <w:t>40</w:t>
        </w:r>
      </w:ins>
      <w:ins w:id="590" w:author="Dave Contreras" w:date="2019-08-14T10:29:00Z">
        <w:del w:id="591" w:author="Dave Contreras" w:date="2019-08-15T13:52:00Z">
          <w:r w:rsidR="00007294" w:rsidDel="002B71CF">
            <w:rPr>
              <w:noProof/>
            </w:rPr>
            <w:delText>40</w:delText>
          </w:r>
        </w:del>
      </w:ins>
      <w:del w:id="592" w:author="Dave Contreras" w:date="2019-08-15T13:52:00Z">
        <w:r w:rsidR="00D1458F" w:rsidDel="002B71CF">
          <w:rPr>
            <w:noProof/>
          </w:rPr>
          <w:delText>37</w:delText>
        </w:r>
      </w:del>
      <w:r w:rsidR="00E40F35">
        <w:rPr>
          <w:noProof/>
        </w:rPr>
        <w:fldChar w:fldCharType="end"/>
      </w:r>
      <w:bookmarkEnd w:id="588"/>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6FAAE80F" w:rsidR="006C4833" w:rsidRDefault="007C3F17" w:rsidP="007C3F17">
      <w:pPr>
        <w:pStyle w:val="Caption"/>
      </w:pPr>
      <w:bookmarkStart w:id="593"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94" w:author="Dave Contreras" w:date="2019-08-15T13:52:00Z">
        <w:r w:rsidR="002B71CF">
          <w:rPr>
            <w:noProof/>
          </w:rPr>
          <w:t>41</w:t>
        </w:r>
      </w:ins>
      <w:ins w:id="595" w:author="Dave Contreras" w:date="2019-08-14T10:29:00Z">
        <w:del w:id="596" w:author="Dave Contreras" w:date="2019-08-15T13:52:00Z">
          <w:r w:rsidR="00007294" w:rsidDel="002B71CF">
            <w:rPr>
              <w:noProof/>
            </w:rPr>
            <w:delText>41</w:delText>
          </w:r>
        </w:del>
      </w:ins>
      <w:del w:id="597" w:author="Dave Contreras" w:date="2019-08-15T13:52:00Z">
        <w:r w:rsidR="00D1458F" w:rsidDel="002B71CF">
          <w:rPr>
            <w:noProof/>
          </w:rPr>
          <w:delText>38</w:delText>
        </w:r>
      </w:del>
      <w:r w:rsidR="00E40F35">
        <w:rPr>
          <w:noProof/>
        </w:rPr>
        <w:fldChar w:fldCharType="end"/>
      </w:r>
      <w:bookmarkEnd w:id="593"/>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15372447" w:rsidR="006C4833" w:rsidRDefault="00236B4C" w:rsidP="00236B4C">
      <w:pPr>
        <w:pStyle w:val="Caption"/>
      </w:pPr>
      <w:bookmarkStart w:id="598"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99" w:author="Dave Contreras" w:date="2019-08-15T13:52:00Z">
        <w:r w:rsidR="002B71CF">
          <w:rPr>
            <w:noProof/>
          </w:rPr>
          <w:t>42</w:t>
        </w:r>
      </w:ins>
      <w:ins w:id="600" w:author="Dave Contreras" w:date="2019-08-14T10:29:00Z">
        <w:del w:id="601" w:author="Dave Contreras" w:date="2019-08-15T13:52:00Z">
          <w:r w:rsidR="00007294" w:rsidDel="002B71CF">
            <w:rPr>
              <w:noProof/>
            </w:rPr>
            <w:delText>42</w:delText>
          </w:r>
        </w:del>
      </w:ins>
      <w:del w:id="602" w:author="Dave Contreras" w:date="2019-08-15T13:52:00Z">
        <w:r w:rsidR="00D1458F" w:rsidDel="002B71CF">
          <w:rPr>
            <w:noProof/>
          </w:rPr>
          <w:delText>39</w:delText>
        </w:r>
      </w:del>
      <w:r w:rsidR="00E40F35">
        <w:rPr>
          <w:noProof/>
        </w:rPr>
        <w:fldChar w:fldCharType="end"/>
      </w:r>
      <w:bookmarkEnd w:id="598"/>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50EAA6C4" w:rsidR="00F42F1F" w:rsidRDefault="00CE7BF4" w:rsidP="00CE7BF4">
      <w:pPr>
        <w:pStyle w:val="Caption"/>
      </w:pPr>
      <w:bookmarkStart w:id="603" w:name="_Ref1469201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04" w:author="Dave Contreras" w:date="2019-08-15T13:52:00Z">
        <w:r w:rsidR="002B71CF">
          <w:rPr>
            <w:noProof/>
          </w:rPr>
          <w:t>43</w:t>
        </w:r>
      </w:ins>
      <w:ins w:id="605" w:author="Dave Contreras" w:date="2019-08-14T10:29:00Z">
        <w:del w:id="606" w:author="Dave Contreras" w:date="2019-08-15T13:52:00Z">
          <w:r w:rsidR="00007294" w:rsidDel="002B71CF">
            <w:rPr>
              <w:noProof/>
            </w:rPr>
            <w:delText>43</w:delText>
          </w:r>
        </w:del>
      </w:ins>
      <w:del w:id="607" w:author="Dave Contreras" w:date="2019-08-15T13:52:00Z">
        <w:r w:rsidR="00D1458F" w:rsidDel="002B71CF">
          <w:rPr>
            <w:noProof/>
          </w:rPr>
          <w:delText>40</w:delText>
        </w:r>
      </w:del>
      <w:r w:rsidR="00E40F35">
        <w:rPr>
          <w:noProof/>
        </w:rPr>
        <w:fldChar w:fldCharType="end"/>
      </w:r>
      <w:bookmarkEnd w:id="603"/>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62020D10" w:rsidR="00F42F1F" w:rsidRDefault="00324A9D" w:rsidP="00324A9D">
      <w:pPr>
        <w:pStyle w:val="Caption"/>
      </w:pPr>
      <w:bookmarkStart w:id="608"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09" w:author="Dave Contreras" w:date="2019-08-15T13:52:00Z">
        <w:r w:rsidR="002B71CF">
          <w:rPr>
            <w:noProof/>
          </w:rPr>
          <w:t>44</w:t>
        </w:r>
      </w:ins>
      <w:ins w:id="610" w:author="Dave Contreras" w:date="2019-08-14T10:29:00Z">
        <w:del w:id="611" w:author="Dave Contreras" w:date="2019-08-15T13:52:00Z">
          <w:r w:rsidR="00007294" w:rsidDel="002B71CF">
            <w:rPr>
              <w:noProof/>
            </w:rPr>
            <w:delText>44</w:delText>
          </w:r>
        </w:del>
      </w:ins>
      <w:del w:id="612" w:author="Dave Contreras" w:date="2019-08-15T13:52:00Z">
        <w:r w:rsidR="00D1458F" w:rsidDel="002B71CF">
          <w:rPr>
            <w:noProof/>
          </w:rPr>
          <w:delText>41</w:delText>
        </w:r>
      </w:del>
      <w:r w:rsidR="00E40F35">
        <w:rPr>
          <w:noProof/>
        </w:rPr>
        <w:fldChar w:fldCharType="end"/>
      </w:r>
      <w:bookmarkEnd w:id="608"/>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444DEDB1" w:rsidR="00F42F1F" w:rsidRDefault="00236B4C" w:rsidP="00236B4C">
      <w:pPr>
        <w:pStyle w:val="Caption"/>
      </w:pPr>
      <w:bookmarkStart w:id="613"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14" w:author="Dave Contreras" w:date="2019-08-15T13:52:00Z">
        <w:r w:rsidR="002B71CF">
          <w:rPr>
            <w:noProof/>
          </w:rPr>
          <w:t>45</w:t>
        </w:r>
      </w:ins>
      <w:ins w:id="615" w:author="Dave Contreras" w:date="2019-08-14T10:29:00Z">
        <w:del w:id="616" w:author="Dave Contreras" w:date="2019-08-15T13:52:00Z">
          <w:r w:rsidR="00007294" w:rsidDel="002B71CF">
            <w:rPr>
              <w:noProof/>
            </w:rPr>
            <w:delText>45</w:delText>
          </w:r>
        </w:del>
      </w:ins>
      <w:del w:id="617" w:author="Dave Contreras" w:date="2019-08-15T13:52:00Z">
        <w:r w:rsidR="00D1458F" w:rsidDel="002B71CF">
          <w:rPr>
            <w:noProof/>
          </w:rPr>
          <w:delText>42</w:delText>
        </w:r>
      </w:del>
      <w:r w:rsidR="00E40F35">
        <w:rPr>
          <w:noProof/>
        </w:rPr>
        <w:fldChar w:fldCharType="end"/>
      </w:r>
      <w:bookmarkEnd w:id="613"/>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108BD69D" w:rsidR="00F42F1F" w:rsidRDefault="00CE7BF4" w:rsidP="00CE7BF4">
      <w:pPr>
        <w:pStyle w:val="Caption"/>
      </w:pPr>
      <w:bookmarkStart w:id="618" w:name="_Ref1469219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19" w:author="Dave Contreras" w:date="2019-08-15T13:52:00Z">
        <w:r w:rsidR="002B71CF">
          <w:rPr>
            <w:noProof/>
          </w:rPr>
          <w:t>46</w:t>
        </w:r>
      </w:ins>
      <w:ins w:id="620" w:author="Dave Contreras" w:date="2019-08-14T10:29:00Z">
        <w:del w:id="621" w:author="Dave Contreras" w:date="2019-08-15T13:52:00Z">
          <w:r w:rsidR="00007294" w:rsidDel="002B71CF">
            <w:rPr>
              <w:noProof/>
            </w:rPr>
            <w:delText>46</w:delText>
          </w:r>
        </w:del>
      </w:ins>
      <w:del w:id="622" w:author="Dave Contreras" w:date="2019-08-15T13:52:00Z">
        <w:r w:rsidR="00D1458F" w:rsidDel="002B71CF">
          <w:rPr>
            <w:noProof/>
          </w:rPr>
          <w:delText>43</w:delText>
        </w:r>
      </w:del>
      <w:r w:rsidR="00E40F35">
        <w:rPr>
          <w:noProof/>
        </w:rPr>
        <w:fldChar w:fldCharType="end"/>
      </w:r>
      <w:bookmarkEnd w:id="618"/>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10AAEF7A" w:rsidR="00F42F1F" w:rsidRDefault="00324A9D" w:rsidP="00324A9D">
      <w:pPr>
        <w:pStyle w:val="Caption"/>
      </w:pPr>
      <w:bookmarkStart w:id="623"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24" w:author="Dave Contreras" w:date="2019-08-15T13:52:00Z">
        <w:r w:rsidR="002B71CF">
          <w:rPr>
            <w:noProof/>
          </w:rPr>
          <w:t>47</w:t>
        </w:r>
      </w:ins>
      <w:ins w:id="625" w:author="Dave Contreras" w:date="2019-08-14T10:29:00Z">
        <w:del w:id="626" w:author="Dave Contreras" w:date="2019-08-15T13:52:00Z">
          <w:r w:rsidR="00007294" w:rsidDel="002B71CF">
            <w:rPr>
              <w:noProof/>
            </w:rPr>
            <w:delText>47</w:delText>
          </w:r>
        </w:del>
      </w:ins>
      <w:del w:id="627" w:author="Dave Contreras" w:date="2019-08-15T13:52:00Z">
        <w:r w:rsidR="00D1458F" w:rsidDel="002B71CF">
          <w:rPr>
            <w:noProof/>
          </w:rPr>
          <w:delText>44</w:delText>
        </w:r>
      </w:del>
      <w:r w:rsidR="00E40F35">
        <w:rPr>
          <w:noProof/>
        </w:rPr>
        <w:fldChar w:fldCharType="end"/>
      </w:r>
      <w:bookmarkEnd w:id="623"/>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5EB699AB" w:rsidR="00F42F1F" w:rsidRDefault="00236B4C" w:rsidP="00236B4C">
      <w:pPr>
        <w:pStyle w:val="Caption"/>
        <w:rPr>
          <w:rFonts w:cstheme="minorHAnsi"/>
        </w:rPr>
      </w:pPr>
      <w:bookmarkStart w:id="628"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29" w:author="Dave Contreras" w:date="2019-08-15T13:52:00Z">
        <w:r w:rsidR="002B71CF">
          <w:rPr>
            <w:noProof/>
          </w:rPr>
          <w:t>48</w:t>
        </w:r>
      </w:ins>
      <w:ins w:id="630" w:author="Dave Contreras" w:date="2019-08-14T10:29:00Z">
        <w:del w:id="631" w:author="Dave Contreras" w:date="2019-08-15T13:52:00Z">
          <w:r w:rsidR="00007294" w:rsidDel="002B71CF">
            <w:rPr>
              <w:noProof/>
            </w:rPr>
            <w:delText>48</w:delText>
          </w:r>
        </w:del>
      </w:ins>
      <w:del w:id="632" w:author="Dave Contreras" w:date="2019-08-15T13:52:00Z">
        <w:r w:rsidR="00D1458F" w:rsidDel="002B71CF">
          <w:rPr>
            <w:noProof/>
          </w:rPr>
          <w:delText>45</w:delText>
        </w:r>
      </w:del>
      <w:r w:rsidR="00E40F35">
        <w:rPr>
          <w:noProof/>
        </w:rPr>
        <w:fldChar w:fldCharType="end"/>
      </w:r>
      <w:bookmarkEnd w:id="628"/>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6EB4B77B" w:rsidR="001A2555" w:rsidRDefault="001A2555" w:rsidP="001A2555">
      <w:pPr>
        <w:pStyle w:val="Caption"/>
        <w:keepNext/>
      </w:pPr>
      <w:bookmarkStart w:id="633" w:name="_Ref15648843"/>
      <w:bookmarkStart w:id="634" w:name="_Ref15648838"/>
      <w:commentRangeStart w:id="635"/>
      <w:r>
        <w:t xml:space="preserve">Table </w:t>
      </w:r>
      <w:fldSimple w:instr=" SEQ Table \* ARABIC ">
        <w:r w:rsidR="009E5A68">
          <w:rPr>
            <w:noProof/>
          </w:rPr>
          <w:t>16</w:t>
        </w:r>
      </w:fldSimple>
      <w:bookmarkEnd w:id="633"/>
      <w:r w:rsidR="003D2000">
        <w:rPr>
          <w:noProof/>
        </w:rPr>
        <w:t>.</w:t>
      </w:r>
      <w:r w:rsidRPr="001A2555">
        <w:t xml:space="preserve"> </w:t>
      </w:r>
      <w:r>
        <w:t xml:space="preserve">results of </w:t>
      </w:r>
      <w:proofErr w:type="spellStart"/>
      <w:r>
        <w:t>anova</w:t>
      </w:r>
      <w:proofErr w:type="spellEnd"/>
      <w:r>
        <w:t xml:space="preserve"> analyses for individual nutrients and water quality parameters. all </w:t>
      </w:r>
      <w:proofErr w:type="spellStart"/>
      <w:r>
        <w:t>anova</w:t>
      </w:r>
      <w:proofErr w:type="spellEnd"/>
      <w:r>
        <w:t xml:space="preserve">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634"/>
      <w:commentRangeEnd w:id="635"/>
      <w:r w:rsidR="00C74101">
        <w:rPr>
          <w:rStyle w:val="CommentReference"/>
          <w:b w:val="0"/>
          <w:bCs w:val="0"/>
          <w:smallCaps w:val="0"/>
          <w:color w:val="auto"/>
        </w:rPr>
        <w:commentReference w:id="635"/>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Total Kjeldahl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636" w:name="_Toc15651195"/>
      <w:r>
        <w:lastRenderedPageBreak/>
        <w:t>Fish</w:t>
      </w:r>
      <w:r w:rsidR="002809CB">
        <w:t xml:space="preserve"> – Summer</w:t>
      </w:r>
      <w:bookmarkEnd w:id="636"/>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Bradmoor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w:t>
      </w:r>
      <w:proofErr w:type="spellStart"/>
      <w:r>
        <w:t>townet</w:t>
      </w:r>
      <w:proofErr w:type="spellEnd"/>
      <w:r>
        <w:t xml:space="preserve">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proofErr w:type="spellStart"/>
      <w:r>
        <w:t>townet</w:t>
      </w:r>
      <w:proofErr w:type="spellEnd"/>
      <w:r>
        <w:t xml:space="preserve">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637" w:name="_Ref14335486"/>
      <w:r>
        <w:t xml:space="preserve">Table </w:t>
      </w:r>
      <w:fldSimple w:instr=" SEQ Table \* ARABIC ">
        <w:r w:rsidR="009E5A68">
          <w:rPr>
            <w:noProof/>
          </w:rPr>
          <w:t>17</w:t>
        </w:r>
      </w:fldSimple>
      <w:bookmarkEnd w:id="637"/>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EC4D7C"/>
    <w:p w14:paraId="06ED3B03" w14:textId="7A2C5655" w:rsidR="005D7A3C" w:rsidRDefault="00A23E74">
      <w:r>
        <w:rPr>
          <w:noProof/>
        </w:rPr>
        <w:lastRenderedPageBreak/>
        <w:drawing>
          <wp:inline distT="0" distB="0" distL="0" distR="0" wp14:anchorId="27376C5A" wp14:editId="5CEFF8AD">
            <wp:extent cx="5419814" cy="3700593"/>
            <wp:effectExtent l="0" t="0" r="0" b="0"/>
            <wp:docPr id="1073741912" name="Picture 1073741912" descr="CPUE boxplots occurring in 2017 and 2018. At Bradmoor Island the lampara net had higher CPUE than the townet during both years. At Browns Island the Lampara and townet had similar CPUE in  2018. At Decker Island the beach seine had a much higher CPUE than townet during both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6">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11927821">
            <wp:extent cx="5425910" cy="3609145"/>
            <wp:effectExtent l="0" t="0" r="3810" b="0"/>
            <wp:docPr id="1073741913" name="Picture 1073741913" descr="CPUE boxplots occurring in 2017 and 2018. At Prospect Island, box plot values for the beach seine were much higher than the townet during both years. At Tule Red, the box plot value for lampara net was higher in 2017 than the townet, but similar in 2018. At Winter Island, the boxplots were similar between the lampara net and townet during both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7">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p>
    <w:p w14:paraId="3D33381D" w14:textId="0EE7F21D" w:rsidR="009A054C" w:rsidRDefault="005D7A3C" w:rsidP="00873188">
      <w:pPr>
        <w:pStyle w:val="Caption"/>
      </w:pPr>
      <w:bookmarkStart w:id="638" w:name="_Ref14343557"/>
      <w:bookmarkStart w:id="639" w:name="_Ref14267265"/>
      <w:bookmarkStart w:id="640" w:name="_Ref14267252"/>
      <w:r>
        <w:t xml:space="preserve">Figure </w:t>
      </w:r>
      <w:fldSimple w:instr=" SEQ Figure \* ARABIC ">
        <w:ins w:id="641" w:author="Dave Contreras" w:date="2019-08-15T13:52:00Z">
          <w:r w:rsidR="002B71CF">
            <w:rPr>
              <w:noProof/>
            </w:rPr>
            <w:t>49</w:t>
          </w:r>
        </w:ins>
        <w:ins w:id="642" w:author="Dave Contreras" w:date="2019-08-14T10:29:00Z">
          <w:del w:id="643" w:author="Dave Contreras" w:date="2019-08-15T13:52:00Z">
            <w:r w:rsidR="00007294" w:rsidDel="002B71CF">
              <w:rPr>
                <w:noProof/>
              </w:rPr>
              <w:delText>49</w:delText>
            </w:r>
          </w:del>
        </w:ins>
        <w:del w:id="644" w:author="Dave Contreras" w:date="2019-08-15T13:52:00Z">
          <w:r w:rsidR="00D1458F" w:rsidDel="002B71CF">
            <w:rPr>
              <w:noProof/>
            </w:rPr>
            <w:delText>46</w:delText>
          </w:r>
        </w:del>
      </w:fldSimple>
      <w:bookmarkEnd w:id="638"/>
      <w:bookmarkEnd w:id="639"/>
      <w:r w:rsidR="004B1CB7">
        <w:t xml:space="preserve">. </w:t>
      </w:r>
      <w:r w:rsidR="00AB1861" w:rsidRPr="00584377">
        <w:t xml:space="preserve">CPUE boxplots of the gear types in various </w:t>
      </w:r>
      <w:r w:rsidR="00597940">
        <w:t>wetlands during</w:t>
      </w:r>
      <w:r w:rsidR="00D14076">
        <w:t xml:space="preserve"> </w:t>
      </w:r>
      <w:proofErr w:type="spellStart"/>
      <w:r w:rsidR="00D14076">
        <w:t>jun-aug</w:t>
      </w:r>
      <w:proofErr w:type="spellEnd"/>
      <w:r w:rsidR="00D14076">
        <w:t xml:space="preserve">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645" w:name="_Ref14348714"/>
      <w:r>
        <w:t xml:space="preserve">Table </w:t>
      </w:r>
      <w:fldSimple w:instr=" SEQ Table \* ARABIC ">
        <w:r w:rsidR="009E5A68">
          <w:rPr>
            <w:noProof/>
          </w:rPr>
          <w:t>18</w:t>
        </w:r>
      </w:fldSimple>
      <w:bookmarkEnd w:id="645"/>
      <w:r>
        <w:t xml:space="preserve">. </w:t>
      </w:r>
      <w:r w:rsidR="00D83EF8" w:rsidRPr="000352D4">
        <w:t>CPUE comparison values for gear types in various habitats</w:t>
      </w:r>
      <w:r w:rsidR="00D83EF8">
        <w:t xml:space="preserve"> </w:t>
      </w:r>
      <w:r w:rsidR="00D14076">
        <w:t xml:space="preserve">during </w:t>
      </w:r>
      <w:proofErr w:type="spellStart"/>
      <w:r w:rsidR="00D14076">
        <w:t>jun</w:t>
      </w:r>
      <w:r w:rsidR="00013072">
        <w:t>e</w:t>
      </w:r>
      <w:proofErr w:type="spellEnd"/>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lastRenderedPageBreak/>
              <w:t>Bradmoor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5937A924" w:rsidR="000A74E5" w:rsidRDefault="000A74E5" w:rsidP="000A74E5">
      <w:pPr>
        <w:rPr>
          <w:rFonts w:ascii="Calibri" w:eastAsia="Times New Roman" w:hAnsi="Calibri" w:cs="Times New Roman"/>
          <w:color w:val="000000"/>
        </w:rPr>
      </w:pPr>
      <w:r>
        <w:t xml:space="preserve">The GLM of fish CPUE at Bradmoor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A similar GLM pattern was found at Prospect where the significant interaction </w:t>
      </w:r>
      <w:ins w:id="646" w:author="Dave Contreras" w:date="2019-08-14T11:47:00Z">
        <w:r w:rsidR="00632079">
          <w:t xml:space="preserve">was found </w:t>
        </w:r>
      </w:ins>
      <w:r>
        <w:t>between CPUE and gear type, where CPUE was</w:t>
      </w:r>
      <w:ins w:id="647" w:author="Dave Contreras" w:date="2019-08-14T11:47:00Z">
        <w:r w:rsidR="00632079">
          <w:t xml:space="preserve"> higher</w:t>
        </w:r>
      </w:ins>
      <w:r>
        <w:t xml:space="preserve"> for beach seines (</w:t>
      </w:r>
      <w:r>
        <w:fldChar w:fldCharType="begin"/>
      </w:r>
      <w:r>
        <w:instrText xml:space="preserve"> REF _Ref14418766 \h </w:instrText>
      </w:r>
      <w:r>
        <w:fldChar w:fldCharType="separate"/>
      </w:r>
      <w:r>
        <w:t xml:space="preserve">Table </w:t>
      </w:r>
      <w:r>
        <w:rPr>
          <w:noProof/>
        </w:rPr>
        <w:t>18</w:t>
      </w:r>
      <w:r>
        <w:fldChar w:fldCharType="end"/>
      </w:r>
      <w:ins w:id="648" w:author="Dave Contreras" w:date="2019-08-14T11:48:00Z">
        <w:r w:rsidR="00632079">
          <w:t xml:space="preserve">, </w:t>
        </w:r>
        <w:r w:rsidR="00632079">
          <w:fldChar w:fldCharType="begin"/>
        </w:r>
        <w:r w:rsidR="00632079">
          <w:instrText xml:space="preserve"> REF _Ref14343557 \h </w:instrText>
        </w:r>
      </w:ins>
      <w:r w:rsidR="00632079">
        <w:fldChar w:fldCharType="separate"/>
      </w:r>
      <w:ins w:id="649" w:author="Dave Contreras" w:date="2019-08-14T11:48:00Z">
        <w:r w:rsidR="00632079">
          <w:t xml:space="preserve">Figure </w:t>
        </w:r>
        <w:r w:rsidR="00632079">
          <w:rPr>
            <w:noProof/>
          </w:rPr>
          <w:t>49</w:t>
        </w:r>
        <w:r w:rsidR="00632079">
          <w:fldChar w:fldCharType="end"/>
        </w:r>
      </w:ins>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75E48E" w:rsidR="00FC7916" w:rsidRDefault="005E18CC" w:rsidP="000A2295">
      <w:pPr>
        <w:pStyle w:val="Caption"/>
      </w:pPr>
      <w:bookmarkStart w:id="650" w:name="_Ref14418766"/>
      <w:r>
        <w:t xml:space="preserve">Table </w:t>
      </w:r>
      <w:fldSimple w:instr=" SEQ Table \* ARABIC ">
        <w:r w:rsidR="009E5A68">
          <w:rPr>
            <w:noProof/>
          </w:rPr>
          <w:t>19</w:t>
        </w:r>
      </w:fldSimple>
      <w:bookmarkEnd w:id="650"/>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w:t>
      </w:r>
      <w:proofErr w:type="spellStart"/>
      <w:r w:rsidR="00D14076">
        <w:t>jun</w:t>
      </w:r>
      <w:r w:rsidR="00013072">
        <w:t>e</w:t>
      </w:r>
      <w:proofErr w:type="spellEnd"/>
      <w:r w:rsidR="00D14076">
        <w:t>-aug</w:t>
      </w:r>
      <w:r w:rsidR="00013072">
        <w:t>ust</w:t>
      </w:r>
      <w:r w:rsidR="00D14076">
        <w:t xml:space="preserve"> of</w:t>
      </w:r>
      <w:r w:rsidR="003976C7">
        <w:t xml:space="preserve"> 2017 and 2018</w:t>
      </w:r>
      <w:r w:rsidR="009A0479">
        <w:t>.</w:t>
      </w:r>
      <w:r w:rsidR="007B3D13">
        <w:t xml:space="preserve"> GLMMs only run for locations where </w:t>
      </w:r>
      <w:proofErr w:type="spellStart"/>
      <w:r w:rsidR="007B3D13">
        <w:t>cpue</w:t>
      </w:r>
      <w:proofErr w:type="spellEnd"/>
      <w:r w:rsidR="007B3D13">
        <w:t xml:space="preserve"> differed between gear types</w:t>
      </w:r>
      <w:ins w:id="651" w:author="Dave Contreras" w:date="2019-08-14T11:56:00Z">
        <w:r w:rsidR="000F4AD7">
          <w:t xml:space="preserve"> (see </w:t>
        </w:r>
      </w:ins>
      <w:ins w:id="652" w:author="Dave Contreras" w:date="2019-08-14T11:58:00Z">
        <w:r w:rsidR="000F4AD7">
          <w:fldChar w:fldCharType="begin"/>
        </w:r>
        <w:r w:rsidR="000F4AD7">
          <w:instrText xml:space="preserve"> REF _Ref14348714 \h </w:instrText>
        </w:r>
      </w:ins>
      <w:r w:rsidR="000F4AD7">
        <w:fldChar w:fldCharType="separate"/>
      </w:r>
      <w:ins w:id="653" w:author="Dave Contreras" w:date="2019-08-14T11:58:00Z">
        <w:r w:rsidR="000F4AD7">
          <w:t xml:space="preserve">Table </w:t>
        </w:r>
        <w:r w:rsidR="000F4AD7">
          <w:rPr>
            <w:noProof/>
          </w:rPr>
          <w:t>18</w:t>
        </w:r>
        <w:r w:rsidR="000F4AD7">
          <w:fldChar w:fldCharType="end"/>
        </w:r>
        <w:r w:rsidR="000F4AD7">
          <w:t>)</w:t>
        </w:r>
      </w:ins>
      <w:r w:rsidR="007B3D13">
        <w:t>.</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Bradmoor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560166B" w:rsidR="005A1EEF" w:rsidRDefault="005A1EEF" w:rsidP="005A1EEF">
      <w:r w:rsidRPr="009650D7">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xml:space="preserve">). In general, the </w:t>
      </w:r>
      <w:proofErr w:type="spellStart"/>
      <w:r>
        <w:t>townet</w:t>
      </w:r>
      <w:proofErr w:type="spellEnd"/>
      <w:r>
        <w:t xml:space="preserve"> caught a higher abundance of Striped Bass</w:t>
      </w:r>
      <w:r w:rsidR="00C866CA">
        <w:t xml:space="preserve"> and</w:t>
      </w:r>
      <w:r>
        <w:t xml:space="preserve"> </w:t>
      </w:r>
      <w:proofErr w:type="spellStart"/>
      <w:r>
        <w:t>Tridentiger</w:t>
      </w:r>
      <w:proofErr w:type="spellEnd"/>
      <w:r>
        <w:t xml:space="preserve"> gob</w:t>
      </w:r>
      <w:r w:rsidR="00687EE5">
        <w:t>y species</w:t>
      </w:r>
      <w:r w:rsidR="00C866CA">
        <w:t xml:space="preserve"> </w:t>
      </w:r>
      <w:r>
        <w:t>(</w:t>
      </w:r>
      <w:r w:rsidR="003D2000">
        <w:fldChar w:fldCharType="begin"/>
      </w:r>
      <w:r w:rsidR="003D2000">
        <w:instrText xml:space="preserve"> REF _Ref15649020 \h </w:instrText>
      </w:r>
      <w:r w:rsidR="003D2000">
        <w:fldChar w:fldCharType="separate"/>
      </w:r>
      <w:ins w:id="654" w:author="Dave Contreras" w:date="2019-08-14T12:36:00Z">
        <w:r w:rsidR="00C85120">
          <w:t xml:space="preserve">Figure </w:t>
        </w:r>
        <w:r w:rsidR="00C85120">
          <w:rPr>
            <w:noProof/>
          </w:rPr>
          <w:t>50</w:t>
        </w:r>
      </w:ins>
      <w:del w:id="655" w:author="Dave Contreras" w:date="2019-08-14T12:36:00Z">
        <w:r w:rsidR="003D2000" w:rsidDel="00C85120">
          <w:delText xml:space="preserve">Figure </w:delText>
        </w:r>
        <w:r w:rsidR="003D2000" w:rsidDel="00C85120">
          <w:rPr>
            <w:noProof/>
          </w:rPr>
          <w:delText>47</w:delText>
        </w:r>
      </w:del>
      <w:r w:rsidR="003D2000">
        <w:fldChar w:fldCharType="end"/>
      </w:r>
      <w:ins w:id="656" w:author="Dave Contreras" w:date="2019-08-14T12:38:00Z">
        <w:r w:rsidR="00C85120">
          <w:t xml:space="preserve">, </w:t>
        </w:r>
        <w:r w:rsidR="00C85120">
          <w:fldChar w:fldCharType="begin"/>
        </w:r>
        <w:r w:rsidR="00C85120">
          <w:instrText xml:space="preserve"> REF _Ref16678690 \h </w:instrText>
        </w:r>
      </w:ins>
      <w:r w:rsidR="00C85120">
        <w:fldChar w:fldCharType="separate"/>
      </w:r>
      <w:ins w:id="657" w:author="Dave Contreras" w:date="2019-08-14T12:38:00Z">
        <w:r w:rsidR="00C85120">
          <w:t xml:space="preserve">Figure </w:t>
        </w:r>
        <w:r w:rsidR="00C85120">
          <w:rPr>
            <w:noProof/>
          </w:rPr>
          <w:t>51</w:t>
        </w:r>
        <w:r w:rsidR="00C85120">
          <w:fldChar w:fldCharType="end"/>
        </w:r>
      </w:ins>
      <w:r>
        <w:t>). The beach seine caught a higher abundance of Mississippi Silversides and Splittail</w:t>
      </w:r>
      <w:r w:rsidR="0048077D">
        <w:t xml:space="preserve"> </w:t>
      </w:r>
      <w:ins w:id="658" w:author="Dave Contreras" w:date="2019-08-14T12:37:00Z">
        <w:r w:rsidR="00C85120">
          <w:t>(</w:t>
        </w:r>
        <w:r w:rsidR="00C85120">
          <w:fldChar w:fldCharType="begin"/>
        </w:r>
        <w:r w:rsidR="00C85120">
          <w:instrText xml:space="preserve"> REF _Ref16678690 \h </w:instrText>
        </w:r>
      </w:ins>
      <w:r w:rsidR="00C85120">
        <w:fldChar w:fldCharType="separate"/>
      </w:r>
      <w:ins w:id="659" w:author="Dave Contreras" w:date="2019-08-14T12:37:00Z">
        <w:r w:rsidR="00C85120">
          <w:t xml:space="preserve">Figure </w:t>
        </w:r>
        <w:r w:rsidR="00C85120">
          <w:rPr>
            <w:noProof/>
          </w:rPr>
          <w:t>51</w:t>
        </w:r>
        <w:r w:rsidR="00C85120">
          <w:fldChar w:fldCharType="end"/>
        </w:r>
      </w:ins>
      <w:del w:id="660" w:author="Dave Contreras" w:date="2019-08-14T12:37:00Z">
        <w:r w:rsidR="0048077D" w:rsidDel="00C85120">
          <w:delText>(</w:delText>
        </w:r>
        <w:r w:rsidR="003D2000" w:rsidDel="00C85120">
          <w:fldChar w:fldCharType="begin"/>
        </w:r>
        <w:r w:rsidR="003D2000" w:rsidDel="00C85120">
          <w:delInstrText xml:space="preserve"> REF _Ref15649020 \h </w:delInstrText>
        </w:r>
        <w:r w:rsidR="003D2000" w:rsidDel="00C85120">
          <w:fldChar w:fldCharType="separate"/>
        </w:r>
      </w:del>
      <w:del w:id="661" w:author="Dave Contreras" w:date="2019-08-14T12:36:00Z">
        <w:r w:rsidR="003D2000" w:rsidDel="00C85120">
          <w:delText xml:space="preserve">Figure </w:delText>
        </w:r>
        <w:r w:rsidR="003D2000" w:rsidDel="00C85120">
          <w:rPr>
            <w:noProof/>
          </w:rPr>
          <w:delText>47</w:delText>
        </w:r>
      </w:del>
      <w:del w:id="662" w:author="Dave Contreras" w:date="2019-08-14T12:37:00Z">
        <w:r w:rsidR="003D2000" w:rsidDel="00C85120">
          <w:fldChar w:fldCharType="end"/>
        </w:r>
      </w:del>
      <w:r>
        <w:t xml:space="preserve">). The lampara net generally caught higher </w:t>
      </w:r>
      <w:r w:rsidRPr="00DF2A0A">
        <w:rPr>
          <w:noProof/>
        </w:rPr>
        <mc:AlternateContent>
          <mc:Choice Requires="wpg">
            <w:drawing>
              <wp:anchor distT="0" distB="0" distL="114300" distR="114300" simplePos="0" relativeHeight="251602944"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8"/>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D4717E" w:rsidRDefault="00D4717E"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D4717E" w:rsidRDefault="00D4717E"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D4717E" w:rsidRDefault="00D4717E" w:rsidP="005A1EEF">
                                    <w:pPr>
                                      <w:pStyle w:val="NormalWeb"/>
                                      <w:spacing w:before="0" w:after="0"/>
                                    </w:pPr>
                                    <w:r>
                                      <w:rPr>
                                        <w:rFonts w:hAnsi="Calibri" w:cstheme="minorBidi"/>
                                        <w:color w:val="000000" w:themeColor="text1"/>
                                        <w:kern w:val="24"/>
                                        <w:sz w:val="28"/>
                                        <w:szCs w:val="28"/>
                                      </w:rPr>
                                      <w:t>Beach</w:t>
                                    </w:r>
                                  </w:p>
                                  <w:p w14:paraId="74478D56" w14:textId="77777777" w:rsidR="00D4717E" w:rsidRDefault="00D4717E"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D4717E" w:rsidRDefault="00D4717E" w:rsidP="005A1EEF">
                                    <w:pPr>
                                      <w:pStyle w:val="NormalWeb"/>
                                      <w:spacing w:before="0" w:after="0"/>
                                    </w:pPr>
                                    <w:r>
                                      <w:rPr>
                                        <w:rFonts w:hAnsi="Calibri" w:cstheme="minorBidi"/>
                                        <w:color w:val="000000" w:themeColor="text1"/>
                                        <w:kern w:val="24"/>
                                        <w:sz w:val="28"/>
                                        <w:szCs w:val="28"/>
                                      </w:rPr>
                                      <w:t>Beach</w:t>
                                    </w:r>
                                  </w:p>
                                  <w:p w14:paraId="74D617CF" w14:textId="77777777" w:rsidR="00D4717E" w:rsidRDefault="00D4717E"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9"/>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D4717E" w:rsidRDefault="00D4717E"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D4717E" w:rsidRDefault="00D4717E"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D4717E" w:rsidRDefault="00D4717E"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D4717E" w:rsidRDefault="00D4717E"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90"/>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D4717E" w:rsidRDefault="00D4717E"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D4717E" w:rsidRDefault="00D4717E"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91"/>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D4717E" w:rsidRDefault="00D4717E"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D4717E" w:rsidRDefault="00D4717E"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D4717E" w:rsidRDefault="00D4717E"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D4717E" w:rsidRDefault="00D4717E"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D4717E" w:rsidRDefault="00D4717E"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D4717E" w:rsidRDefault="00D4717E"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0294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92"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D4717E" w:rsidRDefault="00D4717E"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D4717E" w:rsidRDefault="00D4717E"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D4717E" w:rsidRDefault="00D4717E" w:rsidP="005A1EEF">
                              <w:pPr>
                                <w:pStyle w:val="NormalWeb"/>
                                <w:spacing w:before="0" w:after="0"/>
                              </w:pPr>
                              <w:r>
                                <w:rPr>
                                  <w:rFonts w:hAnsi="Calibri" w:cstheme="minorBidi"/>
                                  <w:color w:val="000000" w:themeColor="text1"/>
                                  <w:kern w:val="24"/>
                                  <w:sz w:val="28"/>
                                  <w:szCs w:val="28"/>
                                </w:rPr>
                                <w:t>Beach</w:t>
                              </w:r>
                            </w:p>
                            <w:p w14:paraId="74478D56" w14:textId="77777777" w:rsidR="00D4717E" w:rsidRDefault="00D4717E"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D4717E" w:rsidRDefault="00D4717E" w:rsidP="005A1EEF">
                              <w:pPr>
                                <w:pStyle w:val="NormalWeb"/>
                                <w:spacing w:before="0" w:after="0"/>
                              </w:pPr>
                              <w:r>
                                <w:rPr>
                                  <w:rFonts w:hAnsi="Calibri" w:cstheme="minorBidi"/>
                                  <w:color w:val="000000" w:themeColor="text1"/>
                                  <w:kern w:val="24"/>
                                  <w:sz w:val="28"/>
                                  <w:szCs w:val="28"/>
                                </w:rPr>
                                <w:t>Beach</w:t>
                              </w:r>
                            </w:p>
                            <w:p w14:paraId="74D617CF" w14:textId="77777777" w:rsidR="00D4717E" w:rsidRDefault="00D4717E"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93"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D4717E" w:rsidRDefault="00D4717E"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D4717E" w:rsidRDefault="00D4717E"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D4717E" w:rsidRDefault="00D4717E"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D4717E" w:rsidRDefault="00D4717E"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4"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D4717E" w:rsidRDefault="00D4717E"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D4717E" w:rsidRDefault="00D4717E"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D4717E" w:rsidRDefault="00D4717E"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D4717E" w:rsidRDefault="00D4717E"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5"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D4717E" w:rsidRDefault="00D4717E"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D4717E" w:rsidRDefault="00D4717E"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D4717E" w:rsidRDefault="00D4717E"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D4717E" w:rsidRDefault="00D4717E"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D4717E" w:rsidRDefault="00D4717E"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D4717E" w:rsidRDefault="00D4717E"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ins w:id="663" w:author="Dave Contreras" w:date="2019-08-14T12:36:00Z">
        <w:r w:rsidR="00C85120">
          <w:t xml:space="preserve">Figure </w:t>
        </w:r>
        <w:r w:rsidR="00C85120">
          <w:rPr>
            <w:noProof/>
          </w:rPr>
          <w:t>50</w:t>
        </w:r>
      </w:ins>
      <w:del w:id="664" w:author="Dave Contreras" w:date="2019-08-14T12:36:00Z">
        <w:r w:rsidR="003D2000" w:rsidDel="00C85120">
          <w:delText xml:space="preserve">Figure </w:delText>
        </w:r>
        <w:r w:rsidR="003D2000" w:rsidDel="00C85120">
          <w:rPr>
            <w:noProof/>
          </w:rPr>
          <w:delText>47</w:delText>
        </w:r>
      </w:del>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665" w:name="_Ref14421091"/>
      <w:bookmarkStart w:id="666" w:name="_Ref16507034"/>
      <w:r>
        <w:t xml:space="preserve">Table </w:t>
      </w:r>
      <w:fldSimple w:instr=" SEQ Table \* ARABIC ">
        <w:r w:rsidR="009E5A68">
          <w:rPr>
            <w:noProof/>
          </w:rPr>
          <w:t>20</w:t>
        </w:r>
      </w:fldSimple>
      <w:bookmarkEnd w:id="665"/>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666"/>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admoor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7E194AC6"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C85120">
        <w:t xml:space="preserve">Table </w:t>
      </w:r>
      <w:r w:rsidR="00C85120">
        <w:rPr>
          <w:noProof/>
        </w:rPr>
        <w:t>21</w:t>
      </w:r>
      <w:r w:rsidR="000B3A1F">
        <w:fldChar w:fldCharType="end"/>
      </w:r>
      <w:r w:rsidRPr="000B3A1F">
        <w:t xml:space="preserve">), however the </w:t>
      </w:r>
      <w:proofErr w:type="spellStart"/>
      <w:r w:rsidRPr="000B3A1F">
        <w:t>townet</w:t>
      </w:r>
      <w:proofErr w:type="spellEnd"/>
      <w:r w:rsidRPr="000B3A1F">
        <w:t xml:space="preserve">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ins w:id="667" w:author="Dave Contreras" w:date="2019-08-14T12:37:00Z">
        <w:r w:rsidR="00C85120">
          <w:t xml:space="preserve">Figure </w:t>
        </w:r>
        <w:r w:rsidR="00C85120">
          <w:rPr>
            <w:noProof/>
          </w:rPr>
          <w:t>52</w:t>
        </w:r>
      </w:ins>
      <w:del w:id="668" w:author="Dave Contreras" w:date="2019-08-14T12:37:00Z">
        <w:r w:rsidR="00A41FAE" w:rsidDel="00C85120">
          <w:delText xml:space="preserve">Figure </w:delText>
        </w:r>
        <w:r w:rsidR="00A41FAE" w:rsidDel="00C85120">
          <w:rPr>
            <w:noProof/>
          </w:rPr>
          <w:delText>48</w:delText>
        </w:r>
      </w:del>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ins w:id="669" w:author="Dave Contreras" w:date="2019-08-14T12:37:00Z">
        <w:r w:rsidR="00C85120">
          <w:t xml:space="preserve">Figure </w:t>
        </w:r>
        <w:r w:rsidR="00C85120">
          <w:rPr>
            <w:noProof/>
          </w:rPr>
          <w:t>52</w:t>
        </w:r>
      </w:ins>
      <w:del w:id="670" w:author="Dave Contreras" w:date="2019-08-14T12:37:00Z">
        <w:r w:rsidR="00A41FAE" w:rsidDel="00C85120">
          <w:delText xml:space="preserve">Figure </w:delText>
        </w:r>
        <w:r w:rsidR="00A41FAE" w:rsidDel="00C85120">
          <w:rPr>
            <w:noProof/>
          </w:rPr>
          <w:delText>48</w:delText>
        </w:r>
      </w:del>
      <w:r w:rsidR="00B71833">
        <w:fldChar w:fldCharType="end"/>
      </w:r>
      <w:r w:rsidR="00B71833" w:rsidRPr="00684D69">
        <w:t>)</w:t>
      </w:r>
      <w:r w:rsidR="00B71833">
        <w:t xml:space="preserve">. </w:t>
      </w:r>
    </w:p>
    <w:p w14:paraId="1D65709C" w14:textId="062AA389" w:rsidR="00353A19" w:rsidRDefault="00353A19" w:rsidP="00EF544C">
      <w:r>
        <w:rPr>
          <w:noProof/>
        </w:rPr>
        <w:lastRenderedPageBreak/>
        <w:drawing>
          <wp:inline distT="0" distB="0" distL="0" distR="0" wp14:anchorId="440672C6" wp14:editId="5B99E16D">
            <wp:extent cx="5943600" cy="5019040"/>
            <wp:effectExtent l="0" t="0" r="0" b="0"/>
            <wp:docPr id="9" name="Picture 9" descr="Bar charts of the CPUE percent frequency comparing 2017 and 2018 fish species at various wetland sites between the lampara net and townet gear types. The fish species listed are those that comprise most of the CPUE. At Bradmoor, the lampara catch was Silversides, Striped Bass, and Threadfin Shad. Townet catch was Striped Bass and Tridentiger spp. At Browns Island lampara catch was American Shad, Black Bass, Largemouth Bass, silversides, and Tule Perch. Townet catch was Striped Bass and Tridentiger spp. At Tule Red, 2017 Lampara catch was American Shad, Striped Bass, and Yellowfin Goby, but in 2018 the catch was Splittail, Striped Bass, and Yellowfin Goby. For townet, the 2017 catch was American Shad, Striped Bass, and Tridentiger spp. In 2018 townet catch was Northern Anchovy, and Tridentiger sp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6">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p>
    <w:p w14:paraId="4D05BA50" w14:textId="3C906793" w:rsidR="00353A19" w:rsidRDefault="00353A19" w:rsidP="00353A19">
      <w:pPr>
        <w:pStyle w:val="Caption"/>
      </w:pPr>
      <w:bookmarkStart w:id="671" w:name="_Ref15649020"/>
      <w:bookmarkStart w:id="672" w:name="_Ref15649017"/>
      <w:r>
        <w:t xml:space="preserve">Figure </w:t>
      </w:r>
      <w:fldSimple w:instr=" SEQ Figure \* ARABIC ">
        <w:ins w:id="673" w:author="Dave Contreras" w:date="2019-08-15T13:52:00Z">
          <w:r w:rsidR="002B71CF">
            <w:rPr>
              <w:noProof/>
            </w:rPr>
            <w:t>50</w:t>
          </w:r>
        </w:ins>
        <w:ins w:id="674" w:author="Dave Contreras" w:date="2019-08-14T10:29:00Z">
          <w:del w:id="675" w:author="Dave Contreras" w:date="2019-08-15T13:52:00Z">
            <w:r w:rsidR="00007294" w:rsidDel="002B71CF">
              <w:rPr>
                <w:noProof/>
              </w:rPr>
              <w:delText>50</w:delText>
            </w:r>
          </w:del>
        </w:ins>
        <w:del w:id="676" w:author="Dave Contreras" w:date="2019-08-15T13:52:00Z">
          <w:r w:rsidR="00502BA3" w:rsidDel="002B71CF">
            <w:rPr>
              <w:noProof/>
            </w:rPr>
            <w:delText>47</w:delText>
          </w:r>
        </w:del>
      </w:fldSimple>
      <w:bookmarkEnd w:id="671"/>
      <w:r>
        <w:t xml:space="preserve">. The </w:t>
      </w:r>
      <w:ins w:id="677" w:author="Dave Contreras" w:date="2019-08-14T12:01:00Z">
        <w:r w:rsidR="000F4AD7">
          <w:t xml:space="preserve">CPUE </w:t>
        </w:r>
      </w:ins>
      <w:r>
        <w:t>percent</w:t>
      </w:r>
      <w:del w:id="678" w:author="Dave Contreras" w:date="2019-08-14T12:01:00Z">
        <w:r w:rsidDel="000F4AD7">
          <w:delText xml:space="preserve"> </w:delText>
        </w:r>
      </w:del>
      <w:ins w:id="679" w:author="Dave Contreras" w:date="2019-08-14T12:01:00Z">
        <w:r w:rsidR="000F4AD7">
          <w:t xml:space="preserve"> </w:t>
        </w:r>
      </w:ins>
      <w:del w:id="680" w:author="Dave Contreras" w:date="2019-08-14T12:00:00Z">
        <w:r w:rsidDel="000F4AD7">
          <w:delText>relative</w:delText>
        </w:r>
      </w:del>
      <w:ins w:id="681" w:author="Dave Contreras" w:date="2019-08-14T12:00:00Z">
        <w:r w:rsidR="000F4AD7">
          <w:t>frequency</w:t>
        </w:r>
      </w:ins>
      <w:r>
        <w:t xml:space="preserve"> </w:t>
      </w:r>
      <w:del w:id="682" w:author="Dave Contreras" w:date="2019-08-14T12:01:00Z">
        <w:r w:rsidDel="000F4AD7">
          <w:delText xml:space="preserve">cpue </w:delText>
        </w:r>
      </w:del>
      <w:r>
        <w:t xml:space="preserve">(# of fish species/10,000 m³) of fish species in and around wetlands during </w:t>
      </w:r>
      <w:proofErr w:type="spellStart"/>
      <w:r>
        <w:t>jun</w:t>
      </w:r>
      <w:r w:rsidR="00235B3B">
        <w:t>e</w:t>
      </w:r>
      <w:proofErr w:type="spellEnd"/>
      <w:r>
        <w:t>-aug</w:t>
      </w:r>
      <w:r w:rsidR="00235B3B">
        <w:t>ust</w:t>
      </w:r>
      <w:r>
        <w:t xml:space="preserve"> of 2017-2018</w:t>
      </w:r>
      <w:r w:rsidR="00235B3B">
        <w:t xml:space="preserve"> using FRP Lampara net</w:t>
      </w:r>
      <w:del w:id="683" w:author="Dave Contreras" w:date="2019-08-14T12:33:00Z">
        <w:r w:rsidR="00235B3B" w:rsidDel="00C85120">
          <w:delText>s</w:delText>
        </w:r>
      </w:del>
      <w:r w:rsidR="00235B3B">
        <w:t xml:space="preserve"> and IEP summer </w:t>
      </w:r>
      <w:proofErr w:type="spellStart"/>
      <w:r w:rsidR="00235B3B">
        <w:t>townet</w:t>
      </w:r>
      <w:proofErr w:type="spellEnd"/>
      <w:ins w:id="684" w:author="Dave Contreras" w:date="2019-08-14T12:33:00Z">
        <w:r w:rsidR="00C85120">
          <w:t xml:space="preserve"> data</w:t>
        </w:r>
      </w:ins>
      <w:del w:id="685" w:author="Dave Contreras" w:date="2019-08-14T12:33:00Z">
        <w:r w:rsidR="00235B3B" w:rsidDel="00C85120">
          <w:delText>s</w:delText>
        </w:r>
      </w:del>
      <w:r>
        <w:t>.</w:t>
      </w:r>
      <w:bookmarkEnd w:id="672"/>
      <w:r>
        <w:t xml:space="preserve"> </w:t>
      </w:r>
    </w:p>
    <w:p w14:paraId="01218A40" w14:textId="48778F11" w:rsidR="003A36C1" w:rsidRDefault="003A36C1" w:rsidP="003A36C1"/>
    <w:p w14:paraId="7877F531" w14:textId="69DEC030" w:rsidR="00235B3B" w:rsidRDefault="001862DF" w:rsidP="00EF544C">
      <w:pPr>
        <w:keepNext/>
      </w:pPr>
      <w:r>
        <w:rPr>
          <w:noProof/>
        </w:rPr>
        <w:lastRenderedPageBreak/>
        <w:drawing>
          <wp:inline distT="0" distB="0" distL="0" distR="0" wp14:anchorId="1A1828E2" wp14:editId="2BE099C0">
            <wp:extent cx="5943600" cy="5175885"/>
            <wp:effectExtent l="0" t="0" r="0" b="5715"/>
            <wp:docPr id="1073741911" name="Picture 1073741911" descr="Bar charts of the CPUE percent frequency comparing 2017 and 2018 fish species at various wetland sites between the beach seine and townet gear types. The fish species listed are those that comprise most of the CPUE. At Decker Island the 2017 beach seine catch were silversides, Splittail, and Threadfin Shad. In 2018 beach seine catch were silversides and Yellowfin Goby. Townet catch in 2017 was Shokihaze Goby, Striped Bass and Threadfin Shad. In 2018 townet catch was Shokihaze Goby, and Striped Bass. At Prospect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p>
    <w:p w14:paraId="0BB4AB15" w14:textId="21F2E51D" w:rsidR="003A36C1" w:rsidRDefault="00235B3B" w:rsidP="004217EB">
      <w:pPr>
        <w:pStyle w:val="Caption"/>
      </w:pPr>
      <w:bookmarkStart w:id="686" w:name="_Ref16678690"/>
      <w:r>
        <w:t xml:space="preserve">Figure </w:t>
      </w:r>
      <w:fldSimple w:instr=" SEQ Figure \* ARABIC ">
        <w:ins w:id="687" w:author="Dave Contreras" w:date="2019-08-15T13:52:00Z">
          <w:r w:rsidR="002B71CF">
            <w:rPr>
              <w:noProof/>
            </w:rPr>
            <w:t>51</w:t>
          </w:r>
        </w:ins>
        <w:ins w:id="688" w:author="Dave Contreras" w:date="2019-08-14T10:29:00Z">
          <w:del w:id="689" w:author="Dave Contreras" w:date="2019-08-15T13:52:00Z">
            <w:r w:rsidR="00007294" w:rsidDel="002B71CF">
              <w:rPr>
                <w:noProof/>
              </w:rPr>
              <w:delText>51</w:delText>
            </w:r>
          </w:del>
        </w:ins>
        <w:del w:id="690" w:author="Dave Contreras" w:date="2019-08-15T13:52:00Z">
          <w:r w:rsidR="00D1458F" w:rsidDel="002B71CF">
            <w:rPr>
              <w:noProof/>
            </w:rPr>
            <w:delText>48</w:delText>
          </w:r>
        </w:del>
      </w:fldSimple>
      <w:bookmarkEnd w:id="686"/>
      <w:r>
        <w:t xml:space="preserve">. The </w:t>
      </w:r>
      <w:ins w:id="691" w:author="Dave Contreras" w:date="2019-08-14T12:01:00Z">
        <w:r w:rsidR="000F4AD7">
          <w:t xml:space="preserve">CPUE </w:t>
        </w:r>
      </w:ins>
      <w:r>
        <w:t xml:space="preserve">percent </w:t>
      </w:r>
      <w:del w:id="692" w:author="Dave Contreras" w:date="2019-08-14T12:33:00Z">
        <w:r w:rsidDel="00C85120">
          <w:delText xml:space="preserve">relative </w:delText>
        </w:r>
      </w:del>
      <w:ins w:id="693" w:author="Dave Contreras" w:date="2019-08-14T12:33:00Z">
        <w:r w:rsidR="00C85120">
          <w:t xml:space="preserve">frequency </w:t>
        </w:r>
      </w:ins>
      <w:del w:id="694" w:author="Dave Contreras" w:date="2019-08-14T12:33:00Z">
        <w:r w:rsidDel="00C85120">
          <w:delText xml:space="preserve">cpue </w:delText>
        </w:r>
      </w:del>
      <w:r>
        <w:t xml:space="preserve">(# of fish species/10,000 m³) of fish species in and around wetlands during </w:t>
      </w:r>
      <w:proofErr w:type="spellStart"/>
      <w:r>
        <w:t>june</w:t>
      </w:r>
      <w:proofErr w:type="spellEnd"/>
      <w:r>
        <w:t>-august of 2017-2018 using FRP beach seine</w:t>
      </w:r>
      <w:del w:id="695" w:author="Dave Contreras" w:date="2019-08-14T12:33:00Z">
        <w:r w:rsidDel="00C85120">
          <w:delText>s</w:delText>
        </w:r>
      </w:del>
      <w:r>
        <w:t xml:space="preserve"> and IEP summer </w:t>
      </w:r>
      <w:proofErr w:type="spellStart"/>
      <w:r>
        <w:t>townet</w:t>
      </w:r>
      <w:proofErr w:type="spellEnd"/>
      <w:ins w:id="696" w:author="Dave Contreras" w:date="2019-08-14T12:33:00Z">
        <w:r w:rsidR="00C85120">
          <w:t xml:space="preserve"> data</w:t>
        </w:r>
      </w:ins>
      <w:del w:id="697" w:author="Dave Contreras" w:date="2019-08-14T12:33:00Z">
        <w:r w:rsidDel="00C85120">
          <w:delText>s</w:delText>
        </w:r>
      </w:del>
      <w:r>
        <w:t>.</w:t>
      </w:r>
    </w:p>
    <w:p w14:paraId="343C2DEA" w14:textId="38798D64" w:rsidR="00E609BC" w:rsidRDefault="00E609BC" w:rsidP="006876AE">
      <w:commentRangeStart w:id="698"/>
      <w:commentRangeStart w:id="699"/>
      <w:r>
        <w:rPr>
          <w:noProof/>
        </w:rPr>
        <w:lastRenderedPageBreak/>
        <w:drawing>
          <wp:inline distT="0" distB="0" distL="0" distR="0" wp14:anchorId="12D40061" wp14:editId="08175659">
            <wp:extent cx="5943600" cy="3794125"/>
            <wp:effectExtent l="0" t="0" r="0" b="0"/>
            <wp:docPr id="3469" name="Picture 3469" descr="Line graph showing the proportion of length frequencies for the beach seine, lampara, and townet. Graph findings explained in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8">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698"/>
      <w:r w:rsidR="00606E54">
        <w:rPr>
          <w:rStyle w:val="CommentReference"/>
        </w:rPr>
        <w:commentReference w:id="698"/>
      </w:r>
      <w:commentRangeEnd w:id="699"/>
      <w:r w:rsidR="00C85120">
        <w:rPr>
          <w:rStyle w:val="CommentReference"/>
        </w:rPr>
        <w:commentReference w:id="699"/>
      </w:r>
    </w:p>
    <w:p w14:paraId="2A3204AE" w14:textId="1F75AA15" w:rsidR="00E609BC" w:rsidRDefault="00957DB8" w:rsidP="003D2000">
      <w:pPr>
        <w:pStyle w:val="Caption"/>
      </w:pPr>
      <w:bookmarkStart w:id="700" w:name="_Ref14669493"/>
      <w:r>
        <w:t xml:space="preserve">Figure </w:t>
      </w:r>
      <w:fldSimple w:instr=" SEQ Figure \* ARABIC ">
        <w:ins w:id="701" w:author="Dave Contreras" w:date="2019-08-15T13:52:00Z">
          <w:r w:rsidR="002B71CF">
            <w:rPr>
              <w:noProof/>
            </w:rPr>
            <w:t>52</w:t>
          </w:r>
        </w:ins>
        <w:ins w:id="702" w:author="Dave Contreras" w:date="2019-08-14T10:29:00Z">
          <w:del w:id="703" w:author="Dave Contreras" w:date="2019-08-15T13:52:00Z">
            <w:r w:rsidR="00007294" w:rsidDel="002B71CF">
              <w:rPr>
                <w:noProof/>
              </w:rPr>
              <w:delText>52</w:delText>
            </w:r>
          </w:del>
        </w:ins>
        <w:del w:id="704" w:author="Dave Contreras" w:date="2019-08-15T13:52:00Z">
          <w:r w:rsidR="00D1458F" w:rsidDel="002B71CF">
            <w:rPr>
              <w:noProof/>
            </w:rPr>
            <w:delText>49</w:delText>
          </w:r>
        </w:del>
      </w:fldSimple>
      <w:bookmarkEnd w:id="700"/>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 xml:space="preserve">during </w:t>
      </w:r>
      <w:proofErr w:type="spellStart"/>
      <w:r w:rsidR="00996C14">
        <w:t>jun</w:t>
      </w:r>
      <w:r w:rsidR="00606E54">
        <w:t>e</w:t>
      </w:r>
      <w:proofErr w:type="spellEnd"/>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w:t>
      </w:r>
      <w:proofErr w:type="gramStart"/>
      <w:r w:rsidR="00392A27" w:rsidRPr="00A41FAE">
        <w:t>types, but</w:t>
      </w:r>
      <w:proofErr w:type="gramEnd"/>
      <w:r w:rsidR="00392A27" w:rsidRPr="00A41FAE">
        <w:t xml:space="preserve">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705" w:name="_Ref14669418"/>
      <w:r>
        <w:t xml:space="preserve">Table </w:t>
      </w:r>
      <w:fldSimple w:instr=" SEQ Table \* ARABIC ">
        <w:r w:rsidR="009E5A68">
          <w:rPr>
            <w:noProof/>
          </w:rPr>
          <w:t>21</w:t>
        </w:r>
      </w:fldSimple>
      <w:bookmarkEnd w:id="705"/>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 xml:space="preserve">during </w:t>
      </w:r>
      <w:proofErr w:type="spellStart"/>
      <w:r w:rsidR="00996C14">
        <w:rPr>
          <w:rStyle w:val="IntenseReference"/>
          <w:b/>
          <w:bCs/>
          <w:smallCaps/>
          <w:u w:val="none"/>
        </w:rPr>
        <w:t>jun</w:t>
      </w:r>
      <w:r w:rsidR="008A34DA">
        <w:rPr>
          <w:rStyle w:val="IntenseReference"/>
          <w:b/>
          <w:bCs/>
          <w:smallCaps/>
          <w:u w:val="none"/>
        </w:rPr>
        <w:t>e</w:t>
      </w:r>
      <w:proofErr w:type="spellEnd"/>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706" w:name="_Toc15651196"/>
      <w:r>
        <w:t>Fish – Fall</w:t>
      </w:r>
      <w:bookmarkEnd w:id="706"/>
    </w:p>
    <w:p w14:paraId="3D07178E" w14:textId="541F72E8" w:rsidR="00C37B04" w:rsidRDefault="00C37B04"/>
    <w:p w14:paraId="558823B1" w14:textId="49B3172F" w:rsidR="00C37B04" w:rsidDel="00C85120" w:rsidRDefault="00C37B04">
      <w:pPr>
        <w:rPr>
          <w:del w:id="707" w:author="Dave Contreras" w:date="2019-08-14T12:43:00Z"/>
        </w:rPr>
      </w:pPr>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del w:id="708" w:author="Dave Contreras" w:date="2019-08-14T12:41:00Z">
        <w:r w:rsidR="0004196A" w:rsidDel="00C85120">
          <w:fldChar w:fldCharType="begin"/>
        </w:r>
        <w:r w:rsidR="0004196A" w:rsidDel="00C85120">
          <w:delInstrText xml:space="preserve"> REF _Ref14335486 \h </w:delInstrText>
        </w:r>
        <w:r w:rsidR="0004196A" w:rsidDel="00C85120">
          <w:fldChar w:fldCharType="separate"/>
        </w:r>
        <w:r w:rsidR="00C85120" w:rsidDel="00C85120">
          <w:delText xml:space="preserve">Table </w:delText>
        </w:r>
        <w:r w:rsidR="00C85120" w:rsidDel="00C85120">
          <w:rPr>
            <w:noProof/>
          </w:rPr>
          <w:delText>17</w:delText>
        </w:r>
        <w:r w:rsidR="0004196A" w:rsidDel="00C85120">
          <w:fldChar w:fldCharType="end"/>
        </w:r>
      </w:del>
      <w:ins w:id="709" w:author="Dave Contreras" w:date="2019-08-14T12:42:00Z">
        <w:r w:rsidR="00C85120">
          <w:fldChar w:fldCharType="begin"/>
        </w:r>
        <w:r w:rsidR="00C85120">
          <w:instrText xml:space="preserve"> REF _Ref16678958 \h </w:instrText>
        </w:r>
      </w:ins>
      <w:r w:rsidR="00C85120">
        <w:fldChar w:fldCharType="separate"/>
      </w:r>
      <w:ins w:id="710" w:author="Dave Contreras" w:date="2019-08-14T12:42:00Z">
        <w:r w:rsidR="00C85120">
          <w:t xml:space="preserve">Table </w:t>
        </w:r>
        <w:r w:rsidR="00C85120">
          <w:rPr>
            <w:noProof/>
          </w:rPr>
          <w:t>22</w:t>
        </w:r>
        <w:r w:rsidR="00C85120">
          <w:fldChar w:fldCharType="end"/>
        </w:r>
      </w:ins>
      <w:r>
        <w:t>). When comparing CPUE in shallow vs channel habitats, catch was higher in shallow habitat outside Decker Island</w:t>
      </w:r>
      <w:r w:rsidR="00955422">
        <w:t>,</w:t>
      </w:r>
      <w:r>
        <w:t xml:space="preserve"> Prospect Island</w:t>
      </w:r>
      <w:r w:rsidR="00955422">
        <w:t>, and Ryer Island</w:t>
      </w:r>
      <w:r>
        <w:t xml:space="preserve"> (</w:t>
      </w:r>
      <w:ins w:id="711" w:author="Dave Contreras" w:date="2019-08-14T12:40:00Z">
        <w:r w:rsidR="00C85120">
          <w:fldChar w:fldCharType="begin"/>
        </w:r>
        <w:r w:rsidR="00C85120">
          <w:instrText xml:space="preserve"> REF _Ref16678873 \h </w:instrText>
        </w:r>
      </w:ins>
      <w:r w:rsidR="00C85120">
        <w:fldChar w:fldCharType="separate"/>
      </w:r>
      <w:ins w:id="712" w:author="Dave Contreras" w:date="2019-08-14T12:40:00Z">
        <w:r w:rsidR="00C85120">
          <w:t xml:space="preserve">Figure </w:t>
        </w:r>
        <w:r w:rsidR="00C85120">
          <w:rPr>
            <w:noProof/>
          </w:rPr>
          <w:t>53</w:t>
        </w:r>
        <w:r w:rsidR="00C85120">
          <w:fldChar w:fldCharType="end"/>
        </w:r>
      </w:ins>
      <w:del w:id="713" w:author="Dave Contreras" w:date="2019-08-14T12:40:00Z">
        <w:r w:rsidR="00A357F4" w:rsidDel="00C85120">
          <w:fldChar w:fldCharType="begin"/>
        </w:r>
        <w:r w:rsidR="00A357F4" w:rsidDel="00C85120">
          <w:delInstrText xml:space="preserve"> REF _Ref14677492 \h </w:delInstrText>
        </w:r>
        <w:r w:rsidR="00A357F4" w:rsidDel="00C85120">
          <w:fldChar w:fldCharType="separate"/>
        </w:r>
        <w:r w:rsidR="00A44791" w:rsidDel="00C85120">
          <w:delText xml:space="preserve">Figure </w:delText>
        </w:r>
        <w:r w:rsidR="00A44791" w:rsidDel="00C85120">
          <w:rPr>
            <w:noProof/>
          </w:rPr>
          <w:delText>64</w:delText>
        </w:r>
        <w:r w:rsidR="00A357F4" w:rsidDel="00C85120">
          <w:fldChar w:fldCharType="end"/>
        </w:r>
      </w:del>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 xml:space="preserve">CPUE was higher in the lampara net compared to the </w:t>
      </w:r>
      <w:del w:id="714" w:author="Dave Contreras" w:date="2019-08-14T12:39:00Z">
        <w:r w:rsidDel="00C85120">
          <w:delText>townet</w:delText>
        </w:r>
      </w:del>
      <w:ins w:id="715" w:author="Dave Contreras" w:date="2019-08-14T12:39:00Z">
        <w:r w:rsidR="00C85120">
          <w:t>midwater trawl</w:t>
        </w:r>
      </w:ins>
      <w:r>
        <w:t xml:space="preserve"> in shallow water habitat outside Tule Red in 2017 (</w:t>
      </w:r>
      <w:ins w:id="716" w:author="Dave Contreras" w:date="2019-08-14T12:41:00Z">
        <w:r w:rsidR="00C85120">
          <w:fldChar w:fldCharType="begin"/>
        </w:r>
        <w:r w:rsidR="00C85120">
          <w:instrText xml:space="preserve"> REF _Ref16678873 \h </w:instrText>
        </w:r>
      </w:ins>
      <w:r w:rsidR="00C85120">
        <w:fldChar w:fldCharType="separate"/>
      </w:r>
      <w:ins w:id="717" w:author="Dave Contreras" w:date="2019-08-14T12:41:00Z">
        <w:r w:rsidR="00C85120">
          <w:t xml:space="preserve">Figure </w:t>
        </w:r>
        <w:r w:rsidR="00C85120">
          <w:rPr>
            <w:noProof/>
          </w:rPr>
          <w:t>53</w:t>
        </w:r>
        <w:r w:rsidR="00C85120">
          <w:fldChar w:fldCharType="end"/>
        </w:r>
      </w:ins>
      <w:r w:rsidR="00D77E16">
        <w:fldChar w:fldCharType="begin"/>
      </w:r>
      <w:r w:rsidR="00D77E16">
        <w:instrText xml:space="preserve"> REF _Ref14677492 \h </w:instrText>
      </w:r>
      <w:r w:rsidR="00D77E16">
        <w:fldChar w:fldCharType="separate"/>
      </w:r>
      <w:del w:id="718" w:author="Dave Contreras" w:date="2019-08-14T12:41:00Z">
        <w:r w:rsidR="00A44791" w:rsidDel="00C85120">
          <w:delText xml:space="preserve">Figure </w:delText>
        </w:r>
        <w:r w:rsidR="00A44791" w:rsidDel="00C85120">
          <w:rPr>
            <w:noProof/>
          </w:rPr>
          <w:delText>64</w:delText>
        </w:r>
      </w:del>
      <w:r w:rsidR="00D77E16">
        <w:fldChar w:fldCharType="end"/>
      </w:r>
      <w:r w:rsidR="00D77E16">
        <w:t>,</w:t>
      </w:r>
      <w:del w:id="719" w:author="Dave Contreras" w:date="2019-08-14T12:42:00Z">
        <w:r w:rsidR="00D77E16" w:rsidDel="00C85120">
          <w:delText xml:space="preserve"> </w:delText>
        </w:r>
      </w:del>
      <w:ins w:id="720" w:author="Dave Contreras" w:date="2019-08-14T12:42:00Z">
        <w:r w:rsidR="00C85120">
          <w:t xml:space="preserve"> </w:t>
        </w:r>
        <w:r w:rsidR="00C85120">
          <w:fldChar w:fldCharType="begin"/>
        </w:r>
        <w:r w:rsidR="00C85120">
          <w:instrText xml:space="preserve"> REF _Ref16678990 \h </w:instrText>
        </w:r>
      </w:ins>
      <w:r w:rsidR="00C85120">
        <w:fldChar w:fldCharType="separate"/>
      </w:r>
      <w:ins w:id="721" w:author="Dave Contreras" w:date="2019-08-14T12:42:00Z">
        <w:r w:rsidR="00C85120">
          <w:t xml:space="preserve">Table </w:t>
        </w:r>
        <w:r w:rsidR="00C85120">
          <w:rPr>
            <w:noProof/>
          </w:rPr>
          <w:t>23</w:t>
        </w:r>
        <w:r w:rsidR="00C85120">
          <w:fldChar w:fldCharType="end"/>
        </w:r>
      </w:ins>
      <w:del w:id="722" w:author="Dave Contreras" w:date="2019-08-14T12:42:00Z">
        <w:r w:rsidR="00D77E16" w:rsidDel="00C85120">
          <w:fldChar w:fldCharType="begin"/>
        </w:r>
        <w:r w:rsidR="00D77E16" w:rsidDel="00C85120">
          <w:delInstrText xml:space="preserve"> REF _Ref14677472 \h </w:delInstrText>
        </w:r>
        <w:r w:rsidR="00D77E16" w:rsidDel="00C85120">
          <w:fldChar w:fldCharType="separate"/>
        </w:r>
        <w:r w:rsidR="00A44791" w:rsidDel="00C85120">
          <w:delText xml:space="preserve">Table </w:delText>
        </w:r>
        <w:r w:rsidR="00A44791" w:rsidDel="00C85120">
          <w:rPr>
            <w:noProof/>
          </w:rPr>
          <w:delText>22</w:delText>
        </w:r>
        <w:r w:rsidR="00D77E16" w:rsidDel="00C85120">
          <w:fldChar w:fldCharType="end"/>
        </w:r>
      </w:del>
      <w:r>
        <w:t xml:space="preserve">). The lampara net and </w:t>
      </w:r>
      <w:del w:id="723" w:author="Dave Contreras" w:date="2019-08-14T12:39:00Z">
        <w:r w:rsidDel="00C85120">
          <w:delText>townet</w:delText>
        </w:r>
      </w:del>
      <w:ins w:id="724" w:author="Dave Contreras" w:date="2019-08-14T12:39:00Z">
        <w:r w:rsidR="00C85120">
          <w:t>midwater trawl</w:t>
        </w:r>
      </w:ins>
      <w:r>
        <w:t xml:space="preserve"> had similar CPUEs at Browns Island </w:t>
      </w:r>
      <w:r w:rsidR="00EF70DA">
        <w:t>a</w:t>
      </w:r>
      <w:r>
        <w:t xml:space="preserve">nd when both gears sampled in channel habitat outside Winter Island </w:t>
      </w:r>
      <w:ins w:id="725" w:author="Dave Contreras" w:date="2019-08-14T12:41:00Z">
        <w:r w:rsidR="00C85120">
          <w:t>(</w:t>
        </w:r>
      </w:ins>
      <w:del w:id="726" w:author="Dave Contreras" w:date="2019-08-14T12:41:00Z">
        <w:r w:rsidDel="00C85120">
          <w:delText>(</w:delText>
        </w:r>
        <w:r w:rsidR="009C7A35" w:rsidDel="00C85120">
          <w:fldChar w:fldCharType="begin"/>
        </w:r>
        <w:r w:rsidR="009C7A35" w:rsidDel="00C85120">
          <w:delInstrText xml:space="preserve"> REF _Ref14677492 \h </w:delInstrText>
        </w:r>
        <w:r w:rsidR="009C7A35" w:rsidDel="00C85120">
          <w:fldChar w:fldCharType="separate"/>
        </w:r>
        <w:r w:rsidR="00A44791" w:rsidDel="00C85120">
          <w:delText xml:space="preserve">Figure </w:delText>
        </w:r>
        <w:r w:rsidR="00A44791" w:rsidDel="00C85120">
          <w:rPr>
            <w:noProof/>
          </w:rPr>
          <w:delText>64</w:delText>
        </w:r>
        <w:r w:rsidR="009C7A35" w:rsidDel="00C85120">
          <w:fldChar w:fldCharType="end"/>
        </w:r>
      </w:del>
      <w:ins w:id="727" w:author="Dave Contreras" w:date="2019-08-14T12:41:00Z">
        <w:r w:rsidR="00C85120">
          <w:fldChar w:fldCharType="begin"/>
        </w:r>
        <w:r w:rsidR="00C85120">
          <w:instrText xml:space="preserve"> REF _Ref16678873 \h </w:instrText>
        </w:r>
      </w:ins>
      <w:r w:rsidR="00C85120">
        <w:fldChar w:fldCharType="separate"/>
      </w:r>
      <w:ins w:id="728" w:author="Dave Contreras" w:date="2019-08-14T12:41:00Z">
        <w:r w:rsidR="00C85120">
          <w:t xml:space="preserve">Figure </w:t>
        </w:r>
        <w:r w:rsidR="00C85120">
          <w:rPr>
            <w:noProof/>
          </w:rPr>
          <w:t>53</w:t>
        </w:r>
        <w:r w:rsidR="00C85120">
          <w:fldChar w:fldCharType="end"/>
        </w:r>
      </w:ins>
      <w:r w:rsidR="009C7A35">
        <w:t>,</w:t>
      </w:r>
      <w:del w:id="729" w:author="Dave Contreras" w:date="2019-08-14T12:42:00Z">
        <w:r w:rsidR="009C7A35" w:rsidDel="00C85120">
          <w:delText xml:space="preserve"> </w:delText>
        </w:r>
      </w:del>
      <w:ins w:id="730" w:author="Dave Contreras" w:date="2019-08-14T12:43:00Z">
        <w:r w:rsidR="00C85120">
          <w:t xml:space="preserve"> </w:t>
        </w:r>
        <w:r w:rsidR="00C85120">
          <w:fldChar w:fldCharType="begin"/>
        </w:r>
        <w:r w:rsidR="00C85120">
          <w:instrText xml:space="preserve"> REF _Ref16678990 \h </w:instrText>
        </w:r>
      </w:ins>
      <w:r w:rsidR="00C85120">
        <w:fldChar w:fldCharType="separate"/>
      </w:r>
      <w:ins w:id="731" w:author="Dave Contreras" w:date="2019-08-14T12:43:00Z">
        <w:r w:rsidR="00C85120">
          <w:t xml:space="preserve">Table </w:t>
        </w:r>
        <w:r w:rsidR="00C85120">
          <w:rPr>
            <w:noProof/>
          </w:rPr>
          <w:t>23</w:t>
        </w:r>
        <w:r w:rsidR="00C85120">
          <w:fldChar w:fldCharType="end"/>
        </w:r>
      </w:ins>
      <w:del w:id="732" w:author="Dave Contreras" w:date="2019-08-14T12:42:00Z">
        <w:r w:rsidR="009C7A35" w:rsidDel="00C85120">
          <w:fldChar w:fldCharType="begin"/>
        </w:r>
        <w:r w:rsidR="009C7A35" w:rsidDel="00C85120">
          <w:delInstrText xml:space="preserve"> REF _Ref14677472 \h </w:delInstrText>
        </w:r>
        <w:r w:rsidR="009C7A35" w:rsidDel="00C85120">
          <w:fldChar w:fldCharType="separate"/>
        </w:r>
        <w:r w:rsidR="00A44791" w:rsidDel="00C85120">
          <w:delText xml:space="preserve">Table </w:delText>
        </w:r>
        <w:r w:rsidR="00A44791" w:rsidDel="00C85120">
          <w:rPr>
            <w:noProof/>
          </w:rPr>
          <w:delText>22</w:delText>
        </w:r>
        <w:r w:rsidR="009C7A35" w:rsidDel="00C85120">
          <w:fldChar w:fldCharType="end"/>
        </w:r>
      </w:del>
      <w:r>
        <w:t>).</w:t>
      </w:r>
    </w:p>
    <w:bookmarkEnd w:id="640"/>
    <w:p w14:paraId="457D3967" w14:textId="768D3665" w:rsidR="00F42F1F" w:rsidDel="00C85120" w:rsidRDefault="00F42F1F" w:rsidP="00F42F1F">
      <w:pPr>
        <w:rPr>
          <w:del w:id="733" w:author="Dave Contreras" w:date="2019-08-14T12:43:00Z"/>
        </w:rPr>
      </w:pPr>
    </w:p>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bookmarkStart w:id="734" w:name="_Ref16678958"/>
      <w:r>
        <w:t xml:space="preserve">Table </w:t>
      </w:r>
      <w:fldSimple w:instr=" SEQ Table \* ARABIC ">
        <w:r>
          <w:rPr>
            <w:noProof/>
          </w:rPr>
          <w:t>22</w:t>
        </w:r>
      </w:fldSimple>
      <w:bookmarkEnd w:id="734"/>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Wakasagi</w:t>
            </w:r>
            <w:proofErr w:type="spellEnd"/>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5BA1607E">
            <wp:extent cx="5529551" cy="3395766"/>
            <wp:effectExtent l="0" t="0" r="0" b="0"/>
            <wp:docPr id="1073742036" name="Picture 1073742036" descr="CPUE boxplots occurring in 2017 and 2018. Browns Island boxplots for the lampara and midwater trawl are similar in 2018. At Decker Island and Prospect Island, the beach seines boxplots are much higher than midwater trawl in 2017 an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99">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543C9D9C">
            <wp:extent cx="5663675" cy="3389670"/>
            <wp:effectExtent l="0" t="0" r="0" b="1270"/>
            <wp:docPr id="1073742037" name="Picture 1073742037" descr="CPUE boxplots occurring in 2017 and 2018. At Ryer Island, the lampara boxplot is higher than midwater trawl in 2018. At Tule Red, the lampara boxplot was higher in 2017. In 2018 boxplots were similar between the lampara net and midwater trawl. At Winter Island boxplots were similar between the lampara net and midwater trawl during both years. No fish were caught by the lampara net in 2018 at Winter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100">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708C08B0" w:rsidR="00513141" w:rsidRDefault="00513141" w:rsidP="00513141">
      <w:pPr>
        <w:pStyle w:val="Caption"/>
      </w:pPr>
      <w:bookmarkStart w:id="735" w:name="_Ref16678873"/>
      <w:r>
        <w:t xml:space="preserve">Figure </w:t>
      </w:r>
      <w:fldSimple w:instr=" SEQ Figure \* ARABIC ">
        <w:ins w:id="736" w:author="Dave Contreras" w:date="2019-08-15T13:52:00Z">
          <w:r w:rsidR="002B71CF">
            <w:rPr>
              <w:noProof/>
            </w:rPr>
            <w:t>53</w:t>
          </w:r>
        </w:ins>
        <w:ins w:id="737" w:author="Dave Contreras" w:date="2019-08-14T10:29:00Z">
          <w:del w:id="738" w:author="Dave Contreras" w:date="2019-08-15T13:52:00Z">
            <w:r w:rsidR="00007294" w:rsidDel="002B71CF">
              <w:rPr>
                <w:noProof/>
              </w:rPr>
              <w:delText>53</w:delText>
            </w:r>
          </w:del>
        </w:ins>
        <w:del w:id="739" w:author="Dave Contreras" w:date="2019-08-15T13:52:00Z">
          <w:r w:rsidR="00D1458F" w:rsidDel="002B71CF">
            <w:rPr>
              <w:noProof/>
            </w:rPr>
            <w:delText>50</w:delText>
          </w:r>
        </w:del>
      </w:fldSimple>
      <w:bookmarkEnd w:id="735"/>
      <w:r>
        <w:t xml:space="preserve">. </w:t>
      </w:r>
      <w:r w:rsidRPr="00584377">
        <w:t xml:space="preserve">CPUE boxplots of the gear types in various </w:t>
      </w:r>
      <w:r>
        <w:t xml:space="preserve">wetlands during </w:t>
      </w:r>
      <w:del w:id="740" w:author="Dave Contreras" w:date="2019-08-14T12:51:00Z">
        <w:r w:rsidDel="004803E0">
          <w:delText>sep-dec</w:delText>
        </w:r>
      </w:del>
      <w:ins w:id="741" w:author="Dave Contreras" w:date="2019-08-14T12:51:00Z">
        <w:r w:rsidR="004803E0" w:rsidRPr="004803E0">
          <w:t xml:space="preserve"> </w:t>
        </w:r>
        <w:r w:rsidR="004803E0">
          <w:t>September-December</w:t>
        </w:r>
      </w:ins>
      <w:r>
        <w:t xml:space="preserve"> of 2017-2018</w:t>
      </w:r>
      <w:r w:rsidRPr="00584377">
        <w:t>.</w:t>
      </w:r>
    </w:p>
    <w:p w14:paraId="32942541" w14:textId="77777777" w:rsidR="00513141" w:rsidRDefault="00513141" w:rsidP="00513141"/>
    <w:p w14:paraId="7D0C3463" w14:textId="77777777" w:rsidR="00B4313D" w:rsidRDefault="00B4313D" w:rsidP="00B4313D"/>
    <w:p w14:paraId="5842BD3D" w14:textId="40AD8E3D" w:rsidR="00B4313D" w:rsidRDefault="00B4313D" w:rsidP="00B4313D">
      <w:pPr>
        <w:pStyle w:val="Caption"/>
      </w:pPr>
      <w:bookmarkStart w:id="742" w:name="_Ref16678990"/>
      <w:r>
        <w:t xml:space="preserve">Table </w:t>
      </w:r>
      <w:fldSimple w:instr=" SEQ Table \* ARABIC ">
        <w:ins w:id="743" w:author="Dave Contreras" w:date="2019-08-14T12:42:00Z">
          <w:r w:rsidR="00C85120">
            <w:rPr>
              <w:noProof/>
            </w:rPr>
            <w:t>23</w:t>
          </w:r>
        </w:ins>
        <w:del w:id="744" w:author="Dave Contreras" w:date="2019-08-14T12:42:00Z">
          <w:r w:rsidDel="00C85120">
            <w:rPr>
              <w:noProof/>
            </w:rPr>
            <w:delText>22</w:delText>
          </w:r>
        </w:del>
      </w:fldSimple>
      <w:bookmarkEnd w:id="742"/>
      <w:r>
        <w:t xml:space="preserve">.  </w:t>
      </w:r>
      <w:r w:rsidRPr="000352D4">
        <w:t>CPUE comparison values for gear types in various habitats</w:t>
      </w:r>
      <w:r>
        <w:t xml:space="preserve"> during </w:t>
      </w:r>
      <w:ins w:id="745" w:author="Dave Contreras" w:date="2019-08-14T12:51:00Z">
        <w:r w:rsidR="004803E0">
          <w:t xml:space="preserve">September-December </w:t>
        </w:r>
      </w:ins>
      <w:del w:id="746" w:author="Dave Contreras" w:date="2019-08-14T12:51:00Z">
        <w:r w:rsidDel="004803E0">
          <w:delText xml:space="preserve">jun-aug </w:delText>
        </w:r>
      </w:del>
      <w:r>
        <w:t>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lastRenderedPageBreak/>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Ryer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At Ryer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278936CC" w:rsidR="00B4313D" w:rsidDel="004803E0" w:rsidRDefault="00B4313D" w:rsidP="00B4313D">
      <w:pPr>
        <w:pStyle w:val="Caption"/>
        <w:rPr>
          <w:del w:id="747" w:author="Dave Contreras" w:date="2019-08-14T12:43:00Z"/>
        </w:rPr>
      </w:pPr>
      <w:r>
        <w:t xml:space="preserve">Table </w:t>
      </w:r>
      <w:r w:rsidR="00F57CEF">
        <w:fldChar w:fldCharType="begin"/>
      </w:r>
      <w:r w:rsidR="00F57CEF">
        <w:rPr>
          <w:b w:val="0"/>
          <w:bCs w:val="0"/>
          <w:smallCaps w:val="0"/>
        </w:rPr>
        <w:instrText xml:space="preserve"> SEQ Table \* ARABIC </w:instrText>
      </w:r>
      <w:r w:rsidR="00F57CEF">
        <w:fldChar w:fldCharType="separate"/>
      </w:r>
      <w:r>
        <w:rPr>
          <w:noProof/>
        </w:rPr>
        <w:t>23</w:t>
      </w:r>
      <w:r w:rsidR="00F57CEF">
        <w:rPr>
          <w:noProof/>
        </w:rPr>
        <w:fldChar w:fldCharType="end"/>
      </w:r>
      <w:r>
        <w:t xml:space="preserve">. GLMMs of log total CPUE of fish samples collected at various wetland locations during </w:t>
      </w:r>
      <w:del w:id="748" w:author="Dave Contreras" w:date="2019-08-14T12:50:00Z">
        <w:r w:rsidDel="004803E0">
          <w:delText>jun</w:delText>
        </w:r>
      </w:del>
      <w:ins w:id="749" w:author="Dave Contreras" w:date="2019-08-14T12:50:00Z">
        <w:r w:rsidR="004803E0">
          <w:t>September</w:t>
        </w:r>
      </w:ins>
      <w:r>
        <w:t>-</w:t>
      </w:r>
      <w:del w:id="750" w:author="Dave Contreras" w:date="2019-08-14T12:50:00Z">
        <w:r w:rsidDel="004803E0">
          <w:delText>aug</w:delText>
        </w:r>
      </w:del>
      <w:ins w:id="751" w:author="Dave Contreras" w:date="2019-08-14T12:50:00Z">
        <w:r w:rsidR="004803E0">
          <w:t>December</w:t>
        </w:r>
      </w:ins>
      <w:r>
        <w:t xml:space="preserve"> of 2017 and 2018. GLMMs only run for locations where </w:t>
      </w:r>
      <w:proofErr w:type="spellStart"/>
      <w:r>
        <w:t>cpue</w:t>
      </w:r>
      <w:proofErr w:type="spellEnd"/>
      <w:r>
        <w:t xml:space="preserve"> differed between gear types.</w:t>
      </w:r>
    </w:p>
    <w:p w14:paraId="688CB344" w14:textId="77777777" w:rsidR="00B4313D" w:rsidRDefault="00B4313D">
      <w:pPr>
        <w:pStyle w:val="Caption"/>
        <w:pPrChange w:id="752" w:author="Dave Contreras" w:date="2019-08-14T12:43:00Z">
          <w:pPr/>
        </w:pPrChange>
      </w:pPr>
    </w:p>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Ryer</w:t>
            </w:r>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lastRenderedPageBreak/>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79758EF" w:rsidR="00B4313D" w:rsidRDefault="00B4313D" w:rsidP="00B4313D">
      <w:pPr>
        <w:rPr>
          <w:ins w:id="753" w:author="Dave Contreras" w:date="2019-08-14T12:43:00Z"/>
        </w:rPr>
      </w:pPr>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ins w:id="754" w:author="Dave Contreras" w:date="2019-08-14T12:44:00Z">
        <w:r w:rsidR="004803E0">
          <w:fldChar w:fldCharType="begin"/>
        </w:r>
        <w:r w:rsidR="004803E0">
          <w:instrText xml:space="preserve"> REF _Ref16507039 \h </w:instrText>
        </w:r>
      </w:ins>
      <w:r w:rsidR="004803E0">
        <w:fldChar w:fldCharType="separate"/>
      </w:r>
      <w:ins w:id="755" w:author="Dave Contreras" w:date="2019-08-14T12:44:00Z">
        <w:r w:rsidR="004803E0">
          <w:t xml:space="preserve">Table </w:t>
        </w:r>
        <w:r w:rsidR="004803E0">
          <w:rPr>
            <w:noProof/>
          </w:rPr>
          <w:t>25</w:t>
        </w:r>
        <w:r w:rsidR="004803E0">
          <w:fldChar w:fldCharType="end"/>
        </w:r>
      </w:ins>
      <w:del w:id="756" w:author="Dave Contreras" w:date="2019-08-14T12:43:00Z">
        <w:r w:rsidDel="004803E0">
          <w:fldChar w:fldCharType="begin"/>
        </w:r>
        <w:r w:rsidDel="004803E0">
          <w:delInstrText xml:space="preserve"> REF _Ref14692035 \h </w:delInstrText>
        </w:r>
        <w:r w:rsidDel="004803E0">
          <w:fldChar w:fldCharType="separate"/>
        </w:r>
        <w:r w:rsidDel="004803E0">
          <w:delText xml:space="preserve">Table </w:delText>
        </w:r>
        <w:r w:rsidDel="004803E0">
          <w:rPr>
            <w:noProof/>
          </w:rPr>
          <w:delText>24</w:delText>
        </w:r>
        <w:r w:rsidDel="004803E0">
          <w:fldChar w:fldCharType="end"/>
        </w:r>
      </w:del>
      <w:r>
        <w:t>). However, the time of catch (i.e., covariate – “year” and/or “month”) was also a predictor of fish composition differences observed between gear types at a multitude of wetland sites (</w:t>
      </w:r>
      <w:del w:id="757" w:author="Dave Contreras" w:date="2019-08-14T12:44:00Z">
        <w:r w:rsidDel="004803E0">
          <w:fldChar w:fldCharType="begin"/>
        </w:r>
        <w:r w:rsidDel="004803E0">
          <w:delInstrText xml:space="preserve"> REF _Ref14692035 \h </w:delInstrText>
        </w:r>
        <w:r w:rsidDel="004803E0">
          <w:fldChar w:fldCharType="separate"/>
        </w:r>
        <w:r w:rsidDel="004803E0">
          <w:delText xml:space="preserve">Table </w:delText>
        </w:r>
        <w:r w:rsidDel="004803E0">
          <w:rPr>
            <w:noProof/>
          </w:rPr>
          <w:delText>24</w:delText>
        </w:r>
        <w:r w:rsidDel="004803E0">
          <w:fldChar w:fldCharType="end"/>
        </w:r>
      </w:del>
      <w:ins w:id="758" w:author="Dave Contreras" w:date="2019-08-14T12:44:00Z">
        <w:r w:rsidR="004803E0">
          <w:fldChar w:fldCharType="begin"/>
        </w:r>
        <w:r w:rsidR="004803E0">
          <w:instrText xml:space="preserve"> REF _Ref16507039 \h </w:instrText>
        </w:r>
      </w:ins>
      <w:r w:rsidR="004803E0">
        <w:fldChar w:fldCharType="separate"/>
      </w:r>
      <w:ins w:id="759" w:author="Dave Contreras" w:date="2019-08-14T12:44:00Z">
        <w:r w:rsidR="004803E0">
          <w:t xml:space="preserve">Table </w:t>
        </w:r>
        <w:r w:rsidR="004803E0">
          <w:rPr>
            <w:noProof/>
          </w:rPr>
          <w:t>25</w:t>
        </w:r>
        <w:r w:rsidR="004803E0">
          <w:fldChar w:fldCharType="end"/>
        </w:r>
      </w:ins>
      <w:r>
        <w:t>). In general, the midwater trawl caught a higher abundance of American Shad, Striped Bass and Threadfin Shad (</w:t>
      </w:r>
      <w:del w:id="760"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ins w:id="761" w:author="Dave Contreras" w:date="2019-08-14T12:45:00Z">
        <w:r w:rsidR="004803E0">
          <w:fldChar w:fldCharType="begin"/>
        </w:r>
        <w:r w:rsidR="004803E0">
          <w:instrText xml:space="preserve"> REF _Ref16679137 \h </w:instrText>
        </w:r>
      </w:ins>
      <w:r w:rsidR="004803E0">
        <w:fldChar w:fldCharType="separate"/>
      </w:r>
      <w:ins w:id="762" w:author="Dave Contreras" w:date="2019-08-14T12:45:00Z">
        <w:r w:rsidR="004803E0">
          <w:t xml:space="preserve">Figure </w:t>
        </w:r>
        <w:r w:rsidR="004803E0">
          <w:rPr>
            <w:noProof/>
          </w:rPr>
          <w:t>54</w:t>
        </w:r>
        <w:r w:rsidR="004803E0">
          <w:fldChar w:fldCharType="end"/>
        </w:r>
      </w:ins>
      <w:r>
        <w:t>). The beach seine caught mostly Mississippi Silversides, but in 2018 caught numerous Rainwater Killifish at Decker Island (</w:t>
      </w:r>
      <w:ins w:id="763" w:author="Dave Contreras" w:date="2019-08-14T12:46:00Z">
        <w:r w:rsidR="004803E0">
          <w:fldChar w:fldCharType="begin"/>
        </w:r>
        <w:r w:rsidR="004803E0">
          <w:instrText xml:space="preserve"> REF _Ref16679200 \h </w:instrText>
        </w:r>
      </w:ins>
      <w:r w:rsidR="004803E0">
        <w:fldChar w:fldCharType="separate"/>
      </w:r>
      <w:ins w:id="764" w:author="Dave Contreras" w:date="2019-08-14T12:46:00Z">
        <w:r w:rsidR="004803E0">
          <w:t xml:space="preserve">Figure </w:t>
        </w:r>
        <w:r w:rsidR="004803E0">
          <w:rPr>
            <w:noProof/>
          </w:rPr>
          <w:t>55</w:t>
        </w:r>
        <w:r w:rsidR="004803E0">
          <w:fldChar w:fldCharType="end"/>
        </w:r>
      </w:ins>
      <w:del w:id="765"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ins w:id="766" w:author="Dave Contreras" w:date="2019-08-14T12:45:00Z">
        <w:r w:rsidR="004803E0">
          <w:fldChar w:fldCharType="begin"/>
        </w:r>
        <w:r w:rsidR="004803E0">
          <w:instrText xml:space="preserve"> REF _Ref16679137 \h </w:instrText>
        </w:r>
      </w:ins>
      <w:r w:rsidR="004803E0">
        <w:fldChar w:fldCharType="end"/>
      </w:r>
      <w:r>
        <w:t xml:space="preserve">). The lampara net generally caught higher </w:t>
      </w:r>
      <w:r w:rsidRPr="00DF2A0A">
        <w:rPr>
          <w:noProof/>
        </w:rPr>
        <mc:AlternateContent>
          <mc:Choice Requires="wpg">
            <w:drawing>
              <wp:anchor distT="0" distB="0" distL="114300" distR="114300" simplePos="0" relativeHeight="251739136"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88"/>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D4717E" w:rsidRDefault="00D4717E"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D4717E" w:rsidRDefault="00D4717E"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D4717E" w:rsidRDefault="00D4717E" w:rsidP="00B4313D">
                                    <w:pPr>
                                      <w:pStyle w:val="NormalWeb"/>
                                      <w:spacing w:before="0" w:after="0"/>
                                    </w:pPr>
                                    <w:r>
                                      <w:rPr>
                                        <w:rFonts w:hAnsi="Calibri" w:cstheme="minorBidi"/>
                                        <w:color w:val="000000" w:themeColor="text1"/>
                                        <w:kern w:val="24"/>
                                        <w:sz w:val="28"/>
                                        <w:szCs w:val="28"/>
                                      </w:rPr>
                                      <w:t>Beach</w:t>
                                    </w:r>
                                  </w:p>
                                  <w:p w14:paraId="190733A9" w14:textId="77777777" w:rsidR="00D4717E" w:rsidRDefault="00D4717E"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D4717E" w:rsidRDefault="00D4717E" w:rsidP="00B4313D">
                                    <w:pPr>
                                      <w:pStyle w:val="NormalWeb"/>
                                      <w:spacing w:before="0" w:after="0"/>
                                    </w:pPr>
                                    <w:r>
                                      <w:rPr>
                                        <w:rFonts w:hAnsi="Calibri" w:cstheme="minorBidi"/>
                                        <w:color w:val="000000" w:themeColor="text1"/>
                                        <w:kern w:val="24"/>
                                        <w:sz w:val="28"/>
                                        <w:szCs w:val="28"/>
                                      </w:rPr>
                                      <w:t>Beach</w:t>
                                    </w:r>
                                  </w:p>
                                  <w:p w14:paraId="6A37975E" w14:textId="77777777" w:rsidR="00D4717E" w:rsidRDefault="00D4717E"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89"/>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D4717E" w:rsidRDefault="00D4717E"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D4717E" w:rsidRDefault="00D4717E"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D4717E" w:rsidRDefault="00D4717E"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D4717E" w:rsidRDefault="00D4717E"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90"/>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D4717E" w:rsidRDefault="00D4717E"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D4717E" w:rsidRDefault="00D4717E"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91"/>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D4717E" w:rsidRDefault="00D4717E" w:rsidP="00B4313D">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D4717E" w:rsidRDefault="00D4717E"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D4717E" w:rsidRDefault="00D4717E"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D4717E" w:rsidRDefault="00D4717E"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D4717E" w:rsidRDefault="00D4717E"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D4717E" w:rsidRDefault="00D4717E"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73913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92"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D4717E" w:rsidRDefault="00D4717E"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D4717E" w:rsidRDefault="00D4717E"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D4717E" w:rsidRDefault="00D4717E" w:rsidP="00B4313D">
                              <w:pPr>
                                <w:pStyle w:val="NormalWeb"/>
                                <w:spacing w:before="0" w:after="0"/>
                              </w:pPr>
                              <w:r>
                                <w:rPr>
                                  <w:rFonts w:hAnsi="Calibri" w:cstheme="minorBidi"/>
                                  <w:color w:val="000000" w:themeColor="text1"/>
                                  <w:kern w:val="24"/>
                                  <w:sz w:val="28"/>
                                  <w:szCs w:val="28"/>
                                </w:rPr>
                                <w:t>Beach</w:t>
                              </w:r>
                            </w:p>
                            <w:p w14:paraId="190733A9" w14:textId="77777777" w:rsidR="00D4717E" w:rsidRDefault="00D4717E"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D4717E" w:rsidRDefault="00D4717E" w:rsidP="00B4313D">
                              <w:pPr>
                                <w:pStyle w:val="NormalWeb"/>
                                <w:spacing w:before="0" w:after="0"/>
                              </w:pPr>
                              <w:r>
                                <w:rPr>
                                  <w:rFonts w:hAnsi="Calibri" w:cstheme="minorBidi"/>
                                  <w:color w:val="000000" w:themeColor="text1"/>
                                  <w:kern w:val="24"/>
                                  <w:sz w:val="28"/>
                                  <w:szCs w:val="28"/>
                                </w:rPr>
                                <w:t>Beach</w:t>
                              </w:r>
                            </w:p>
                            <w:p w14:paraId="6A37975E" w14:textId="77777777" w:rsidR="00D4717E" w:rsidRDefault="00D4717E"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93"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D4717E" w:rsidRDefault="00D4717E"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D4717E" w:rsidRDefault="00D4717E"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D4717E" w:rsidRDefault="00D4717E"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D4717E" w:rsidRDefault="00D4717E"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94"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D4717E" w:rsidRDefault="00D4717E"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D4717E" w:rsidRDefault="00D4717E"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D4717E" w:rsidRDefault="00D4717E"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D4717E" w:rsidRDefault="00D4717E"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95"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D4717E" w:rsidRDefault="00D4717E" w:rsidP="00B4313D">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D4717E" w:rsidRDefault="00D4717E"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D4717E" w:rsidRDefault="00D4717E"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D4717E" w:rsidRDefault="00D4717E"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D4717E" w:rsidRDefault="00D4717E"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D4717E" w:rsidRDefault="00D4717E"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ins w:id="767" w:author="Dave Contreras" w:date="2019-08-14T12:45:00Z">
        <w:r w:rsidR="004803E0">
          <w:fldChar w:fldCharType="begin"/>
        </w:r>
        <w:r w:rsidR="004803E0">
          <w:instrText xml:space="preserve"> REF _Ref16679137 \h </w:instrText>
        </w:r>
      </w:ins>
      <w:r w:rsidR="004803E0">
        <w:fldChar w:fldCharType="separate"/>
      </w:r>
      <w:ins w:id="768" w:author="Dave Contreras" w:date="2019-08-14T12:46:00Z">
        <w:r w:rsidR="004803E0">
          <w:t xml:space="preserve">Figure </w:t>
        </w:r>
        <w:r w:rsidR="004803E0">
          <w:rPr>
            <w:noProof/>
          </w:rPr>
          <w:t>54</w:t>
        </w:r>
      </w:ins>
      <w:ins w:id="769" w:author="Dave Contreras" w:date="2019-08-14T12:45:00Z">
        <w:r w:rsidR="004803E0">
          <w:fldChar w:fldCharType="end"/>
        </w:r>
      </w:ins>
      <w:del w:id="770"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r>
        <w:t xml:space="preserve">). </w:t>
      </w:r>
    </w:p>
    <w:p w14:paraId="43E2A07F" w14:textId="77777777" w:rsidR="004803E0" w:rsidRDefault="004803E0" w:rsidP="00B4313D"/>
    <w:p w14:paraId="55A23550" w14:textId="00B52EB3" w:rsidR="00B4313D" w:rsidRDefault="00B4313D" w:rsidP="00B4313D">
      <w:r w:rsidRPr="000B3A1F">
        <w:t>All three Kolmogorov-Smirnov tests showed significant differences of fish lengths between all three gear types</w:t>
      </w:r>
      <w:r>
        <w:t xml:space="preserve"> (</w:t>
      </w:r>
      <w:ins w:id="771" w:author="Dave Contreras" w:date="2019-08-14T12:47:00Z">
        <w:r w:rsidR="004803E0">
          <w:fldChar w:fldCharType="begin"/>
        </w:r>
        <w:r w:rsidR="004803E0">
          <w:instrText xml:space="preserve"> REF _Ref16679289 \h </w:instrText>
        </w:r>
      </w:ins>
      <w:r w:rsidR="004803E0">
        <w:fldChar w:fldCharType="separate"/>
      </w:r>
      <w:ins w:id="772" w:author="Dave Contreras" w:date="2019-08-14T12:47:00Z">
        <w:r w:rsidR="004803E0">
          <w:t xml:space="preserve">Table </w:t>
        </w:r>
        <w:r w:rsidR="004803E0">
          <w:rPr>
            <w:noProof/>
          </w:rPr>
          <w:t>26</w:t>
        </w:r>
        <w:r w:rsidR="004803E0">
          <w:fldChar w:fldCharType="end"/>
        </w:r>
      </w:ins>
      <w:r w:rsidR="00F57CEF">
        <w:fldChar w:fldCharType="begin"/>
      </w:r>
      <w:r w:rsidR="00F57CEF">
        <w:instrText xml:space="preserve"> REF _Ref15649415 \h </w:instrText>
      </w:r>
      <w:r w:rsidR="00F57CEF">
        <w:fldChar w:fldCharType="separate"/>
      </w:r>
      <w:del w:id="773" w:author="Dave Contreras" w:date="2019-08-14T12:47:00Z">
        <w:r w:rsidDel="004803E0">
          <w:delText xml:space="preserve">Table </w:delText>
        </w:r>
        <w:r w:rsidDel="004803E0">
          <w:rPr>
            <w:noProof/>
          </w:rPr>
          <w:delText>26</w:delText>
        </w:r>
      </w:del>
      <w:r w:rsidR="00F57CEF">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ins w:id="774" w:author="Dave Contreras" w:date="2019-08-14T12:48:00Z">
        <w:r w:rsidR="004803E0">
          <w:fldChar w:fldCharType="begin"/>
        </w:r>
        <w:r w:rsidR="004803E0">
          <w:instrText xml:space="preserve"> REF _Ref16679316 \h </w:instrText>
        </w:r>
      </w:ins>
      <w:r w:rsidR="004803E0">
        <w:fldChar w:fldCharType="separate"/>
      </w:r>
      <w:ins w:id="775" w:author="Dave Contreras" w:date="2019-08-14T12:48:00Z">
        <w:r w:rsidR="004803E0">
          <w:t xml:space="preserve">Figure </w:t>
        </w:r>
        <w:r w:rsidR="004803E0">
          <w:rPr>
            <w:noProof/>
          </w:rPr>
          <w:t>56</w:t>
        </w:r>
        <w:r w:rsidR="004803E0">
          <w:fldChar w:fldCharType="end"/>
        </w:r>
      </w:ins>
      <w:del w:id="776" w:author="Dave Contreras" w:date="2019-08-14T12:48:00Z">
        <w:r w:rsidDel="004803E0">
          <w:fldChar w:fldCharType="begin"/>
        </w:r>
        <w:r w:rsidDel="004803E0">
          <w:delInstrText xml:space="preserve"> REF _Ref15649438 \h </w:delInstrText>
        </w:r>
        <w:r w:rsidDel="004803E0">
          <w:fldChar w:fldCharType="separate"/>
        </w:r>
      </w:del>
      <w:del w:id="777" w:author="Dave Contreras" w:date="2019-08-14T12:47:00Z">
        <w:r w:rsidDel="004803E0">
          <w:delText xml:space="preserve">Figure </w:delText>
        </w:r>
        <w:r w:rsidDel="004803E0">
          <w:rPr>
            <w:noProof/>
          </w:rPr>
          <w:delText>66</w:delText>
        </w:r>
      </w:del>
      <w:del w:id="778" w:author="Dave Contreras" w:date="2019-08-14T12:48:00Z">
        <w:r w:rsidDel="004803E0">
          <w:fldChar w:fldCharType="end"/>
        </w:r>
      </w:del>
      <w:r w:rsidRPr="000B3A1F">
        <w:t>)</w:t>
      </w:r>
      <w:r>
        <w:t>. The beach seine caught a greater proportion of fish between 20-70mm, while the lampara caught a greater proportion of fish between 40-80mm (</w:t>
      </w:r>
      <w:ins w:id="779" w:author="Dave Contreras" w:date="2019-08-14T12:48:00Z">
        <w:r w:rsidR="004803E0">
          <w:fldChar w:fldCharType="begin"/>
        </w:r>
        <w:r w:rsidR="004803E0">
          <w:instrText xml:space="preserve"> REF _Ref16679316 \h </w:instrText>
        </w:r>
      </w:ins>
      <w:r w:rsidR="004803E0">
        <w:fldChar w:fldCharType="separate"/>
      </w:r>
      <w:ins w:id="780" w:author="Dave Contreras" w:date="2019-08-14T12:48:00Z">
        <w:r w:rsidR="004803E0">
          <w:t xml:space="preserve">Figure </w:t>
        </w:r>
        <w:r w:rsidR="004803E0">
          <w:rPr>
            <w:noProof/>
          </w:rPr>
          <w:t>56</w:t>
        </w:r>
        <w:r w:rsidR="004803E0">
          <w:fldChar w:fldCharType="end"/>
        </w:r>
      </w:ins>
      <w:r>
        <w:fldChar w:fldCharType="begin"/>
      </w:r>
      <w:r>
        <w:instrText xml:space="preserve"> REF _Ref15649438 \h </w:instrText>
      </w:r>
      <w:r>
        <w:fldChar w:fldCharType="separate"/>
      </w:r>
      <w:del w:id="781" w:author="Dave Contreras" w:date="2019-08-14T12:48:00Z">
        <w:r w:rsidDel="004803E0">
          <w:delText xml:space="preserve">Figure </w:delText>
        </w:r>
        <w:r w:rsidDel="004803E0">
          <w:rPr>
            <w:noProof/>
          </w:rPr>
          <w:delText>66</w:delText>
        </w:r>
      </w:del>
      <w:r>
        <w:fldChar w:fldCharType="end"/>
      </w:r>
      <w:r>
        <w:t xml:space="preserve">). </w:t>
      </w:r>
    </w:p>
    <w:p w14:paraId="2BC0873B" w14:textId="77777777" w:rsidR="00B4313D" w:rsidRDefault="00B4313D" w:rsidP="00B4313D"/>
    <w:p w14:paraId="14109D68" w14:textId="00A7B816" w:rsidR="00B4313D" w:rsidRDefault="00B4313D" w:rsidP="00B4313D">
      <w:pPr>
        <w:pStyle w:val="Caption"/>
      </w:pPr>
      <w:bookmarkStart w:id="782" w:name="_Ref16507039"/>
      <w:bookmarkStart w:id="783" w:name="_Ref16507035"/>
      <w:r>
        <w:t xml:space="preserve">Table </w:t>
      </w:r>
      <w:fldSimple w:instr=" SEQ Table \* ARABIC ">
        <w:ins w:id="784" w:author="Dave Contreras" w:date="2019-08-14T12:44:00Z">
          <w:r w:rsidR="004803E0">
            <w:rPr>
              <w:noProof/>
            </w:rPr>
            <w:t>25</w:t>
          </w:r>
        </w:ins>
        <w:del w:id="785" w:author="Dave Contreras" w:date="2019-08-14T12:44:00Z">
          <w:r w:rsidDel="004803E0">
            <w:rPr>
              <w:noProof/>
            </w:rPr>
            <w:delText>24</w:delText>
          </w:r>
        </w:del>
      </w:fldSimple>
      <w:bookmarkEnd w:id="782"/>
      <w:r>
        <w:t xml:space="preserve">. </w:t>
      </w:r>
      <w:r w:rsidRPr="00584377">
        <w:t xml:space="preserve">Results of </w:t>
      </w:r>
      <w:proofErr w:type="spellStart"/>
      <w:r w:rsidRPr="00584377">
        <w:t>PerMANOVAs</w:t>
      </w:r>
      <w:proofErr w:type="spellEnd"/>
      <w:r w:rsidRPr="00584377">
        <w:t xml:space="preserve"> on relative abundance of fish species during the </w:t>
      </w:r>
      <w:r>
        <w:t>Fall Midwater trawl</w:t>
      </w:r>
      <w:r w:rsidRPr="00584377">
        <w:t xml:space="preserve"> Survey</w:t>
      </w:r>
      <w:r w:rsidR="003141A5">
        <w:t xml:space="preserve"> as compared to FRP gear types</w:t>
      </w:r>
      <w:r w:rsidRPr="00584377">
        <w:t>.</w:t>
      </w:r>
      <w:bookmarkEnd w:id="783"/>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Ryer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75B9517E">
            <wp:extent cx="5943600" cy="4676775"/>
            <wp:effectExtent l="0" t="0" r="0" b="9525"/>
            <wp:docPr id="1073742072" name="Picture 1073742072" descr="Bar charts of the CPUE percent frequency comparing 2017 and 2018 fish species at various wetland sites between the lampara net and lampara gear types. The fish species listed are those that comprise most of the CPUE. At Browns Island in 2018 the lampara catch was American Shad and silversides. The midwater trawl catch was American Shad and Northern Anchovy. At Ryer Island the 2018 lampara catch was American Shad, silversides, and Threadfin Shad. The midwater trawl catch was American Shad and Northern Anchovy. At Tule Red, lampara catch in 2017 was American Shad and Threadfin Shad, while in 2018 it was silversides and Northern Anchovy. For the midwater trawl the catch was American Shad and Striped Bass in 2017, but in 2018 was American Shad , Northern Anchovy, and Threadfin Shad. At Winter Island the 2017 lampara catch was silversides and Threadfin Shad. The lampara caught no fish in 2018 at Winter Island. The midwater trawl catch was American Shad in 2017 an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01">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1C53E53D" w:rsidR="003141A5" w:rsidRDefault="003141A5" w:rsidP="003141A5">
      <w:pPr>
        <w:pStyle w:val="Caption"/>
      </w:pPr>
      <w:bookmarkStart w:id="786" w:name="_Ref16679137"/>
      <w:r>
        <w:t xml:space="preserve">Figure </w:t>
      </w:r>
      <w:fldSimple w:instr=" SEQ Figure \* ARABIC ">
        <w:ins w:id="787" w:author="Dave Contreras" w:date="2019-08-15T13:52:00Z">
          <w:r w:rsidR="002B71CF">
            <w:rPr>
              <w:noProof/>
            </w:rPr>
            <w:t>54</w:t>
          </w:r>
        </w:ins>
        <w:ins w:id="788" w:author="Dave Contreras" w:date="2019-08-14T10:29:00Z">
          <w:del w:id="789" w:author="Dave Contreras" w:date="2019-08-14T12:44:00Z">
            <w:r w:rsidR="00007294" w:rsidDel="004803E0">
              <w:rPr>
                <w:noProof/>
              </w:rPr>
              <w:delText>54</w:delText>
            </w:r>
          </w:del>
        </w:ins>
        <w:del w:id="790" w:author="Dave Contreras" w:date="2019-08-14T12:44:00Z">
          <w:r w:rsidR="00D1458F" w:rsidDel="004803E0">
            <w:rPr>
              <w:noProof/>
            </w:rPr>
            <w:delText>51</w:delText>
          </w:r>
        </w:del>
      </w:fldSimple>
      <w:bookmarkEnd w:id="786"/>
      <w:r>
        <w:t xml:space="preserve">. The </w:t>
      </w:r>
      <w:ins w:id="791" w:author="Dave Contreras" w:date="2019-08-14T12:48:00Z">
        <w:r w:rsidR="004803E0">
          <w:t xml:space="preserve">CPUE </w:t>
        </w:r>
      </w:ins>
      <w:r>
        <w:t xml:space="preserve">percent </w:t>
      </w:r>
      <w:del w:id="792" w:author="Dave Contreras" w:date="2019-08-14T12:48:00Z">
        <w:r w:rsidDel="004803E0">
          <w:delText>relative</w:delText>
        </w:r>
      </w:del>
      <w:ins w:id="793" w:author="Dave Contreras" w:date="2019-08-14T12:48:00Z">
        <w:r w:rsidR="004803E0">
          <w:t>fr</w:t>
        </w:r>
      </w:ins>
      <w:ins w:id="794" w:author="Dave Contreras" w:date="2019-08-14T12:49:00Z">
        <w:r w:rsidR="004803E0">
          <w:t>equency</w:t>
        </w:r>
      </w:ins>
      <w:r>
        <w:t xml:space="preserve"> </w:t>
      </w:r>
      <w:del w:id="795" w:author="Dave Contreras" w:date="2019-08-14T12:48:00Z">
        <w:r w:rsidDel="004803E0">
          <w:delText xml:space="preserve">cpue </w:delText>
        </w:r>
      </w:del>
      <w:r>
        <w:t>(# of fish species/10,000 m³) of fish species in and around wetlands during September-December of 2017-2018</w:t>
      </w:r>
      <w:r w:rsidRPr="003141A5">
        <w:t xml:space="preserve"> </w:t>
      </w:r>
      <w:r>
        <w:t>using FRP lampara net</w:t>
      </w:r>
      <w:del w:id="796" w:author="Dave Contreras" w:date="2019-08-14T12:49:00Z">
        <w:r w:rsidDel="004803E0">
          <w:delText>s</w:delText>
        </w:r>
      </w:del>
      <w:r>
        <w:t xml:space="preserve"> and IEP fall midwater trawl</w:t>
      </w:r>
      <w:del w:id="797" w:author="Dave Contreras" w:date="2019-08-14T12:49:00Z">
        <w:r w:rsidDel="004803E0">
          <w:delText>s</w:delText>
        </w:r>
      </w:del>
      <w:ins w:id="798" w:author="Dave Contreras" w:date="2019-08-14T12:49:00Z">
        <w:r w:rsidR="004803E0">
          <w:t xml:space="preserve"> data</w:t>
        </w:r>
      </w:ins>
      <w:r>
        <w:t>.</w:t>
      </w:r>
    </w:p>
    <w:p w14:paraId="7A76AFFB" w14:textId="0344FC5D" w:rsidR="00B4313D" w:rsidRDefault="00B4313D" w:rsidP="00B4313D">
      <w:r>
        <w:rPr>
          <w:noProof/>
        </w:rPr>
        <w:lastRenderedPageBreak/>
        <w:drawing>
          <wp:inline distT="0" distB="0" distL="0" distR="0" wp14:anchorId="0E52DF56" wp14:editId="2B09A213">
            <wp:extent cx="5943600" cy="5102860"/>
            <wp:effectExtent l="0" t="0" r="0" b="2540"/>
            <wp:docPr id="1073742073" name="Picture 1073742073" descr="Bar charts of the CPUE percent frequency comparing 2017 and 2018 fish species at various wetland sites between the beach seine and lampara gear types. The fish species listed here are those that comprise most of the CPUE. At Decker Island and Prospect Island the beach seine catch were silversides for both years. The midwater catch was American Shad and Threadfin Shad at Decker Island for both years. Midwater Trawl catch at Prospect Island was American Shad in 2017, while in 2018 was American Shad and Threadfin Sh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02">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0F77F778" w:rsidR="00B4313D" w:rsidRPr="003141A5" w:rsidRDefault="00B4313D" w:rsidP="00B4313D">
      <w:pPr>
        <w:pStyle w:val="Caption"/>
      </w:pPr>
      <w:bookmarkStart w:id="799" w:name="_Ref16679200"/>
      <w:r>
        <w:t xml:space="preserve">Figure </w:t>
      </w:r>
      <w:fldSimple w:instr=" SEQ Figure \* ARABIC ">
        <w:ins w:id="800" w:author="Dave Contreras" w:date="2019-08-15T13:52:00Z">
          <w:r w:rsidR="002B71CF">
            <w:rPr>
              <w:noProof/>
            </w:rPr>
            <w:t>55</w:t>
          </w:r>
        </w:ins>
        <w:ins w:id="801" w:author="Dave Contreras" w:date="2019-08-14T10:29:00Z">
          <w:del w:id="802" w:author="Dave Contreras" w:date="2019-08-15T13:52:00Z">
            <w:r w:rsidR="00007294" w:rsidDel="002B71CF">
              <w:rPr>
                <w:noProof/>
              </w:rPr>
              <w:delText>55</w:delText>
            </w:r>
          </w:del>
        </w:ins>
        <w:del w:id="803" w:author="Dave Contreras" w:date="2019-08-15T13:52:00Z">
          <w:r w:rsidR="00D1458F" w:rsidDel="002B71CF">
            <w:rPr>
              <w:noProof/>
            </w:rPr>
            <w:delText>52</w:delText>
          </w:r>
        </w:del>
      </w:fldSimple>
      <w:bookmarkEnd w:id="799"/>
      <w:r>
        <w:t xml:space="preserve">. The </w:t>
      </w:r>
      <w:ins w:id="804" w:author="Dave Contreras" w:date="2019-08-14T12:49:00Z">
        <w:r w:rsidR="004803E0">
          <w:t xml:space="preserve">CPUE </w:t>
        </w:r>
      </w:ins>
      <w:r>
        <w:t xml:space="preserve">percent </w:t>
      </w:r>
      <w:del w:id="805" w:author="Dave Contreras" w:date="2019-08-14T12:49:00Z">
        <w:r w:rsidDel="004803E0">
          <w:delText>relative cpue</w:delText>
        </w:r>
      </w:del>
      <w:ins w:id="806" w:author="Dave Contreras" w:date="2019-08-14T12:49:00Z">
        <w:r w:rsidR="004803E0">
          <w:t>fr</w:t>
        </w:r>
      </w:ins>
      <w:ins w:id="807" w:author="Dave Contreras" w:date="2019-08-14T12:51:00Z">
        <w:r w:rsidR="004803E0">
          <w:t>e</w:t>
        </w:r>
      </w:ins>
      <w:ins w:id="808" w:author="Dave Contreras" w:date="2019-08-14T12:49:00Z">
        <w:r w:rsidR="004803E0">
          <w:t>quency</w:t>
        </w:r>
      </w:ins>
      <w:r>
        <w:t xml:space="preserv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w:t>
      </w:r>
      <w:del w:id="809" w:author="Dave Contreras" w:date="2019-08-14T12:49:00Z">
        <w:r w:rsidR="003141A5" w:rsidDel="004803E0">
          <w:delText>s</w:delText>
        </w:r>
      </w:del>
      <w:r w:rsidR="003141A5">
        <w:t xml:space="preserve"> and IEP fall midwater trawl</w:t>
      </w:r>
      <w:del w:id="810" w:author="Dave Contreras" w:date="2019-08-14T12:49:00Z">
        <w:r w:rsidR="003141A5" w:rsidDel="004803E0">
          <w:delText>s</w:delText>
        </w:r>
      </w:del>
      <w:ins w:id="811" w:author="Dave Contreras" w:date="2019-08-14T12:49:00Z">
        <w:r w:rsidR="004803E0">
          <w:t xml:space="preserve"> data</w:t>
        </w:r>
      </w:ins>
      <w:r w:rsidR="003141A5">
        <w:t>.</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278E6EEB">
            <wp:extent cx="5943600" cy="3836670"/>
            <wp:effectExtent l="0" t="0" r="0" b="0"/>
            <wp:docPr id="1073742074" name="Picture 1073742074" descr="Line graph showing the proportion of length frequencies for the beach seine, lampara, and midwater trawl. Graph findings explained in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03">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33EE7C05" w:rsidR="00B4313D" w:rsidRDefault="00B4313D" w:rsidP="00B4313D">
      <w:pPr>
        <w:pStyle w:val="Caption"/>
      </w:pPr>
      <w:bookmarkStart w:id="812" w:name="_Ref16679316"/>
      <w:r>
        <w:t xml:space="preserve">Figure </w:t>
      </w:r>
      <w:fldSimple w:instr=" SEQ Figure \* ARABIC ">
        <w:ins w:id="813" w:author="Dave Contreras" w:date="2019-08-15T13:52:00Z">
          <w:r w:rsidR="002B71CF">
            <w:rPr>
              <w:noProof/>
            </w:rPr>
            <w:t>56</w:t>
          </w:r>
        </w:ins>
        <w:ins w:id="814" w:author="Dave Contreras" w:date="2019-08-14T10:29:00Z">
          <w:del w:id="815" w:author="Dave Contreras" w:date="2019-08-15T13:52:00Z">
            <w:r w:rsidR="00007294" w:rsidDel="002B71CF">
              <w:rPr>
                <w:noProof/>
              </w:rPr>
              <w:delText>56</w:delText>
            </w:r>
          </w:del>
        </w:ins>
        <w:del w:id="816" w:author="Dave Contreras" w:date="2019-08-15T13:52:00Z">
          <w:r w:rsidR="00D1458F" w:rsidDel="002B71CF">
            <w:rPr>
              <w:noProof/>
            </w:rPr>
            <w:delText>53</w:delText>
          </w:r>
        </w:del>
      </w:fldSimple>
      <w:bookmarkEnd w:id="812"/>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w:t>
      </w:r>
      <w:proofErr w:type="spellStart"/>
      <w:r>
        <w:t>sep</w:t>
      </w:r>
      <w:r w:rsidR="003141A5">
        <w:t>tember</w:t>
      </w:r>
      <w:r>
        <w:t>-dec</w:t>
      </w:r>
      <w:r w:rsidR="003141A5">
        <w:t>ember</w:t>
      </w:r>
      <w:proofErr w:type="spellEnd"/>
      <w:r>
        <w:t xml:space="preserve"> of 2017 and 2018</w:t>
      </w:r>
      <w:r w:rsidRPr="00684D69">
        <w:t xml:space="preserve">. Fish greater than </w:t>
      </w:r>
      <w:r>
        <w:t>100</w:t>
      </w:r>
      <w:r w:rsidRPr="00684D69">
        <w:t xml:space="preserve"> mm were not used for length comparisons between gear </w:t>
      </w:r>
      <w:proofErr w:type="gramStart"/>
      <w:r w:rsidRPr="00684D69">
        <w:t>types, but</w:t>
      </w:r>
      <w:proofErr w:type="gramEnd"/>
      <w:r w:rsidRPr="00684D69">
        <w:t xml:space="preserve"> </w:t>
      </w:r>
      <w:r w:rsidR="003141A5">
        <w:t xml:space="preserve">are </w:t>
      </w:r>
      <w:r w:rsidRPr="00684D69">
        <w:t>shown here for additional information</w:t>
      </w:r>
      <w:r>
        <w:t>.</w:t>
      </w:r>
    </w:p>
    <w:p w14:paraId="6599493C" w14:textId="31111410" w:rsidR="00B4313D" w:rsidRDefault="00B4313D" w:rsidP="00B4313D">
      <w:pPr>
        <w:pStyle w:val="Caption"/>
      </w:pPr>
      <w:bookmarkStart w:id="817" w:name="_Ref16679289"/>
      <w:r>
        <w:t xml:space="preserve">Table </w:t>
      </w:r>
      <w:fldSimple w:instr=" SEQ Table \* ARABIC ">
        <w:r w:rsidR="004803E0">
          <w:rPr>
            <w:noProof/>
          </w:rPr>
          <w:t>26</w:t>
        </w:r>
      </w:fldSimple>
      <w:bookmarkEnd w:id="817"/>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 xml:space="preserve">tests for </w:t>
      </w:r>
      <w:r w:rsidRPr="00584377">
        <w:rPr>
          <w:rStyle w:val="IntenseReference"/>
          <w:b/>
          <w:bCs/>
          <w:smallCaps/>
          <w:u w:val="none"/>
        </w:rPr>
        <w:t>comparisons of fish sizes between gear types</w:t>
      </w:r>
      <w:r>
        <w:rPr>
          <w:rStyle w:val="IntenseReference"/>
          <w:b/>
          <w:bCs/>
          <w:smallCaps/>
          <w:u w:val="none"/>
        </w:rPr>
        <w:t xml:space="preserve"> during </w:t>
      </w:r>
      <w:ins w:id="818" w:author="Dave Contreras" w:date="2019-08-14T12:51:00Z">
        <w:r w:rsidR="004803E0">
          <w:t xml:space="preserve">September-December </w:t>
        </w:r>
      </w:ins>
      <w:del w:id="819" w:author="Dave Contreras" w:date="2019-08-14T12:51:00Z">
        <w:r w:rsidDel="004803E0">
          <w:rPr>
            <w:rStyle w:val="IntenseReference"/>
            <w:b/>
            <w:bCs/>
            <w:smallCaps/>
            <w:u w:val="none"/>
          </w:rPr>
          <w:delText>jun</w:delText>
        </w:r>
        <w:r w:rsidR="003141A5" w:rsidDel="004803E0">
          <w:rPr>
            <w:rStyle w:val="IntenseReference"/>
            <w:b/>
            <w:bCs/>
            <w:smallCaps/>
            <w:u w:val="none"/>
          </w:rPr>
          <w:delText>e</w:delText>
        </w:r>
        <w:r w:rsidDel="004803E0">
          <w:rPr>
            <w:rStyle w:val="IntenseReference"/>
            <w:b/>
            <w:bCs/>
            <w:smallCaps/>
            <w:u w:val="none"/>
          </w:rPr>
          <w:delText>-aug</w:delText>
        </w:r>
        <w:r w:rsidR="003141A5" w:rsidDel="004803E0">
          <w:rPr>
            <w:rStyle w:val="IntenseReference"/>
            <w:b/>
            <w:bCs/>
            <w:smallCaps/>
            <w:u w:val="none"/>
          </w:rPr>
          <w:delText>ust</w:delText>
        </w:r>
        <w:r w:rsidDel="004803E0">
          <w:rPr>
            <w:rStyle w:val="IntenseReference"/>
            <w:b/>
            <w:bCs/>
            <w:smallCaps/>
            <w:u w:val="none"/>
          </w:rPr>
          <w:delText xml:space="preserve"> </w:delText>
        </w:r>
      </w:del>
      <w:r>
        <w:rPr>
          <w:rStyle w:val="IntenseReference"/>
          <w:b/>
          <w:bCs/>
          <w:smallCaps/>
          <w:u w:val="none"/>
        </w:rPr>
        <w:t>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5FCC01BA" w:rsidR="00E325E1" w:rsidRDefault="00E325E1" w:rsidP="00E325E1">
      <w:pPr>
        <w:pStyle w:val="Caption"/>
      </w:pPr>
      <w:bookmarkStart w:id="820"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21" w:author="Dave Contreras" w:date="2019-08-15T13:52:00Z">
        <w:r w:rsidR="002B71CF">
          <w:rPr>
            <w:noProof/>
          </w:rPr>
          <w:t>57</w:t>
        </w:r>
      </w:ins>
      <w:ins w:id="822" w:author="Dave Contreras" w:date="2019-08-14T10:29:00Z">
        <w:del w:id="823" w:author="Dave Contreras" w:date="2019-08-15T13:52:00Z">
          <w:r w:rsidR="00007294" w:rsidDel="002B71CF">
            <w:rPr>
              <w:noProof/>
            </w:rPr>
            <w:delText>57</w:delText>
          </w:r>
        </w:del>
      </w:ins>
      <w:del w:id="824" w:author="Dave Contreras" w:date="2019-08-15T13:52:00Z">
        <w:r w:rsidR="00D1458F" w:rsidDel="002B71CF">
          <w:rPr>
            <w:noProof/>
          </w:rPr>
          <w:delText>54</w:delText>
        </w:r>
      </w:del>
      <w:r w:rsidR="00E40F35">
        <w:rPr>
          <w:noProof/>
        </w:rPr>
        <w:fldChar w:fldCharType="end"/>
      </w:r>
      <w:bookmarkEnd w:id="820"/>
      <w:r>
        <w:t xml:space="preserve">. </w:t>
      </w:r>
      <w:bookmarkStart w:id="825" w:name="_Hlk14267326"/>
      <w:r>
        <w:t xml:space="preserve">conditional </w:t>
      </w:r>
      <w:r w:rsidR="002B1240">
        <w:t xml:space="preserve">plot of </w:t>
      </w:r>
      <w:r>
        <w:t xml:space="preserve">Chlorophyll-a concentrations </w:t>
      </w:r>
      <w:r w:rsidR="002B1240">
        <w:t xml:space="preserve">at wetland sites as estimated by </w:t>
      </w:r>
      <w:proofErr w:type="spellStart"/>
      <w:r w:rsidR="002B1240">
        <w:t>anova</w:t>
      </w:r>
      <w:proofErr w:type="spellEnd"/>
      <w:r w:rsidR="002B1240">
        <w:t xml:space="preserve">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825"/>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04AAE90E" w:rsidR="001B26D0" w:rsidRDefault="001B26D0" w:rsidP="001B26D0">
      <w:pPr>
        <w:pStyle w:val="Caption"/>
        <w:rPr>
          <w:ins w:id="826" w:author="Ellis, Daniel@Wildlife" w:date="2019-07-25T20:25:00Z"/>
        </w:rPr>
      </w:pPr>
      <w:bookmarkStart w:id="827"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28" w:author="Dave Contreras" w:date="2019-08-15T13:52:00Z">
        <w:r w:rsidR="002B71CF">
          <w:rPr>
            <w:noProof/>
          </w:rPr>
          <w:t>58</w:t>
        </w:r>
      </w:ins>
      <w:ins w:id="829" w:author="Dave Contreras" w:date="2019-08-14T10:29:00Z">
        <w:del w:id="830" w:author="Dave Contreras" w:date="2019-08-15T13:52:00Z">
          <w:r w:rsidR="00007294" w:rsidDel="002B71CF">
            <w:rPr>
              <w:noProof/>
            </w:rPr>
            <w:delText>58</w:delText>
          </w:r>
        </w:del>
      </w:ins>
      <w:del w:id="831" w:author="Dave Contreras" w:date="2019-08-15T13:52:00Z">
        <w:r w:rsidR="00D1458F" w:rsidDel="002B71CF">
          <w:rPr>
            <w:noProof/>
          </w:rPr>
          <w:delText>55</w:delText>
        </w:r>
      </w:del>
      <w:r w:rsidR="00E40F35">
        <w:rPr>
          <w:noProof/>
        </w:rPr>
        <w:fldChar w:fldCharType="end"/>
      </w:r>
      <w:bookmarkEnd w:id="827"/>
      <w:r>
        <w:t xml:space="preserve">. conditional plot of Chlorophyll-a concentrations at </w:t>
      </w:r>
      <w:r w:rsidR="00B30EFE">
        <w:t xml:space="preserve">locations spread across </w:t>
      </w:r>
      <w:r>
        <w:t xml:space="preserve">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832"/>
      <w:commentRangeStart w:id="833"/>
      <w:commentRangeStart w:id="834"/>
      <w:r>
        <w:rPr>
          <w:rFonts w:cstheme="minorHAnsi"/>
        </w:rPr>
        <w:t>jiggered</w:t>
      </w:r>
      <w:commentRangeEnd w:id="832"/>
      <w:r w:rsidR="008E0DED">
        <w:rPr>
          <w:rStyle w:val="CommentReference"/>
          <w:b w:val="0"/>
          <w:bCs w:val="0"/>
          <w:smallCaps w:val="0"/>
          <w:color w:val="auto"/>
        </w:rPr>
        <w:commentReference w:id="832"/>
      </w:r>
      <w:commentRangeEnd w:id="833"/>
      <w:r w:rsidR="00731979">
        <w:rPr>
          <w:rStyle w:val="CommentReference"/>
          <w:b w:val="0"/>
          <w:bCs w:val="0"/>
          <w:smallCaps w:val="0"/>
          <w:color w:val="auto"/>
        </w:rPr>
        <w:commentReference w:id="833"/>
      </w:r>
      <w:commentRangeEnd w:id="834"/>
      <w:r w:rsidR="004D1804">
        <w:rPr>
          <w:rStyle w:val="CommentReference"/>
          <w:b w:val="0"/>
          <w:bCs w:val="0"/>
          <w:smallCaps w:val="0"/>
          <w:color w:val="auto"/>
        </w:rPr>
        <w:commentReference w:id="834"/>
      </w:r>
      <w:ins w:id="835" w:author="Ellis, Daniel@Wildlife" w:date="2019-07-25T20:25:00Z">
        <w:r>
          <w:rPr>
            <w:rFonts w:cstheme="minorHAnsi"/>
          </w:rPr>
          <w:t xml:space="preserve"> black points.  </w:t>
        </w:r>
      </w:ins>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4EB3037A" w:rsidR="00304AB9" w:rsidRDefault="00304AB9" w:rsidP="00304AB9">
      <w:pPr>
        <w:pStyle w:val="Caption"/>
      </w:pPr>
      <w:bookmarkStart w:id="836"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37" w:author="Dave Contreras" w:date="2019-08-15T13:52:00Z">
        <w:r w:rsidR="002B71CF">
          <w:rPr>
            <w:noProof/>
          </w:rPr>
          <w:t>59</w:t>
        </w:r>
      </w:ins>
      <w:ins w:id="838" w:author="Dave Contreras" w:date="2019-08-14T10:29:00Z">
        <w:del w:id="839" w:author="Dave Contreras" w:date="2019-08-15T13:52:00Z">
          <w:r w:rsidR="00007294" w:rsidDel="002B71CF">
            <w:rPr>
              <w:noProof/>
            </w:rPr>
            <w:delText>59</w:delText>
          </w:r>
        </w:del>
      </w:ins>
      <w:del w:id="840" w:author="Dave Contreras" w:date="2019-08-15T13:52:00Z">
        <w:r w:rsidR="00D1458F" w:rsidDel="002B71CF">
          <w:rPr>
            <w:noProof/>
          </w:rPr>
          <w:delText>56</w:delText>
        </w:r>
      </w:del>
      <w:r w:rsidR="00E40F35">
        <w:rPr>
          <w:noProof/>
        </w:rPr>
        <w:fldChar w:fldCharType="end"/>
      </w:r>
      <w:bookmarkEnd w:id="836"/>
      <w:r>
        <w:t xml:space="preserve">. conditional plot of Chlorophyll-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240914C3" w:rsidR="008A66CD" w:rsidRDefault="008A66CD" w:rsidP="008A66CD">
      <w:pPr>
        <w:pStyle w:val="Caption"/>
      </w:pPr>
      <w:bookmarkStart w:id="841"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42" w:author="Dave Contreras" w:date="2019-08-15T13:52:00Z">
        <w:r w:rsidR="002B71CF">
          <w:rPr>
            <w:noProof/>
          </w:rPr>
          <w:t>60</w:t>
        </w:r>
      </w:ins>
      <w:ins w:id="843" w:author="Dave Contreras" w:date="2019-08-14T10:29:00Z">
        <w:del w:id="844" w:author="Dave Contreras" w:date="2019-08-15T13:52:00Z">
          <w:r w:rsidR="00007294" w:rsidDel="002B71CF">
            <w:rPr>
              <w:noProof/>
            </w:rPr>
            <w:delText>60</w:delText>
          </w:r>
        </w:del>
      </w:ins>
      <w:del w:id="845" w:author="Dave Contreras" w:date="2019-08-15T13:52:00Z">
        <w:r w:rsidR="00D1458F" w:rsidDel="002B71CF">
          <w:rPr>
            <w:noProof/>
          </w:rPr>
          <w:delText>57</w:delText>
        </w:r>
      </w:del>
      <w:r w:rsidR="00E40F35">
        <w:rPr>
          <w:noProof/>
        </w:rPr>
        <w:fldChar w:fldCharType="end"/>
      </w:r>
      <w:bookmarkEnd w:id="841"/>
      <w:r>
        <w:t xml:space="preserve">. conditional plot of Chlorophyll-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598B4CE0"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46" w:author="Dave Contreras" w:date="2019-08-15T13:52:00Z">
        <w:r w:rsidR="002B71CF">
          <w:rPr>
            <w:noProof/>
          </w:rPr>
          <w:t>61</w:t>
        </w:r>
      </w:ins>
      <w:ins w:id="847" w:author="Dave Contreras" w:date="2019-08-14T10:29:00Z">
        <w:del w:id="848" w:author="Dave Contreras" w:date="2019-08-15T13:52:00Z">
          <w:r w:rsidR="00007294" w:rsidDel="002B71CF">
            <w:rPr>
              <w:noProof/>
            </w:rPr>
            <w:delText>61</w:delText>
          </w:r>
        </w:del>
      </w:ins>
      <w:del w:id="849" w:author="Dave Contreras" w:date="2019-08-15T13:52:00Z">
        <w:r w:rsidR="00D1458F" w:rsidDel="002B71CF">
          <w:rPr>
            <w:noProof/>
          </w:rPr>
          <w:delText>58</w:delText>
        </w:r>
      </w:del>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1AEA6DF8"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50" w:author="Dave Contreras" w:date="2019-08-15T13:52:00Z">
        <w:r w:rsidR="002B71CF">
          <w:rPr>
            <w:noProof/>
          </w:rPr>
          <w:t>62</w:t>
        </w:r>
      </w:ins>
      <w:ins w:id="851" w:author="Dave Contreras" w:date="2019-08-14T10:29:00Z">
        <w:del w:id="852" w:author="Dave Contreras" w:date="2019-08-15T13:52:00Z">
          <w:r w:rsidR="00007294" w:rsidDel="002B71CF">
            <w:rPr>
              <w:noProof/>
            </w:rPr>
            <w:delText>62</w:delText>
          </w:r>
        </w:del>
      </w:ins>
      <w:del w:id="853" w:author="Dave Contreras" w:date="2019-08-15T13:52:00Z">
        <w:r w:rsidR="00D1458F" w:rsidDel="002B71CF">
          <w:rPr>
            <w:noProof/>
          </w:rPr>
          <w:delText>59</w:delText>
        </w:r>
      </w:del>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7AEBF80B" w:rsidR="00F2693F" w:rsidRDefault="00F2693F" w:rsidP="00F2693F">
      <w:pPr>
        <w:pStyle w:val="Caption"/>
      </w:pPr>
      <w:bookmarkStart w:id="854"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55" w:author="Dave Contreras" w:date="2019-08-15T13:52:00Z">
        <w:r w:rsidR="002B71CF">
          <w:rPr>
            <w:noProof/>
          </w:rPr>
          <w:t>63</w:t>
        </w:r>
      </w:ins>
      <w:ins w:id="856" w:author="Dave Contreras" w:date="2019-08-14T10:29:00Z">
        <w:del w:id="857" w:author="Dave Contreras" w:date="2019-08-15T13:22:00Z">
          <w:r w:rsidR="00007294" w:rsidDel="007A3202">
            <w:rPr>
              <w:noProof/>
            </w:rPr>
            <w:delText>63</w:delText>
          </w:r>
        </w:del>
      </w:ins>
      <w:del w:id="858" w:author="Dave Contreras" w:date="2019-08-15T13:22:00Z">
        <w:r w:rsidR="00D1458F" w:rsidDel="007A3202">
          <w:rPr>
            <w:noProof/>
          </w:rPr>
          <w:delText>60</w:delText>
        </w:r>
      </w:del>
      <w:r w:rsidR="00E40F35">
        <w:rPr>
          <w:noProof/>
        </w:rPr>
        <w:fldChar w:fldCharType="end"/>
      </w:r>
      <w:bookmarkEnd w:id="854"/>
      <w:r>
        <w:t xml:space="preserve">. conditional plot of pheophytin-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7A3202">
        <w:t xml:space="preserve">Table </w:t>
      </w:r>
      <w:r w:rsidR="007A3202">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7E35D74" w:rsidR="00B30EFE" w:rsidRDefault="00B30EFE" w:rsidP="00B30EFE">
      <w:pPr>
        <w:pStyle w:val="Caption"/>
      </w:pPr>
      <w:bookmarkStart w:id="859"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60" w:author="Dave Contreras" w:date="2019-08-15T13:52:00Z">
        <w:r w:rsidR="002B71CF">
          <w:rPr>
            <w:noProof/>
          </w:rPr>
          <w:t>64</w:t>
        </w:r>
      </w:ins>
      <w:ins w:id="861" w:author="Dave Contreras" w:date="2019-08-14T10:29:00Z">
        <w:del w:id="862" w:author="Dave Contreras" w:date="2019-08-15T13:52:00Z">
          <w:r w:rsidR="00007294" w:rsidDel="002B71CF">
            <w:rPr>
              <w:noProof/>
            </w:rPr>
            <w:delText>64</w:delText>
          </w:r>
        </w:del>
      </w:ins>
      <w:del w:id="863" w:author="Dave Contreras" w:date="2019-08-15T13:52:00Z">
        <w:r w:rsidR="00D1458F" w:rsidDel="002B71CF">
          <w:rPr>
            <w:noProof/>
          </w:rPr>
          <w:delText>61</w:delText>
        </w:r>
      </w:del>
      <w:r w:rsidR="00E40F35">
        <w:rPr>
          <w:noProof/>
        </w:rPr>
        <w:fldChar w:fldCharType="end"/>
      </w:r>
      <w:bookmarkEnd w:id="859"/>
      <w:r>
        <w:t xml:space="preserve">. conditional plot of pheophytin-a concentrations at locations spread across wetland sites as estimated by </w:t>
      </w:r>
      <w:proofErr w:type="spellStart"/>
      <w:r>
        <w:t>anova</w:t>
      </w:r>
      <w:proofErr w:type="spellEnd"/>
      <w:r>
        <w:t xml:space="preserve">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384452EB" w:rsidR="002E4FAC" w:rsidRDefault="002E4FAC" w:rsidP="002E4FAC">
      <w:pPr>
        <w:pStyle w:val="Caption"/>
      </w:pPr>
      <w:bookmarkStart w:id="864"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65" w:author="Dave Contreras" w:date="2019-08-15T13:52:00Z">
        <w:r w:rsidR="002B71CF">
          <w:rPr>
            <w:noProof/>
          </w:rPr>
          <w:t>65</w:t>
        </w:r>
      </w:ins>
      <w:ins w:id="866" w:author="Dave Contreras" w:date="2019-08-14T10:29:00Z">
        <w:del w:id="867" w:author="Dave Contreras" w:date="2019-08-15T13:52:00Z">
          <w:r w:rsidR="00007294" w:rsidDel="002B71CF">
            <w:rPr>
              <w:noProof/>
            </w:rPr>
            <w:delText>65</w:delText>
          </w:r>
        </w:del>
      </w:ins>
      <w:del w:id="868" w:author="Dave Contreras" w:date="2019-08-15T13:52:00Z">
        <w:r w:rsidR="00D1458F" w:rsidDel="002B71CF">
          <w:rPr>
            <w:noProof/>
          </w:rPr>
          <w:delText>62</w:delText>
        </w:r>
      </w:del>
      <w:r w:rsidR="00E40F35">
        <w:rPr>
          <w:noProof/>
        </w:rPr>
        <w:fldChar w:fldCharType="end"/>
      </w:r>
      <w:bookmarkEnd w:id="864"/>
      <w:r>
        <w:t xml:space="preserve">. conditional plot of pheophytin-a concentrations in wetlands with different tidal access as estimated by </w:t>
      </w:r>
      <w:proofErr w:type="spellStart"/>
      <w:r>
        <w:t>anova</w:t>
      </w:r>
      <w:proofErr w:type="spellEnd"/>
      <w:r>
        <w:t xml:space="preserve">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16933110" w:rsidR="008A66CD" w:rsidRDefault="008A66CD" w:rsidP="008A66CD">
      <w:pPr>
        <w:pStyle w:val="Caption"/>
      </w:pPr>
      <w:bookmarkStart w:id="869"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70" w:author="Dave Contreras" w:date="2019-08-15T13:52:00Z">
        <w:r w:rsidR="002B71CF">
          <w:rPr>
            <w:noProof/>
          </w:rPr>
          <w:t>66</w:t>
        </w:r>
      </w:ins>
      <w:ins w:id="871" w:author="Dave Contreras" w:date="2019-08-14T10:29:00Z">
        <w:del w:id="872" w:author="Dave Contreras" w:date="2019-08-15T13:52:00Z">
          <w:r w:rsidR="00007294" w:rsidDel="002B71CF">
            <w:rPr>
              <w:noProof/>
            </w:rPr>
            <w:delText>66</w:delText>
          </w:r>
        </w:del>
      </w:ins>
      <w:del w:id="873" w:author="Dave Contreras" w:date="2019-08-15T13:52:00Z">
        <w:r w:rsidR="00D1458F" w:rsidDel="002B71CF">
          <w:rPr>
            <w:noProof/>
          </w:rPr>
          <w:delText>63</w:delText>
        </w:r>
      </w:del>
      <w:r w:rsidR="00E40F35">
        <w:rPr>
          <w:noProof/>
        </w:rPr>
        <w:fldChar w:fldCharType="end"/>
      </w:r>
      <w:bookmarkEnd w:id="869"/>
      <w:r>
        <w:t xml:space="preserve">. conditional plot of pheophytin-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0FA185EC" w:rsidR="00F2693F" w:rsidRDefault="00F2693F" w:rsidP="00F2693F">
      <w:pPr>
        <w:pStyle w:val="Caption"/>
      </w:pPr>
      <w:bookmarkStart w:id="874"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75" w:author="Dave Contreras" w:date="2019-08-15T13:52:00Z">
        <w:r w:rsidR="002B71CF">
          <w:rPr>
            <w:noProof/>
          </w:rPr>
          <w:t>67</w:t>
        </w:r>
      </w:ins>
      <w:ins w:id="876" w:author="Dave Contreras" w:date="2019-08-14T10:29:00Z">
        <w:del w:id="877" w:author="Dave Contreras" w:date="2019-08-15T13:52:00Z">
          <w:r w:rsidR="00007294" w:rsidDel="002B71CF">
            <w:rPr>
              <w:noProof/>
            </w:rPr>
            <w:delText>67</w:delText>
          </w:r>
        </w:del>
      </w:ins>
      <w:del w:id="878" w:author="Dave Contreras" w:date="2019-08-15T13:52:00Z">
        <w:r w:rsidR="00D1458F" w:rsidDel="002B71CF">
          <w:rPr>
            <w:noProof/>
          </w:rPr>
          <w:delText>64</w:delText>
        </w:r>
      </w:del>
      <w:r w:rsidR="00E40F35">
        <w:rPr>
          <w:noProof/>
        </w:rPr>
        <w:fldChar w:fldCharType="end"/>
      </w:r>
      <w:bookmarkEnd w:id="874"/>
      <w:r>
        <w:t xml:space="preserve">. conditional plot of dissolved ammoni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5AB544EA" w:rsidR="00B30EFE" w:rsidRDefault="00B30EFE" w:rsidP="00B30EFE">
      <w:pPr>
        <w:pStyle w:val="Caption"/>
      </w:pPr>
      <w:bookmarkStart w:id="879"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80" w:author="Dave Contreras" w:date="2019-08-15T13:52:00Z">
        <w:r w:rsidR="002B71CF">
          <w:rPr>
            <w:noProof/>
          </w:rPr>
          <w:t>68</w:t>
        </w:r>
      </w:ins>
      <w:ins w:id="881" w:author="Dave Contreras" w:date="2019-08-14T10:29:00Z">
        <w:del w:id="882" w:author="Dave Contreras" w:date="2019-08-15T13:52:00Z">
          <w:r w:rsidR="00007294" w:rsidDel="002B71CF">
            <w:rPr>
              <w:noProof/>
            </w:rPr>
            <w:delText>68</w:delText>
          </w:r>
        </w:del>
      </w:ins>
      <w:del w:id="883" w:author="Dave Contreras" w:date="2019-08-15T13:52:00Z">
        <w:r w:rsidR="00D1458F" w:rsidDel="002B71CF">
          <w:rPr>
            <w:noProof/>
          </w:rPr>
          <w:delText>65</w:delText>
        </w:r>
      </w:del>
      <w:r w:rsidR="00E40F35">
        <w:rPr>
          <w:noProof/>
        </w:rPr>
        <w:fldChar w:fldCharType="end"/>
      </w:r>
      <w:bookmarkEnd w:id="879"/>
      <w:r>
        <w:t xml:space="preserve">. conditional plot of dissolved ammonia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F2D116E" w:rsidR="002E4FAC" w:rsidRDefault="002E4FAC" w:rsidP="002E4FAC">
      <w:pPr>
        <w:pStyle w:val="Caption"/>
      </w:pPr>
      <w:bookmarkStart w:id="884"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85" w:author="Dave Contreras" w:date="2019-08-15T13:52:00Z">
        <w:r w:rsidR="002B71CF">
          <w:rPr>
            <w:noProof/>
          </w:rPr>
          <w:t>69</w:t>
        </w:r>
      </w:ins>
      <w:ins w:id="886" w:author="Dave Contreras" w:date="2019-08-14T10:29:00Z">
        <w:del w:id="887" w:author="Dave Contreras" w:date="2019-08-15T13:52:00Z">
          <w:r w:rsidR="00007294" w:rsidDel="002B71CF">
            <w:rPr>
              <w:noProof/>
            </w:rPr>
            <w:delText>69</w:delText>
          </w:r>
        </w:del>
      </w:ins>
      <w:del w:id="888" w:author="Dave Contreras" w:date="2019-08-15T13:52:00Z">
        <w:r w:rsidR="00D1458F" w:rsidDel="002B71CF">
          <w:rPr>
            <w:noProof/>
          </w:rPr>
          <w:delText>66</w:delText>
        </w:r>
      </w:del>
      <w:r w:rsidR="00E40F35">
        <w:rPr>
          <w:noProof/>
        </w:rPr>
        <w:fldChar w:fldCharType="end"/>
      </w:r>
      <w:bookmarkEnd w:id="884"/>
      <w:r>
        <w:t xml:space="preserve">. conditional plot of dissolved ammoni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5C68878A" w:rsidR="008A66CD" w:rsidRDefault="008A66CD" w:rsidP="008A66CD">
      <w:pPr>
        <w:pStyle w:val="Caption"/>
      </w:pPr>
      <w:bookmarkStart w:id="889"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90" w:author="Dave Contreras" w:date="2019-08-15T13:52:00Z">
        <w:r w:rsidR="002B71CF">
          <w:rPr>
            <w:noProof/>
          </w:rPr>
          <w:t>70</w:t>
        </w:r>
      </w:ins>
      <w:ins w:id="891" w:author="Dave Contreras" w:date="2019-08-14T10:29:00Z">
        <w:del w:id="892" w:author="Dave Contreras" w:date="2019-08-15T13:52:00Z">
          <w:r w:rsidR="00007294" w:rsidDel="002B71CF">
            <w:rPr>
              <w:noProof/>
            </w:rPr>
            <w:delText>70</w:delText>
          </w:r>
        </w:del>
      </w:ins>
      <w:del w:id="893" w:author="Dave Contreras" w:date="2019-08-15T13:52:00Z">
        <w:r w:rsidR="00D1458F" w:rsidDel="002B71CF">
          <w:rPr>
            <w:noProof/>
          </w:rPr>
          <w:delText>67</w:delText>
        </w:r>
      </w:del>
      <w:r w:rsidR="00E40F35">
        <w:rPr>
          <w:noProof/>
        </w:rPr>
        <w:fldChar w:fldCharType="end"/>
      </w:r>
      <w:bookmarkEnd w:id="889"/>
      <w:r>
        <w:t xml:space="preserve">. conditional plot of dissolved ammoni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3D6FCC02" w:rsidR="00F2693F" w:rsidRDefault="00F2693F" w:rsidP="00F2693F">
      <w:pPr>
        <w:pStyle w:val="Caption"/>
      </w:pPr>
      <w:bookmarkStart w:id="894"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95" w:author="Dave Contreras" w:date="2019-08-15T13:52:00Z">
        <w:r w:rsidR="002B71CF">
          <w:rPr>
            <w:noProof/>
          </w:rPr>
          <w:t>71</w:t>
        </w:r>
      </w:ins>
      <w:ins w:id="896" w:author="Dave Contreras" w:date="2019-08-14T10:29:00Z">
        <w:del w:id="897" w:author="Dave Contreras" w:date="2019-08-15T13:52:00Z">
          <w:r w:rsidR="00007294" w:rsidDel="002B71CF">
            <w:rPr>
              <w:noProof/>
            </w:rPr>
            <w:delText>71</w:delText>
          </w:r>
        </w:del>
      </w:ins>
      <w:del w:id="898" w:author="Dave Contreras" w:date="2019-08-15T13:52:00Z">
        <w:r w:rsidR="00D1458F" w:rsidDel="002B71CF">
          <w:rPr>
            <w:noProof/>
          </w:rPr>
          <w:delText>68</w:delText>
        </w:r>
      </w:del>
      <w:r w:rsidR="00E40F35">
        <w:rPr>
          <w:noProof/>
        </w:rPr>
        <w:fldChar w:fldCharType="end"/>
      </w:r>
      <w:bookmarkEnd w:id="894"/>
      <w:r>
        <w:t xml:space="preserve">. conditional plot of dissolved nitrate and nitri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3FF00FCB" w:rsidR="00B30EFE" w:rsidRDefault="00B30EFE" w:rsidP="00B30EFE">
      <w:pPr>
        <w:pStyle w:val="Caption"/>
      </w:pPr>
      <w:bookmarkStart w:id="899"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00" w:author="Dave Contreras" w:date="2019-08-15T13:52:00Z">
        <w:r w:rsidR="002B71CF">
          <w:rPr>
            <w:noProof/>
          </w:rPr>
          <w:t>72</w:t>
        </w:r>
      </w:ins>
      <w:ins w:id="901" w:author="Dave Contreras" w:date="2019-08-14T10:29:00Z">
        <w:del w:id="902" w:author="Dave Contreras" w:date="2019-08-15T13:52:00Z">
          <w:r w:rsidR="00007294" w:rsidDel="002B71CF">
            <w:rPr>
              <w:noProof/>
            </w:rPr>
            <w:delText>72</w:delText>
          </w:r>
        </w:del>
      </w:ins>
      <w:del w:id="903" w:author="Dave Contreras" w:date="2019-08-15T13:52:00Z">
        <w:r w:rsidR="00D1458F" w:rsidDel="002B71CF">
          <w:rPr>
            <w:noProof/>
          </w:rPr>
          <w:delText>69</w:delText>
        </w:r>
      </w:del>
      <w:r w:rsidR="00E40F35">
        <w:rPr>
          <w:noProof/>
        </w:rPr>
        <w:fldChar w:fldCharType="end"/>
      </w:r>
      <w:bookmarkEnd w:id="899"/>
      <w:r>
        <w:t xml:space="preserve">. conditional plot of dissolved nitrate and nitri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575BA5FF" w:rsidR="002E4FAC" w:rsidRDefault="002E4FAC" w:rsidP="002E4FAC">
      <w:pPr>
        <w:pStyle w:val="Caption"/>
      </w:pPr>
      <w:bookmarkStart w:id="904"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05" w:author="Dave Contreras" w:date="2019-08-15T13:52:00Z">
        <w:r w:rsidR="002B71CF">
          <w:rPr>
            <w:noProof/>
          </w:rPr>
          <w:t>73</w:t>
        </w:r>
      </w:ins>
      <w:ins w:id="906" w:author="Dave Contreras" w:date="2019-08-14T10:29:00Z">
        <w:del w:id="907" w:author="Dave Contreras" w:date="2019-08-15T13:52:00Z">
          <w:r w:rsidR="00007294" w:rsidDel="002B71CF">
            <w:rPr>
              <w:noProof/>
            </w:rPr>
            <w:delText>73</w:delText>
          </w:r>
        </w:del>
      </w:ins>
      <w:del w:id="908" w:author="Dave Contreras" w:date="2019-08-15T13:52:00Z">
        <w:r w:rsidR="00D1458F" w:rsidDel="002B71CF">
          <w:rPr>
            <w:noProof/>
          </w:rPr>
          <w:delText>70</w:delText>
        </w:r>
      </w:del>
      <w:r w:rsidR="00E40F35">
        <w:rPr>
          <w:noProof/>
        </w:rPr>
        <w:fldChar w:fldCharType="end"/>
      </w:r>
      <w:bookmarkEnd w:id="904"/>
      <w:r>
        <w:t xml:space="preserve">. conditional plot of dissolved nitrate and nitri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28A20569"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09" w:author="Dave Contreras" w:date="2019-08-15T13:52:00Z">
        <w:r w:rsidR="002B71CF">
          <w:rPr>
            <w:noProof/>
          </w:rPr>
          <w:t>74</w:t>
        </w:r>
      </w:ins>
      <w:ins w:id="910" w:author="Dave Contreras" w:date="2019-08-14T10:29:00Z">
        <w:del w:id="911" w:author="Dave Contreras" w:date="2019-08-15T13:52:00Z">
          <w:r w:rsidR="00007294" w:rsidDel="002B71CF">
            <w:rPr>
              <w:noProof/>
            </w:rPr>
            <w:delText>74</w:delText>
          </w:r>
        </w:del>
      </w:ins>
      <w:del w:id="912" w:author="Dave Contreras" w:date="2019-08-15T13:52:00Z">
        <w:r w:rsidR="00D1458F" w:rsidDel="002B71CF">
          <w:rPr>
            <w:noProof/>
          </w:rPr>
          <w:delText>71</w:delText>
        </w:r>
      </w:del>
      <w:r w:rsidR="00E40F35">
        <w:rPr>
          <w:noProof/>
        </w:rPr>
        <w:fldChar w:fldCharType="end"/>
      </w:r>
      <w:r>
        <w:t xml:space="preserve">. conditional plot of dissolved nitrate and nitri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3A706DC3" w:rsidR="00FE6C29" w:rsidRDefault="00FE6C29" w:rsidP="00FE6C29">
      <w:pPr>
        <w:pStyle w:val="Caption"/>
      </w:pPr>
      <w:bookmarkStart w:id="913"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14" w:author="Dave Contreras" w:date="2019-08-15T13:52:00Z">
        <w:r w:rsidR="002B71CF">
          <w:rPr>
            <w:noProof/>
          </w:rPr>
          <w:t>75</w:t>
        </w:r>
      </w:ins>
      <w:ins w:id="915" w:author="Dave Contreras" w:date="2019-08-14T10:29:00Z">
        <w:del w:id="916" w:author="Dave Contreras" w:date="2019-08-15T13:52:00Z">
          <w:r w:rsidR="00007294" w:rsidDel="002B71CF">
            <w:rPr>
              <w:noProof/>
            </w:rPr>
            <w:delText>75</w:delText>
          </w:r>
        </w:del>
      </w:ins>
      <w:del w:id="917" w:author="Dave Contreras" w:date="2019-08-15T13:52:00Z">
        <w:r w:rsidR="00D1458F" w:rsidDel="002B71CF">
          <w:rPr>
            <w:noProof/>
          </w:rPr>
          <w:delText>72</w:delText>
        </w:r>
      </w:del>
      <w:r w:rsidR="00E40F35">
        <w:rPr>
          <w:noProof/>
        </w:rPr>
        <w:fldChar w:fldCharType="end"/>
      </w:r>
      <w:bookmarkEnd w:id="913"/>
      <w:r>
        <w:t xml:space="preserve">. conditional plot of dissolved organic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0308C080" w:rsidR="00B30EFE" w:rsidRDefault="00B30EFE" w:rsidP="00B30EFE">
      <w:pPr>
        <w:pStyle w:val="Caption"/>
      </w:pPr>
      <w:bookmarkStart w:id="918"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19" w:author="Dave Contreras" w:date="2019-08-15T13:52:00Z">
        <w:r w:rsidR="002B71CF">
          <w:rPr>
            <w:noProof/>
          </w:rPr>
          <w:t>76</w:t>
        </w:r>
      </w:ins>
      <w:ins w:id="920" w:author="Dave Contreras" w:date="2019-08-14T10:29:00Z">
        <w:del w:id="921" w:author="Dave Contreras" w:date="2019-08-15T13:52:00Z">
          <w:r w:rsidR="00007294" w:rsidDel="002B71CF">
            <w:rPr>
              <w:noProof/>
            </w:rPr>
            <w:delText>76</w:delText>
          </w:r>
        </w:del>
      </w:ins>
      <w:del w:id="922" w:author="Dave Contreras" w:date="2019-08-15T13:52:00Z">
        <w:r w:rsidR="00D1458F" w:rsidDel="002B71CF">
          <w:rPr>
            <w:noProof/>
          </w:rPr>
          <w:delText>73</w:delText>
        </w:r>
      </w:del>
      <w:r w:rsidR="00E40F35">
        <w:rPr>
          <w:noProof/>
        </w:rPr>
        <w:fldChar w:fldCharType="end"/>
      </w:r>
      <w:bookmarkEnd w:id="918"/>
      <w:r>
        <w:t xml:space="preserve">. conditional plot of dissolved </w:t>
      </w:r>
      <w:r w:rsidR="00B60D36">
        <w:t>organic nitrogen</w:t>
      </w:r>
      <w:r>
        <w:t xml:space="preserv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193DA202" w:rsidR="002E4FAC" w:rsidRDefault="002E4FAC" w:rsidP="002E4FAC">
      <w:pPr>
        <w:pStyle w:val="Caption"/>
      </w:pPr>
      <w:bookmarkStart w:id="923"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24" w:author="Dave Contreras" w:date="2019-08-15T13:52:00Z">
        <w:r w:rsidR="002B71CF">
          <w:rPr>
            <w:noProof/>
          </w:rPr>
          <w:t>77</w:t>
        </w:r>
      </w:ins>
      <w:ins w:id="925" w:author="Dave Contreras" w:date="2019-08-14T10:29:00Z">
        <w:del w:id="926" w:author="Dave Contreras" w:date="2019-08-15T13:52:00Z">
          <w:r w:rsidR="00007294" w:rsidDel="002B71CF">
            <w:rPr>
              <w:noProof/>
            </w:rPr>
            <w:delText>77</w:delText>
          </w:r>
        </w:del>
      </w:ins>
      <w:del w:id="927" w:author="Dave Contreras" w:date="2019-08-15T13:52:00Z">
        <w:r w:rsidR="00D1458F" w:rsidDel="002B71CF">
          <w:rPr>
            <w:noProof/>
          </w:rPr>
          <w:delText>74</w:delText>
        </w:r>
      </w:del>
      <w:r w:rsidR="00E40F35">
        <w:rPr>
          <w:noProof/>
        </w:rPr>
        <w:fldChar w:fldCharType="end"/>
      </w:r>
      <w:bookmarkEnd w:id="923"/>
      <w:r>
        <w:t xml:space="preserve">. conditional plot of dissolved organic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3AD9EB6A" w:rsidR="008A66CD" w:rsidRDefault="008A66CD" w:rsidP="008A66CD">
      <w:pPr>
        <w:pStyle w:val="Caption"/>
      </w:pPr>
      <w:bookmarkStart w:id="928"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29" w:author="Dave Contreras" w:date="2019-08-15T13:52:00Z">
        <w:r w:rsidR="002B71CF">
          <w:rPr>
            <w:noProof/>
          </w:rPr>
          <w:t>78</w:t>
        </w:r>
      </w:ins>
      <w:ins w:id="930" w:author="Dave Contreras" w:date="2019-08-14T10:29:00Z">
        <w:del w:id="931" w:author="Dave Contreras" w:date="2019-08-15T13:52:00Z">
          <w:r w:rsidR="00007294" w:rsidDel="002B71CF">
            <w:rPr>
              <w:noProof/>
            </w:rPr>
            <w:delText>78</w:delText>
          </w:r>
        </w:del>
      </w:ins>
      <w:del w:id="932" w:author="Dave Contreras" w:date="2019-08-15T13:52:00Z">
        <w:r w:rsidR="00D1458F" w:rsidDel="002B71CF">
          <w:rPr>
            <w:noProof/>
          </w:rPr>
          <w:delText>75</w:delText>
        </w:r>
      </w:del>
      <w:r w:rsidR="00E40F35">
        <w:rPr>
          <w:noProof/>
        </w:rPr>
        <w:fldChar w:fldCharType="end"/>
      </w:r>
      <w:bookmarkEnd w:id="928"/>
      <w:r>
        <w:t xml:space="preserve">. conditional plot of dissolved organic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Total Kjeldahl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28B9D32E" w:rsidR="00FE6C29" w:rsidRDefault="00FE6C29" w:rsidP="00FE6C29">
      <w:pPr>
        <w:pStyle w:val="Caption"/>
      </w:pPr>
      <w:bookmarkStart w:id="933"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34" w:author="Dave Contreras" w:date="2019-08-15T13:52:00Z">
        <w:r w:rsidR="002B71CF">
          <w:rPr>
            <w:noProof/>
          </w:rPr>
          <w:t>79</w:t>
        </w:r>
      </w:ins>
      <w:ins w:id="935" w:author="Dave Contreras" w:date="2019-08-14T10:29:00Z">
        <w:del w:id="936" w:author="Dave Contreras" w:date="2019-08-15T13:52:00Z">
          <w:r w:rsidR="00007294" w:rsidDel="002B71CF">
            <w:rPr>
              <w:noProof/>
            </w:rPr>
            <w:delText>79</w:delText>
          </w:r>
        </w:del>
      </w:ins>
      <w:del w:id="937" w:author="Dave Contreras" w:date="2019-08-15T13:52:00Z">
        <w:r w:rsidR="00D1458F" w:rsidDel="002B71CF">
          <w:rPr>
            <w:noProof/>
          </w:rPr>
          <w:delText>76</w:delText>
        </w:r>
      </w:del>
      <w:r w:rsidR="00E40F35">
        <w:rPr>
          <w:noProof/>
        </w:rPr>
        <w:fldChar w:fldCharType="end"/>
      </w:r>
      <w:bookmarkEnd w:id="933"/>
      <w:r>
        <w:t xml:space="preserve">. conditional plot of total </w:t>
      </w:r>
      <w:proofErr w:type="spellStart"/>
      <w:r>
        <w:t>kjeldahl</w:t>
      </w:r>
      <w:proofErr w:type="spellEnd"/>
      <w:r>
        <w:t xml:space="preserve">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005CF6C8" w:rsidR="00304AB9" w:rsidRDefault="00304AB9" w:rsidP="00304AB9">
      <w:pPr>
        <w:pStyle w:val="Caption"/>
      </w:pPr>
      <w:bookmarkStart w:id="938"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39" w:author="Dave Contreras" w:date="2019-08-15T13:52:00Z">
        <w:r w:rsidR="002B71CF">
          <w:rPr>
            <w:noProof/>
          </w:rPr>
          <w:t>80</w:t>
        </w:r>
      </w:ins>
      <w:ins w:id="940" w:author="Dave Contreras" w:date="2019-08-14T10:29:00Z">
        <w:del w:id="941" w:author="Dave Contreras" w:date="2019-08-15T13:52:00Z">
          <w:r w:rsidR="00007294" w:rsidDel="002B71CF">
            <w:rPr>
              <w:noProof/>
            </w:rPr>
            <w:delText>80</w:delText>
          </w:r>
        </w:del>
      </w:ins>
      <w:del w:id="942" w:author="Dave Contreras" w:date="2019-08-15T13:52:00Z">
        <w:r w:rsidR="00D1458F" w:rsidDel="002B71CF">
          <w:rPr>
            <w:noProof/>
          </w:rPr>
          <w:delText>77</w:delText>
        </w:r>
      </w:del>
      <w:r w:rsidR="00E40F35">
        <w:rPr>
          <w:noProof/>
        </w:rPr>
        <w:fldChar w:fldCharType="end"/>
      </w:r>
      <w:bookmarkEnd w:id="938"/>
      <w:r>
        <w:t xml:space="preserve">. conditional plot of total </w:t>
      </w:r>
      <w:proofErr w:type="spellStart"/>
      <w:r>
        <w:t>kjeldahl</w:t>
      </w:r>
      <w:proofErr w:type="spellEnd"/>
      <w:r>
        <w:t xml:space="preserve"> nitrogen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003D7682" w:rsidR="002E4FAC" w:rsidRDefault="002E4FAC" w:rsidP="002E4FAC">
      <w:pPr>
        <w:pStyle w:val="Caption"/>
      </w:pPr>
      <w:bookmarkStart w:id="943"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44" w:author="Dave Contreras" w:date="2019-08-15T13:52:00Z">
        <w:r w:rsidR="002B71CF">
          <w:rPr>
            <w:noProof/>
          </w:rPr>
          <w:t>81</w:t>
        </w:r>
      </w:ins>
      <w:ins w:id="945" w:author="Dave Contreras" w:date="2019-08-14T10:29:00Z">
        <w:del w:id="946" w:author="Dave Contreras" w:date="2019-08-15T13:52:00Z">
          <w:r w:rsidR="00007294" w:rsidDel="002B71CF">
            <w:rPr>
              <w:noProof/>
            </w:rPr>
            <w:delText>81</w:delText>
          </w:r>
        </w:del>
      </w:ins>
      <w:del w:id="947" w:author="Dave Contreras" w:date="2019-08-15T13:52:00Z">
        <w:r w:rsidR="00D1458F" w:rsidDel="002B71CF">
          <w:rPr>
            <w:noProof/>
          </w:rPr>
          <w:delText>78</w:delText>
        </w:r>
      </w:del>
      <w:r w:rsidR="00E40F35">
        <w:rPr>
          <w:noProof/>
        </w:rPr>
        <w:fldChar w:fldCharType="end"/>
      </w:r>
      <w:bookmarkEnd w:id="943"/>
      <w:r>
        <w:t xml:space="preserve">. conditional plot of total </w:t>
      </w:r>
      <w:proofErr w:type="spellStart"/>
      <w:r>
        <w:t>kjeldahl</w:t>
      </w:r>
      <w:proofErr w:type="spellEnd"/>
      <w:r>
        <w:t xml:space="preserve">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52F988A6" w:rsidR="008A66CD" w:rsidRDefault="008A66CD" w:rsidP="008A66CD">
      <w:pPr>
        <w:pStyle w:val="Caption"/>
      </w:pPr>
      <w:bookmarkStart w:id="948"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49" w:author="Dave Contreras" w:date="2019-08-15T13:52:00Z">
        <w:r w:rsidR="002B71CF">
          <w:rPr>
            <w:noProof/>
          </w:rPr>
          <w:t>82</w:t>
        </w:r>
      </w:ins>
      <w:ins w:id="950" w:author="Dave Contreras" w:date="2019-08-14T10:29:00Z">
        <w:del w:id="951" w:author="Dave Contreras" w:date="2019-08-15T13:52:00Z">
          <w:r w:rsidR="00007294" w:rsidDel="002B71CF">
            <w:rPr>
              <w:noProof/>
            </w:rPr>
            <w:delText>82</w:delText>
          </w:r>
        </w:del>
      </w:ins>
      <w:del w:id="952" w:author="Dave Contreras" w:date="2019-08-15T13:52:00Z">
        <w:r w:rsidR="00D1458F" w:rsidDel="002B71CF">
          <w:rPr>
            <w:noProof/>
          </w:rPr>
          <w:delText>79</w:delText>
        </w:r>
      </w:del>
      <w:r w:rsidR="00E40F35">
        <w:rPr>
          <w:noProof/>
        </w:rPr>
        <w:fldChar w:fldCharType="end"/>
      </w:r>
      <w:bookmarkEnd w:id="948"/>
      <w:r>
        <w:t xml:space="preserve">. conditional plot of total </w:t>
      </w:r>
      <w:proofErr w:type="spellStart"/>
      <w:r>
        <w:t>kjeldahl</w:t>
      </w:r>
      <w:proofErr w:type="spellEnd"/>
      <w:r>
        <w:t xml:space="preserve">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57A822F7" w:rsidR="00FE6C29" w:rsidRDefault="00FE6C29" w:rsidP="00FE6C29">
      <w:pPr>
        <w:pStyle w:val="Caption"/>
      </w:pPr>
      <w:bookmarkStart w:id="953"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54" w:author="Dave Contreras" w:date="2019-08-15T13:52:00Z">
        <w:r w:rsidR="002B71CF">
          <w:rPr>
            <w:noProof/>
          </w:rPr>
          <w:t>83</w:t>
        </w:r>
      </w:ins>
      <w:ins w:id="955" w:author="Dave Contreras" w:date="2019-08-14T10:29:00Z">
        <w:del w:id="956" w:author="Dave Contreras" w:date="2019-08-15T13:52:00Z">
          <w:r w:rsidR="00007294" w:rsidDel="002B71CF">
            <w:rPr>
              <w:noProof/>
            </w:rPr>
            <w:delText>83</w:delText>
          </w:r>
        </w:del>
      </w:ins>
      <w:del w:id="957" w:author="Dave Contreras" w:date="2019-08-15T13:52:00Z">
        <w:r w:rsidR="00D1458F" w:rsidDel="002B71CF">
          <w:rPr>
            <w:noProof/>
          </w:rPr>
          <w:delText>80</w:delText>
        </w:r>
      </w:del>
      <w:r w:rsidR="00E40F35">
        <w:rPr>
          <w:noProof/>
        </w:rPr>
        <w:fldChar w:fldCharType="end"/>
      </w:r>
      <w:bookmarkEnd w:id="953"/>
      <w:r>
        <w:t xml:space="preserve">. conditional plot of dissolved ortho-phospha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2B098765" w:rsidR="00304AB9" w:rsidRDefault="00304AB9" w:rsidP="00304AB9">
      <w:pPr>
        <w:pStyle w:val="Caption"/>
      </w:pPr>
      <w:bookmarkStart w:id="958"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59" w:author="Dave Contreras" w:date="2019-08-15T13:52:00Z">
        <w:r w:rsidR="002B71CF">
          <w:rPr>
            <w:noProof/>
          </w:rPr>
          <w:t>84</w:t>
        </w:r>
      </w:ins>
      <w:ins w:id="960" w:author="Dave Contreras" w:date="2019-08-14T10:29:00Z">
        <w:del w:id="961" w:author="Dave Contreras" w:date="2019-08-15T13:52:00Z">
          <w:r w:rsidR="00007294" w:rsidDel="002B71CF">
            <w:rPr>
              <w:noProof/>
            </w:rPr>
            <w:delText>84</w:delText>
          </w:r>
        </w:del>
      </w:ins>
      <w:del w:id="962" w:author="Dave Contreras" w:date="2019-08-15T13:52:00Z">
        <w:r w:rsidR="00D1458F" w:rsidDel="002B71CF">
          <w:rPr>
            <w:noProof/>
          </w:rPr>
          <w:delText>81</w:delText>
        </w:r>
      </w:del>
      <w:r w:rsidR="00E40F35">
        <w:rPr>
          <w:noProof/>
        </w:rPr>
        <w:fldChar w:fldCharType="end"/>
      </w:r>
      <w:bookmarkEnd w:id="958"/>
      <w:r>
        <w:t xml:space="preserve">. conditional plot of dissolved </w:t>
      </w:r>
      <w:proofErr w:type="spellStart"/>
      <w:r>
        <w:t>orrtho</w:t>
      </w:r>
      <w:proofErr w:type="spellEnd"/>
      <w:r>
        <w:t xml:space="preserve">-phospha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444261FD" w:rsidR="002E4FAC" w:rsidRDefault="002E4FAC" w:rsidP="002E4FAC">
      <w:pPr>
        <w:pStyle w:val="Caption"/>
      </w:pPr>
      <w:bookmarkStart w:id="963"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64" w:author="Dave Contreras" w:date="2019-08-15T13:52:00Z">
        <w:r w:rsidR="002B71CF">
          <w:rPr>
            <w:noProof/>
          </w:rPr>
          <w:t>85</w:t>
        </w:r>
      </w:ins>
      <w:ins w:id="965" w:author="Dave Contreras" w:date="2019-08-14T10:29:00Z">
        <w:del w:id="966" w:author="Dave Contreras" w:date="2019-08-15T13:52:00Z">
          <w:r w:rsidR="00007294" w:rsidDel="002B71CF">
            <w:rPr>
              <w:noProof/>
            </w:rPr>
            <w:delText>85</w:delText>
          </w:r>
        </w:del>
      </w:ins>
      <w:del w:id="967" w:author="Dave Contreras" w:date="2019-08-15T13:52:00Z">
        <w:r w:rsidR="00D1458F" w:rsidDel="002B71CF">
          <w:rPr>
            <w:noProof/>
          </w:rPr>
          <w:delText>82</w:delText>
        </w:r>
      </w:del>
      <w:r w:rsidR="00E40F35">
        <w:rPr>
          <w:noProof/>
        </w:rPr>
        <w:fldChar w:fldCharType="end"/>
      </w:r>
      <w:bookmarkEnd w:id="963"/>
      <w:r>
        <w:t xml:space="preserve">. conditional plot of dissolved ortho-phospha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0D806DF7" w:rsidR="008A66CD" w:rsidRDefault="008A66CD" w:rsidP="008A66CD">
      <w:pPr>
        <w:pStyle w:val="Caption"/>
      </w:pPr>
      <w:bookmarkStart w:id="968"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69" w:author="Dave Contreras" w:date="2019-08-15T13:52:00Z">
        <w:r w:rsidR="002B71CF">
          <w:rPr>
            <w:noProof/>
          </w:rPr>
          <w:t>86</w:t>
        </w:r>
      </w:ins>
      <w:ins w:id="970" w:author="Dave Contreras" w:date="2019-08-14T10:29:00Z">
        <w:del w:id="971" w:author="Dave Contreras" w:date="2019-08-15T13:52:00Z">
          <w:r w:rsidR="00007294" w:rsidDel="002B71CF">
            <w:rPr>
              <w:noProof/>
            </w:rPr>
            <w:delText>86</w:delText>
          </w:r>
        </w:del>
      </w:ins>
      <w:del w:id="972" w:author="Dave Contreras" w:date="2019-08-15T13:52:00Z">
        <w:r w:rsidR="00D1458F" w:rsidDel="002B71CF">
          <w:rPr>
            <w:noProof/>
          </w:rPr>
          <w:delText>83</w:delText>
        </w:r>
      </w:del>
      <w:r w:rsidR="00E40F35">
        <w:rPr>
          <w:noProof/>
        </w:rPr>
        <w:fldChar w:fldCharType="end"/>
      </w:r>
      <w:bookmarkEnd w:id="968"/>
      <w:r>
        <w:t xml:space="preserve">. conditional plot of dissolved ortho-phospha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61881D9C" w:rsidR="00FE6C29" w:rsidRDefault="00FE6C29" w:rsidP="00FE6C29">
      <w:pPr>
        <w:pStyle w:val="Caption"/>
      </w:pPr>
      <w:bookmarkStart w:id="973"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74" w:author="Dave Contreras" w:date="2019-08-15T13:52:00Z">
        <w:r w:rsidR="002B71CF">
          <w:rPr>
            <w:noProof/>
          </w:rPr>
          <w:t>87</w:t>
        </w:r>
      </w:ins>
      <w:ins w:id="975" w:author="Dave Contreras" w:date="2019-08-14T10:29:00Z">
        <w:del w:id="976" w:author="Dave Contreras" w:date="2019-08-15T13:52:00Z">
          <w:r w:rsidR="00007294" w:rsidDel="002B71CF">
            <w:rPr>
              <w:noProof/>
            </w:rPr>
            <w:delText>87</w:delText>
          </w:r>
        </w:del>
      </w:ins>
      <w:del w:id="977" w:author="Dave Contreras" w:date="2019-08-15T13:52:00Z">
        <w:r w:rsidR="00D1458F" w:rsidDel="002B71CF">
          <w:rPr>
            <w:noProof/>
          </w:rPr>
          <w:delText>84</w:delText>
        </w:r>
      </w:del>
      <w:r w:rsidR="00E40F35">
        <w:rPr>
          <w:noProof/>
        </w:rPr>
        <w:fldChar w:fldCharType="end"/>
      </w:r>
      <w:bookmarkEnd w:id="973"/>
      <w:r>
        <w:t xml:space="preserve">. conditional plot of total phosphorus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01AAEDFC" w:rsidR="00304AB9" w:rsidRDefault="00304AB9" w:rsidP="00304AB9">
      <w:pPr>
        <w:pStyle w:val="Caption"/>
      </w:pPr>
      <w:bookmarkStart w:id="978"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79" w:author="Dave Contreras" w:date="2019-08-15T13:52:00Z">
        <w:r w:rsidR="002B71CF">
          <w:rPr>
            <w:noProof/>
          </w:rPr>
          <w:t>88</w:t>
        </w:r>
      </w:ins>
      <w:ins w:id="980" w:author="Dave Contreras" w:date="2019-08-14T10:29:00Z">
        <w:del w:id="981" w:author="Dave Contreras" w:date="2019-08-15T13:52:00Z">
          <w:r w:rsidR="00007294" w:rsidDel="002B71CF">
            <w:rPr>
              <w:noProof/>
            </w:rPr>
            <w:delText>88</w:delText>
          </w:r>
        </w:del>
      </w:ins>
      <w:del w:id="982" w:author="Dave Contreras" w:date="2019-08-15T13:52:00Z">
        <w:r w:rsidR="00D1458F" w:rsidDel="002B71CF">
          <w:rPr>
            <w:noProof/>
          </w:rPr>
          <w:delText>85</w:delText>
        </w:r>
      </w:del>
      <w:r w:rsidR="00E40F35">
        <w:rPr>
          <w:noProof/>
        </w:rPr>
        <w:fldChar w:fldCharType="end"/>
      </w:r>
      <w:bookmarkEnd w:id="978"/>
      <w:r>
        <w:t xml:space="preserve">. conditional plot of total phosphorus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D316230" w:rsidR="002E4FAC" w:rsidRDefault="002E4FAC" w:rsidP="002E4FAC">
      <w:pPr>
        <w:pStyle w:val="Caption"/>
      </w:pPr>
      <w:bookmarkStart w:id="983"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84" w:author="Dave Contreras" w:date="2019-08-15T13:52:00Z">
        <w:r w:rsidR="002B71CF">
          <w:rPr>
            <w:noProof/>
          </w:rPr>
          <w:t>89</w:t>
        </w:r>
      </w:ins>
      <w:ins w:id="985" w:author="Dave Contreras" w:date="2019-08-14T10:29:00Z">
        <w:del w:id="986" w:author="Dave Contreras" w:date="2019-08-15T13:52:00Z">
          <w:r w:rsidR="00007294" w:rsidDel="002B71CF">
            <w:rPr>
              <w:noProof/>
            </w:rPr>
            <w:delText>89</w:delText>
          </w:r>
        </w:del>
      </w:ins>
      <w:del w:id="987" w:author="Dave Contreras" w:date="2019-08-15T13:52:00Z">
        <w:r w:rsidR="00D1458F" w:rsidDel="002B71CF">
          <w:rPr>
            <w:noProof/>
          </w:rPr>
          <w:delText>86</w:delText>
        </w:r>
      </w:del>
      <w:r w:rsidR="00E40F35">
        <w:rPr>
          <w:noProof/>
        </w:rPr>
        <w:fldChar w:fldCharType="end"/>
      </w:r>
      <w:bookmarkEnd w:id="983"/>
      <w:r>
        <w:t xml:space="preserve">. conditional plot of total phosphorus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3C667880" w:rsidR="008A66CD" w:rsidRDefault="008A66CD" w:rsidP="008A66CD">
      <w:pPr>
        <w:pStyle w:val="Caption"/>
      </w:pPr>
      <w:bookmarkStart w:id="988"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89" w:author="Dave Contreras" w:date="2019-08-15T13:52:00Z">
        <w:r w:rsidR="002B71CF">
          <w:rPr>
            <w:noProof/>
          </w:rPr>
          <w:t>90</w:t>
        </w:r>
      </w:ins>
      <w:ins w:id="990" w:author="Dave Contreras" w:date="2019-08-14T10:29:00Z">
        <w:del w:id="991" w:author="Dave Contreras" w:date="2019-08-15T13:52:00Z">
          <w:r w:rsidR="00007294" w:rsidDel="002B71CF">
            <w:rPr>
              <w:noProof/>
            </w:rPr>
            <w:delText>90</w:delText>
          </w:r>
        </w:del>
      </w:ins>
      <w:del w:id="992" w:author="Dave Contreras" w:date="2019-08-15T13:52:00Z">
        <w:r w:rsidR="00D1458F" w:rsidDel="002B71CF">
          <w:rPr>
            <w:noProof/>
          </w:rPr>
          <w:delText>87</w:delText>
        </w:r>
      </w:del>
      <w:r w:rsidR="00E40F35">
        <w:rPr>
          <w:noProof/>
        </w:rPr>
        <w:fldChar w:fldCharType="end"/>
      </w:r>
      <w:bookmarkEnd w:id="988"/>
      <w:r>
        <w:t xml:space="preserve">. conditional plot of total phosphorous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8">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6BB4F2DD" w:rsidR="00061456" w:rsidRDefault="00061456" w:rsidP="00061456">
      <w:pPr>
        <w:pStyle w:val="Caption"/>
      </w:pPr>
      <w:bookmarkStart w:id="993"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94" w:author="Dave Contreras" w:date="2019-08-15T13:52:00Z">
        <w:r w:rsidR="002B71CF">
          <w:rPr>
            <w:noProof/>
          </w:rPr>
          <w:t>91</w:t>
        </w:r>
      </w:ins>
      <w:ins w:id="995" w:author="Dave Contreras" w:date="2019-08-14T10:29:00Z">
        <w:del w:id="996" w:author="Dave Contreras" w:date="2019-08-15T13:52:00Z">
          <w:r w:rsidR="00007294" w:rsidDel="002B71CF">
            <w:rPr>
              <w:noProof/>
            </w:rPr>
            <w:delText>91</w:delText>
          </w:r>
        </w:del>
      </w:ins>
      <w:del w:id="997" w:author="Dave Contreras" w:date="2019-08-15T13:52:00Z">
        <w:r w:rsidR="00D1458F" w:rsidDel="002B71CF">
          <w:rPr>
            <w:noProof/>
          </w:rPr>
          <w:delText>88</w:delText>
        </w:r>
      </w:del>
      <w:r w:rsidR="00E40F35">
        <w:rPr>
          <w:noProof/>
        </w:rPr>
        <w:fldChar w:fldCharType="end"/>
      </w:r>
      <w:bookmarkEnd w:id="993"/>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r w:rsidR="00A44791">
        <w:t xml:space="preserve">Note that there were only two </w:t>
      </w:r>
      <w:r w:rsidR="00946862">
        <w:t>sites with</w:t>
      </w:r>
      <w:r w:rsidR="00A44791">
        <w:t xml:space="preserve"> potential nitrogen limitation in our data.</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39">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50880B80" w:rsidR="00A44791" w:rsidRDefault="00B65AE3" w:rsidP="00A44791">
      <w:pPr>
        <w:pStyle w:val="Caption"/>
      </w:pPr>
      <w:bookmarkStart w:id="998" w:name="_Ref14767978"/>
      <w:commentRangeStart w:id="99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000" w:author="Dave Contreras" w:date="2019-08-15T13:52:00Z">
        <w:r w:rsidR="002B71CF">
          <w:rPr>
            <w:noProof/>
          </w:rPr>
          <w:t>92</w:t>
        </w:r>
      </w:ins>
      <w:ins w:id="1001" w:author="Dave Contreras" w:date="2019-08-14T10:29:00Z">
        <w:del w:id="1002" w:author="Dave Contreras" w:date="2019-08-15T13:52:00Z">
          <w:r w:rsidR="00007294" w:rsidDel="002B71CF">
            <w:rPr>
              <w:noProof/>
            </w:rPr>
            <w:delText>92</w:delText>
          </w:r>
        </w:del>
      </w:ins>
      <w:del w:id="1003" w:author="Dave Contreras" w:date="2019-08-15T13:52:00Z">
        <w:r w:rsidR="00D1458F" w:rsidDel="002B71CF">
          <w:rPr>
            <w:noProof/>
          </w:rPr>
          <w:delText>89</w:delText>
        </w:r>
      </w:del>
      <w:r w:rsidR="00E40F35">
        <w:rPr>
          <w:noProof/>
        </w:rPr>
        <w:fldChar w:fldCharType="end"/>
      </w:r>
      <w:bookmarkEnd w:id="998"/>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r w:rsidR="00A44791">
        <w:t xml:space="preserve">Note that there were only two </w:t>
      </w:r>
      <w:r w:rsidR="00946862">
        <w:t>sites with</w:t>
      </w:r>
      <w:r w:rsidR="00A44791">
        <w:t xml:space="preserve"> potential phosphorus limitation in our data.</w:t>
      </w:r>
      <w:commentRangeEnd w:id="999"/>
      <w:r w:rsidR="00F259B4">
        <w:rPr>
          <w:rStyle w:val="CommentReference"/>
          <w:b w:val="0"/>
          <w:bCs w:val="0"/>
          <w:smallCaps w:val="0"/>
          <w:color w:val="auto"/>
        </w:rPr>
        <w:commentReference w:id="999"/>
      </w:r>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40">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72F99352"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1004"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005" w:author="Dave Contreras" w:date="2019-08-15T13:52:00Z">
        <w:r w:rsidR="002B71CF">
          <w:rPr>
            <w:noProof/>
          </w:rPr>
          <w:t>93</w:t>
        </w:r>
      </w:ins>
      <w:ins w:id="1006" w:author="Dave Contreras" w:date="2019-08-14T10:29:00Z">
        <w:del w:id="1007" w:author="Dave Contreras" w:date="2019-08-15T13:52:00Z">
          <w:r w:rsidR="00007294" w:rsidDel="002B71CF">
            <w:rPr>
              <w:noProof/>
            </w:rPr>
            <w:delText>93</w:delText>
          </w:r>
        </w:del>
      </w:ins>
      <w:del w:id="1008" w:author="Dave Contreras" w:date="2019-08-15T13:52:00Z">
        <w:r w:rsidR="00D1458F" w:rsidDel="002B71CF">
          <w:rPr>
            <w:noProof/>
          </w:rPr>
          <w:delText>90</w:delText>
        </w:r>
      </w:del>
      <w:r w:rsidR="00E40F35">
        <w:rPr>
          <w:noProof/>
        </w:rPr>
        <w:fldChar w:fldCharType="end"/>
      </w:r>
      <w:bookmarkEnd w:id="1004"/>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1009" w:name="_Toc15651197"/>
      <w:r>
        <w:t>Discussion</w:t>
      </w:r>
      <w:bookmarkEnd w:id="483"/>
      <w:bookmarkEnd w:id="1009"/>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00667EFC" w:rsidR="00A03BD7" w:rsidDel="002302CD" w:rsidRDefault="001D1274" w:rsidP="0099061E">
      <w:pPr>
        <w:rPr>
          <w:ins w:id="1010" w:author="Hartman, Rosemary@DWR" w:date="2019-08-02T14:48:00Z"/>
          <w:del w:id="1011"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1012"/>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1012"/>
      <w:r w:rsidR="00A03BD7">
        <w:rPr>
          <w:rStyle w:val="CommentReference"/>
        </w:rPr>
        <w:commentReference w:id="1012"/>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w:t>
      </w:r>
      <w:proofErr w:type="spellStart"/>
      <w:r w:rsidR="00887550">
        <w:t>bioavailavle</w:t>
      </w:r>
      <w:proofErr w:type="spellEnd"/>
      <w:r w:rsidR="00887550">
        <w:t xml:space="preserv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w:t>
      </w:r>
      <w:proofErr w:type="spellStart"/>
      <w:r w:rsidR="00782391">
        <w:t>Elevetated</w:t>
      </w:r>
      <w:proofErr w:type="spellEnd"/>
      <w:r w:rsidR="00782391">
        <w:t xml:space="preserve">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commentRangeStart w:id="1013"/>
      <w:commentRangeEnd w:id="1013"/>
      <w:r w:rsidR="005C1345">
        <w:rPr>
          <w:rStyle w:val="CommentReference"/>
        </w:rPr>
        <w:commentReference w:id="1013"/>
      </w:r>
      <w:r w:rsidR="00782391">
        <w:t xml:space="preserve"> </w:t>
      </w:r>
      <w:r w:rsidR="006E3EB0">
        <w:t xml:space="preserve">At present, zooplankton data </w:t>
      </w:r>
      <w:proofErr w:type="spellStart"/>
      <w:r w:rsidR="006E3EB0">
        <w:t>collectd</w:t>
      </w:r>
      <w:proofErr w:type="spellEnd"/>
      <w:r w:rsidR="006E3EB0">
        <w:t xml:space="preserve"> by IEP is not available, but future </w:t>
      </w:r>
      <w:proofErr w:type="spellStart"/>
      <w:r w:rsidR="006E3EB0">
        <w:t>ocmparisons</w:t>
      </w:r>
      <w:proofErr w:type="spellEnd"/>
      <w:r w:rsidR="006E3EB0">
        <w:t xml:space="preserve"> of </w:t>
      </w:r>
      <w:proofErr w:type="spellStart"/>
      <w:r w:rsidR="006E3EB0">
        <w:t>zooplaton</w:t>
      </w:r>
      <w:proofErr w:type="spellEnd"/>
      <w:r w:rsidR="006E3EB0">
        <w:t xml:space="preserve"> CPUE within and outside of wetlands may lend support to the idea that zooplankton are benefiting from access to wetlands. </w:t>
      </w:r>
    </w:p>
    <w:p w14:paraId="3E9AE823" w14:textId="77777777" w:rsidR="00A03BD7" w:rsidRDefault="00A03BD7" w:rsidP="0099061E">
      <w:pPr>
        <w:rPr>
          <w:ins w:id="1014" w:author="Hartman, Rosemary@DWR" w:date="2019-08-02T14:48:00Z"/>
        </w:rPr>
      </w:pPr>
    </w:p>
    <w:p w14:paraId="48CF672C" w14:textId="214BC435" w:rsidR="0099061E" w:rsidRDefault="007D162A" w:rsidP="0099061E">
      <w:pPr>
        <w:rPr>
          <w:ins w:id="1015"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1016" w:author="Ellis, Daniel@Wildlife" w:date="2019-08-09T15:44:00Z">
        <w:r w:rsidR="008C0EB6" w:rsidDel="00F87FEB">
          <w:delText xml:space="preserve">less </w:delText>
        </w:r>
      </w:del>
      <w:ins w:id="1017" w:author="Ellis, Daniel@Wildlife" w:date="2019-08-09T15:44:00Z">
        <w:r w:rsidR="00F87FEB">
          <w:t xml:space="preserve">different </w:t>
        </w:r>
      </w:ins>
      <w:commentRangeStart w:id="1018"/>
      <w:commentRangeStart w:id="1019"/>
      <w:r w:rsidR="008C0EB6">
        <w:t>macrophyte vegetation (</w:t>
      </w:r>
      <w:del w:id="1020" w:author="Ellis, Daniel@Wildlife" w:date="2019-08-09T15:44:00Z">
        <w:r w:rsidR="008C0EB6" w:rsidDel="00F87FEB">
          <w:delText xml:space="preserve">primarily </w:delText>
        </w:r>
      </w:del>
      <w:r w:rsidR="008C0EB6">
        <w:t>submer</w:t>
      </w:r>
      <w:ins w:id="1021" w:author="Ellis, Daniel@Wildlife" w:date="2019-08-09T15:44:00Z">
        <w:r w:rsidR="00F87FEB">
          <w:t>s</w:t>
        </w:r>
      </w:ins>
      <w:del w:id="1022" w:author="Ellis, Daniel@Wildlife" w:date="2019-08-09T15:44:00Z">
        <w:r w:rsidR="008C0EB6" w:rsidDel="00F87FEB">
          <w:delText>g</w:delText>
        </w:r>
      </w:del>
      <w:r w:rsidR="008C0EB6">
        <w:t xml:space="preserve">ed </w:t>
      </w:r>
      <w:ins w:id="1023" w:author="Ellis, Daniel@Wildlife" w:date="2019-08-09T15:44:00Z">
        <w:r w:rsidR="00F87FEB">
          <w:t xml:space="preserve">and emergent </w:t>
        </w:r>
      </w:ins>
      <w:r w:rsidR="008C0EB6">
        <w:t>species) relative to open water area</w:t>
      </w:r>
      <w:commentRangeEnd w:id="1018"/>
      <w:r w:rsidR="00A03BD7">
        <w:rPr>
          <w:rStyle w:val="CommentReference"/>
        </w:rPr>
        <w:commentReference w:id="1018"/>
      </w:r>
      <w:commentRangeEnd w:id="1019"/>
      <w:ins w:id="1024" w:author="Ellis, Daniel@Wildlife" w:date="2019-08-09T15:45:00Z">
        <w:r w:rsidR="00F87FEB">
          <w:t xml:space="preserve"> (</w:t>
        </w:r>
        <w:r w:rsidR="00F87FEB" w:rsidRPr="00F87FEB">
          <w:rPr>
            <w:i/>
            <w:iCs/>
            <w:rPrChange w:id="1025" w:author="Ellis, Daniel@Wildlife" w:date="2019-08-09T15:45:00Z">
              <w:rPr/>
            </w:rPrChange>
          </w:rPr>
          <w:t>personal observation</w:t>
        </w:r>
        <w:r w:rsidR="00F87FEB">
          <w:t>)</w:t>
        </w:r>
      </w:ins>
      <w:r w:rsidR="00927C30">
        <w:rPr>
          <w:rStyle w:val="CommentReference"/>
        </w:rPr>
        <w:commentReference w:id="1019"/>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1026"/>
      <w:r>
        <w:t xml:space="preserve">Other wetlands, with a more substantial water exchange, are likely to be experiencing similar transformations of DOP, </w:t>
      </w:r>
      <w:commentRangeEnd w:id="1026"/>
      <w:r w:rsidR="00A03BD7">
        <w:rPr>
          <w:rStyle w:val="CommentReference"/>
        </w:rPr>
        <w:commentReference w:id="1026"/>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1027"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1028"/>
      <w:commentRangeStart w:id="1029"/>
      <w:r w:rsidR="004401BC">
        <w:t xml:space="preserve">The ratio of bioavailable forms of nitrogen and phosphorus (Redfield ratio) suggest that </w:t>
      </w:r>
      <w:ins w:id="1030" w:author="Ellis, Daniel@Wildlife" w:date="2019-08-09T15:48:00Z">
        <w:r w:rsidR="00F87FEB">
          <w:t xml:space="preserve">should phytoplankton begin to grow, nitrogen would more often become the limiting factor than </w:t>
        </w:r>
      </w:ins>
      <w:ins w:id="1031" w:author="Ellis, Daniel@Wildlife" w:date="2019-08-09T15:49:00Z">
        <w:r w:rsidR="00F87FEB">
          <w:t xml:space="preserve">phosphorus </w:t>
        </w:r>
      </w:ins>
      <w:del w:id="1032"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1033" w:author="Hartman, Rosemary@DWR" w:date="2019-08-02T14:54:00Z">
        <w:del w:id="1034" w:author="Ellis, Daniel@Wildlife" w:date="2019-08-09T15:49:00Z">
          <w:r w:rsidR="00EE34C8" w:rsidDel="00F87FEB">
            <w:delText>either nitrogen or phosphorus may be in excess at certain times</w:delText>
          </w:r>
        </w:del>
      </w:ins>
      <w:del w:id="1035"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1028"/>
      <w:r w:rsidR="00A03BD7">
        <w:rPr>
          <w:rStyle w:val="CommentReference"/>
        </w:rPr>
        <w:commentReference w:id="1028"/>
      </w:r>
      <w:commentRangeEnd w:id="1029"/>
      <w:r w:rsidR="00F87FEB">
        <w:rPr>
          <w:rStyle w:val="CommentReference"/>
        </w:rPr>
        <w:commentReference w:id="1029"/>
      </w:r>
      <w:r w:rsidR="004401BC">
        <w:t xml:space="preserve">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lastRenderedPageBreak/>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D042737"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w:t>
      </w:r>
      <w:del w:id="1036" w:author="Dave Contreras" w:date="2019-08-15T13:33:00Z">
        <w:r w:rsidR="005141E2" w:rsidDel="001D31E1">
          <w:delText xml:space="preserve">may </w:delText>
        </w:r>
      </w:del>
      <w:r w:rsidR="005141E2">
        <w:t>suggest</w:t>
      </w:r>
      <w:ins w:id="1037" w:author="Dave Contreras" w:date="2019-08-15T13:33:00Z">
        <w:r w:rsidR="001D31E1">
          <w:t>s</w:t>
        </w:r>
      </w:ins>
      <w:r w:rsidR="005141E2">
        <w:t xml:space="preserve">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572A43B"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 xml:space="preserve">lampara and </w:t>
      </w:r>
      <w:proofErr w:type="spellStart"/>
      <w:r w:rsidR="004D5675">
        <w:t>townet</w:t>
      </w:r>
      <w:proofErr w:type="spellEnd"/>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w:t>
      </w:r>
      <w:proofErr w:type="spellStart"/>
      <w:r w:rsidR="00376A34" w:rsidRPr="008E0DED">
        <w:t>townet</w:t>
      </w:r>
      <w:proofErr w:type="spellEnd"/>
      <w:r w:rsidR="00376A34" w:rsidRPr="008E0DED">
        <w:t xml:space="preserve">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xml:space="preserve">. and Striped Bass to be retained, </w:t>
      </w:r>
      <w:del w:id="1038" w:author="Dave Contreras" w:date="2019-08-15T13:35:00Z">
        <w:r w:rsidR="00376A34" w:rsidRPr="008E0DED" w:rsidDel="001D31E1">
          <w:delText xml:space="preserve">as </w:delText>
        </w:r>
      </w:del>
      <w:r w:rsidR="00376A34" w:rsidRPr="008E0DED">
        <w:t>opposed to the</w:t>
      </w:r>
      <w:ins w:id="1039" w:author="Dave Contreras" w:date="2019-08-15T13:35:00Z">
        <w:r w:rsidR="001D31E1">
          <w:t xml:space="preserve"> larger mesh in the</w:t>
        </w:r>
      </w:ins>
      <w:r w:rsidR="00376A34" w:rsidRPr="008E0DED">
        <w:t xml:space="preserv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w:t>
      </w:r>
      <w:proofErr w:type="spellStart"/>
      <w:r w:rsidR="000D6EEB">
        <w:t>townet</w:t>
      </w:r>
      <w:proofErr w:type="spellEnd"/>
      <w:r w:rsidR="000D6EEB">
        <w:t xml:space="preserve">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6BA89CBB" w:rsidR="00184094" w:rsidRDefault="00184094" w:rsidP="00184094">
      <w:r>
        <w:t xml:space="preserve">After a </w:t>
      </w:r>
      <w:proofErr w:type="gramStart"/>
      <w:r>
        <w:t>two year</w:t>
      </w:r>
      <w:proofErr w:type="gramEnd"/>
      <w:r>
        <w:t xml:space="preserve"> comprehensive gear evaluation between shallow water gears and Summer Townet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t>
      </w:r>
      <w:del w:id="1040" w:author="Dave Contreras" w:date="2019-08-15T13:38:00Z">
        <w:r w:rsidDel="00685CB5">
          <w:delText>we</w:delText>
        </w:r>
      </w:del>
      <w:ins w:id="1041" w:author="Dave Contreras" w:date="2019-08-15T13:38:00Z">
        <w:r w:rsidR="00685CB5">
          <w:t>our group</w:t>
        </w:r>
      </w:ins>
      <w:r>
        <w:t xml:space="preserve"> sample</w:t>
      </w:r>
      <w:ins w:id="1042" w:author="Dave Contreras" w:date="2019-08-15T13:38:00Z">
        <w:r w:rsidR="00685CB5">
          <w:t>s,</w:t>
        </w:r>
      </w:ins>
      <w:r>
        <w:t xml:space="preserve"> </w:t>
      </w:r>
      <w:r>
        <w:lastRenderedPageBreak/>
        <w:t xml:space="preserve">as they are more abundant </w:t>
      </w:r>
      <w:del w:id="1043" w:author="Dave Contreras" w:date="2019-08-15T13:38:00Z">
        <w:r w:rsidDel="00685CB5">
          <w:delText>in  between</w:delText>
        </w:r>
      </w:del>
      <w:ins w:id="1044" w:author="Dave Contreras" w:date="2019-08-15T13:38:00Z">
        <w:r w:rsidR="00685CB5">
          <w:t>from</w:t>
        </w:r>
      </w:ins>
      <w:r>
        <w:t xml:space="preserve"> March</w:t>
      </w:r>
      <w:del w:id="1045" w:author="Dave Contreras" w:date="2019-08-15T13:38:00Z">
        <w:r w:rsidDel="00685CB5">
          <w:delText>-</w:delText>
        </w:r>
      </w:del>
      <w:ins w:id="1046" w:author="Dave Contreras" w:date="2019-08-15T13:38:00Z">
        <w:r w:rsidR="00685CB5">
          <w:t xml:space="preserve"> through </w:t>
        </w:r>
      </w:ins>
      <w:r>
        <w:t xml:space="preserve">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w:t>
      </w:r>
      <w:ins w:id="1047" w:author="Dave Contreras" w:date="2019-08-15T13:38:00Z">
        <w:r w:rsidR="00685CB5">
          <w:t xml:space="preserve">assess </w:t>
        </w:r>
      </w:ins>
      <w:del w:id="1048" w:author="Dave Contreras" w:date="2019-08-15T13:38:00Z">
        <w:r w:rsidDel="00685CB5">
          <w:delText xml:space="preserve">capture </w:delText>
        </w:r>
      </w:del>
      <w:r>
        <w:t xml:space="preserve">Chinook Salmon </w:t>
      </w:r>
      <w:del w:id="1049" w:author="Dave Contreras" w:date="2019-08-15T13:39:00Z">
        <w:r w:rsidDel="00685CB5">
          <w:delText>fry.</w:delText>
        </w:r>
      </w:del>
      <w:ins w:id="1050" w:author="Dave Contreras" w:date="2019-08-15T13:39:00Z">
        <w:r w:rsidR="00685CB5">
          <w:t xml:space="preserve">usage around restored tidal wetlands. </w:t>
        </w:r>
      </w:ins>
      <w:r>
        <w:t xml:space="preserve">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1051" w:name="_Toc12951174"/>
      <w:bookmarkStart w:id="1052"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3"/>
      <w:bookmarkEnd w:id="14"/>
      <w:r w:rsidR="003918A8">
        <w:rPr>
          <w:rFonts w:ascii="Times New Roman" w:hAnsi="Times New Roman" w:cs="Times New Roman"/>
        </w:rPr>
        <w:t>Methods Development</w:t>
      </w:r>
      <w:bookmarkEnd w:id="1051"/>
      <w:bookmarkEnd w:id="1052"/>
    </w:p>
    <w:p w14:paraId="1B0CD8AE" w14:textId="3E91991C" w:rsidR="003918A8" w:rsidRDefault="003918A8" w:rsidP="003918A8">
      <w:pPr>
        <w:pStyle w:val="Heading2"/>
        <w:rPr>
          <w:ins w:id="1053" w:author="Dave Contreras" w:date="2019-08-15T13:42:00Z"/>
        </w:rPr>
      </w:pPr>
      <w:bookmarkStart w:id="1054" w:name="_Toc12951175"/>
      <w:bookmarkStart w:id="1055" w:name="_Toc15651199"/>
      <w:r>
        <w:t>Introduction</w:t>
      </w:r>
      <w:bookmarkEnd w:id="1054"/>
      <w:bookmarkEnd w:id="1055"/>
    </w:p>
    <w:p w14:paraId="72ABA5A7" w14:textId="77777777" w:rsidR="00685CB5" w:rsidRPr="00685CB5" w:rsidRDefault="00685CB5">
      <w:pPr>
        <w:rPr>
          <w:rPrChange w:id="1056" w:author="Dave Contreras" w:date="2019-08-15T13:42:00Z">
            <w:rPr/>
          </w:rPrChange>
        </w:rPr>
        <w:pPrChange w:id="1057" w:author="Dave Contreras" w:date="2019-08-15T13:42:00Z">
          <w:pPr>
            <w:pStyle w:val="Heading2"/>
          </w:pPr>
        </w:pPrChange>
      </w:pPr>
    </w:p>
    <w:p w14:paraId="76FDEBDF" w14:textId="523392A3" w:rsidR="003918A8" w:rsidRDefault="003918A8" w:rsidP="003918A8">
      <w:pPr>
        <w:pStyle w:val="Heading3"/>
      </w:pPr>
      <w:bookmarkStart w:id="1058" w:name="_Toc12951176"/>
      <w:bookmarkStart w:id="1059" w:name="_Toc15651200"/>
      <w:r>
        <w:t>ARIS Sonar</w:t>
      </w:r>
      <w:bookmarkEnd w:id="1058"/>
      <w:bookmarkEnd w:id="1059"/>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1060" w:name="_Toc15651201"/>
      <w:r w:rsidRPr="00253860">
        <w:t>Algae/Phytoplankton</w:t>
      </w:r>
      <w:bookmarkEnd w:id="1060"/>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1061" w:name="_Toc15651202"/>
      <w:r>
        <w:t>Submerged Aquatic Vegetation</w:t>
      </w:r>
      <w:bookmarkEnd w:id="1061"/>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 xml:space="preserve">restoration and reference sites. Current efforts under development are making </w:t>
      </w:r>
      <w:r w:rsidRPr="00C87532">
        <w:rPr>
          <w:rFonts w:cs="Times New Roman"/>
        </w:rPr>
        <w:lastRenderedPageBreak/>
        <w:t>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882A8" id="Freeform 5" o:spid="_x0000_s1026" style="position:absolute;margin-left:240.15pt;margin-top:2.75pt;width:14.15pt;height:1.45pt;z-index:251584512;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1062" w:name="_Toc15651203"/>
      <w:r>
        <w:rPr>
          <w:noProof/>
        </w:rPr>
        <w:t>Methods</w:t>
      </w:r>
      <w:bookmarkEnd w:id="1062"/>
    </w:p>
    <w:p w14:paraId="7A36806E" w14:textId="77777777" w:rsidR="003A5694" w:rsidRPr="003A5694" w:rsidRDefault="003A5694" w:rsidP="003A5694"/>
    <w:p w14:paraId="378C6FA3" w14:textId="6417981B" w:rsidR="00A27634" w:rsidRPr="0064488F" w:rsidRDefault="00A27634" w:rsidP="003918A8">
      <w:pPr>
        <w:pStyle w:val="Heading3"/>
      </w:pPr>
      <w:bookmarkStart w:id="1063" w:name="_Toc12951177"/>
      <w:bookmarkStart w:id="1064" w:name="_Toc15651204"/>
      <w:r w:rsidRPr="0064488F">
        <w:t xml:space="preserve">ARIS Evaluation </w:t>
      </w:r>
      <w:r w:rsidR="00674BAC">
        <w:t>o</w:t>
      </w:r>
      <w:r w:rsidRPr="0064488F">
        <w:t xml:space="preserve">f </w:t>
      </w:r>
      <w:r w:rsidR="00F776C4">
        <w:t>a</w:t>
      </w:r>
      <w:r w:rsidRPr="0064488F">
        <w:t xml:space="preserve"> Gill Net</w:t>
      </w:r>
      <w:bookmarkEnd w:id="1063"/>
      <w:bookmarkEnd w:id="1064"/>
    </w:p>
    <w:p w14:paraId="1B3D4990" w14:textId="2F3C2122"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ins w:id="1065" w:author="Dave Contreras" w:date="2019-08-15T13:46:00Z">
        <w:r w:rsidR="00685CB5">
          <w:t xml:space="preserve">Figure </w:t>
        </w:r>
        <w:r w:rsidR="00685CB5">
          <w:rPr>
            <w:noProof/>
          </w:rPr>
          <w:t>94</w:t>
        </w:r>
      </w:ins>
      <w:del w:id="1066" w:author="Dave Contreras" w:date="2019-08-15T13:46:00Z">
        <w:r w:rsidR="00C9328C" w:rsidDel="00685CB5">
          <w:delText xml:space="preserve">Figure </w:delText>
        </w:r>
        <w:r w:rsidR="00C9328C" w:rsidDel="00685CB5">
          <w:rPr>
            <w:noProof/>
          </w:rPr>
          <w:delText>91</w:delText>
        </w:r>
      </w:del>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ins w:id="1067" w:author="Dave Contreras" w:date="2019-08-15T13:46:00Z">
        <w:r w:rsidR="00685CB5">
          <w:t xml:space="preserve">Figure </w:t>
        </w:r>
        <w:r w:rsidR="00685CB5">
          <w:rPr>
            <w:noProof/>
          </w:rPr>
          <w:t>94</w:t>
        </w:r>
      </w:ins>
      <w:del w:id="1068" w:author="Dave Contreras" w:date="2019-08-15T13:46:00Z">
        <w:r w:rsidR="00C9328C" w:rsidDel="00685CB5">
          <w:delText xml:space="preserve">Figure </w:delText>
        </w:r>
        <w:r w:rsidR="00C9328C" w:rsidDel="00685CB5">
          <w:rPr>
            <w:noProof/>
          </w:rPr>
          <w:delText>91</w:delText>
        </w:r>
      </w:del>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1069"/>
      <w:r w:rsidR="00EE34C8">
        <w:t>Island</w:t>
      </w:r>
      <w:commentRangeEnd w:id="1069"/>
      <w:r w:rsidR="005B2C5E">
        <w:rPr>
          <w:rStyle w:val="CommentReference"/>
        </w:rPr>
        <w:commentReference w:id="1069"/>
      </w:r>
      <w:ins w:id="1070" w:author="Dave Contreras" w:date="2019-08-15T13:53:00Z">
        <w:r w:rsidR="002B71CF">
          <w:t xml:space="preserve"> (</w:t>
        </w:r>
        <w:r w:rsidR="002B71CF">
          <w:fldChar w:fldCharType="begin"/>
        </w:r>
        <w:r w:rsidR="002B71CF">
          <w:instrText xml:space="preserve"> REF _Ref16769637 \h </w:instrText>
        </w:r>
      </w:ins>
      <w:r w:rsidR="002B71CF">
        <w:fldChar w:fldCharType="separate"/>
      </w:r>
      <w:ins w:id="1071" w:author="Dave Contreras" w:date="2019-08-15T13:53:00Z">
        <w:r w:rsidR="002B71CF">
          <w:t xml:space="preserve">Figure </w:t>
        </w:r>
        <w:r w:rsidR="002B71CF">
          <w:rPr>
            <w:noProof/>
          </w:rPr>
          <w:t>95</w:t>
        </w:r>
        <w:r w:rsidR="002B71CF">
          <w:fldChar w:fldCharType="end"/>
        </w:r>
        <w:r w:rsidR="002B71CF">
          <w:t>)</w:t>
        </w:r>
      </w:ins>
      <w:r w:rsidR="00674BAC" w:rsidRPr="0064488F">
        <w:rPr>
          <w:rFonts w:cs="Times New Roman"/>
        </w:rPr>
        <w:t>.</w:t>
      </w:r>
      <w:r w:rsidR="00674BAC" w:rsidRPr="0064488F">
        <w:t xml:space="preserve"> As the net s</w:t>
      </w:r>
      <w:r w:rsidR="00AD5DB0">
        <w:t xml:space="preserve">at stationary across the channel, the boat was anchored to </w:t>
      </w:r>
      <w:proofErr w:type="gramStart"/>
      <w:r w:rsidR="00AD5DB0">
        <w:t>shore</w:t>
      </w:r>
      <w:proofErr w:type="gramEnd"/>
      <w:r w:rsidR="00AD5DB0">
        <w:t xml:space="preserv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AD8211D">
            <wp:extent cx="4271402" cy="2760645"/>
            <wp:effectExtent l="0" t="0" r="0" b="1905"/>
            <wp:docPr id="1073741908" name="Picture 1073741908" descr="Picture showing the ARIS mounted on a telescoping pole that is attached to the side of a 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4454A910" w:rsidR="007D19DE" w:rsidRDefault="00F77CC9" w:rsidP="008E0DED">
      <w:pPr>
        <w:pStyle w:val="Caption"/>
        <w:rPr>
          <w:ins w:id="1072" w:author="Dave Contreras" w:date="2019-08-15T13:46:00Z"/>
        </w:rPr>
      </w:pPr>
      <w:bookmarkStart w:id="1073" w:name="_Ref14844926"/>
      <w:r>
        <w:t xml:space="preserve">Figure </w:t>
      </w:r>
      <w:fldSimple w:instr=" SEQ Figure \* ARABIC ">
        <w:ins w:id="1074" w:author="Dave Contreras" w:date="2019-08-15T13:52:00Z">
          <w:r w:rsidR="002B71CF">
            <w:rPr>
              <w:noProof/>
            </w:rPr>
            <w:t>94</w:t>
          </w:r>
        </w:ins>
        <w:ins w:id="1075" w:author="Dave Contreras" w:date="2019-08-14T10:29:00Z">
          <w:del w:id="1076" w:author="Dave Contreras" w:date="2019-08-15T13:52:00Z">
            <w:r w:rsidR="00007294" w:rsidDel="002B71CF">
              <w:rPr>
                <w:noProof/>
              </w:rPr>
              <w:delText>94</w:delText>
            </w:r>
          </w:del>
        </w:ins>
        <w:del w:id="1077" w:author="Dave Contreras" w:date="2019-08-15T13:52:00Z">
          <w:r w:rsidR="00D1458F" w:rsidDel="002B71CF">
            <w:rPr>
              <w:noProof/>
            </w:rPr>
            <w:delText>91</w:delText>
          </w:r>
        </w:del>
      </w:fldSimple>
      <w:bookmarkEnd w:id="1073"/>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16535A8D" w14:textId="16C587AD" w:rsidR="00685CB5" w:rsidRDefault="00685CB5" w:rsidP="00685CB5">
      <w:pPr>
        <w:rPr>
          <w:ins w:id="1078" w:author="Dave Contreras" w:date="2019-08-15T13:46:00Z"/>
        </w:rPr>
      </w:pPr>
    </w:p>
    <w:p w14:paraId="32F2B105" w14:textId="30938051" w:rsidR="00685CB5" w:rsidRDefault="002B71CF" w:rsidP="00685CB5">
      <w:pPr>
        <w:rPr>
          <w:ins w:id="1079" w:author="Dave Contreras" w:date="2019-08-15T13:52:00Z"/>
        </w:rPr>
      </w:pPr>
      <w:ins w:id="1080" w:author="Dave Contreras" w:date="2019-08-15T13:51:00Z">
        <w:r>
          <w:rPr>
            <w:noProof/>
          </w:rPr>
          <w:lastRenderedPageBreak/>
          <w:drawing>
            <wp:inline distT="0" distB="0" distL="0" distR="0" wp14:anchorId="3E0D7EEE" wp14:editId="5164517D">
              <wp:extent cx="3991105" cy="5048250"/>
              <wp:effectExtent l="0" t="0" r="9525" b="0"/>
              <wp:docPr id="7" name="Picture 7" descr="Overhead map of where the ARIS sampling took place. The sampling location is north of Liberty Island in Wild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993464" cy="5051234"/>
                      </a:xfrm>
                      <a:prstGeom prst="rect">
                        <a:avLst/>
                      </a:prstGeom>
                      <a:noFill/>
                      <a:ln>
                        <a:noFill/>
                      </a:ln>
                    </pic:spPr>
                  </pic:pic>
                </a:graphicData>
              </a:graphic>
            </wp:inline>
          </w:drawing>
        </w:r>
      </w:ins>
    </w:p>
    <w:p w14:paraId="25AE6284" w14:textId="1D4F7AD2" w:rsidR="002B71CF" w:rsidRPr="00685CB5" w:rsidRDefault="002B71CF">
      <w:pPr>
        <w:pStyle w:val="Caption"/>
        <w:rPr>
          <w:rPrChange w:id="1081" w:author="Dave Contreras" w:date="2019-08-15T13:46:00Z">
            <w:rPr>
              <w:rFonts w:ascii="Times New Roman" w:hAnsi="Times New Roman" w:cs="Times New Roman"/>
              <w:sz w:val="24"/>
              <w:szCs w:val="24"/>
            </w:rPr>
          </w:rPrChange>
        </w:rPr>
      </w:pPr>
      <w:bookmarkStart w:id="1082" w:name="_Ref16769637"/>
      <w:ins w:id="1083" w:author="Dave Contreras" w:date="2019-08-15T13:52:00Z">
        <w:r>
          <w:t xml:space="preserve">Figure </w:t>
        </w:r>
        <w:r>
          <w:fldChar w:fldCharType="begin"/>
        </w:r>
        <w:r>
          <w:instrText xml:space="preserve"> SEQ Figure \* ARABIC </w:instrText>
        </w:r>
      </w:ins>
      <w:r>
        <w:fldChar w:fldCharType="separate"/>
      </w:r>
      <w:ins w:id="1084" w:author="Dave Contreras" w:date="2019-08-15T13:52:00Z">
        <w:r>
          <w:rPr>
            <w:noProof/>
          </w:rPr>
          <w:t>95</w:t>
        </w:r>
        <w:r>
          <w:fldChar w:fldCharType="end"/>
        </w:r>
        <w:bookmarkEnd w:id="1082"/>
        <w:r>
          <w:t>. ARIS sampling l</w:t>
        </w:r>
      </w:ins>
      <w:ins w:id="1085" w:author="Dave Contreras" w:date="2019-08-15T13:53:00Z">
        <w:r>
          <w:t>ocation (yellow star) above Liberty Island.</w:t>
        </w:r>
      </w:ins>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1086" w:name="_Toc15651205"/>
      <w:r>
        <w:t>Algae/</w:t>
      </w:r>
      <w:r w:rsidR="00253860" w:rsidRPr="00F2794E">
        <w:t>Phytoplankton</w:t>
      </w:r>
      <w:bookmarkEnd w:id="1086"/>
    </w:p>
    <w:p w14:paraId="46AFE01F" w14:textId="4DBBDD04"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w:t>
      </w:r>
      <w:proofErr w:type="spellStart"/>
      <w:r w:rsidR="00673FBE">
        <w:rPr>
          <w:i/>
        </w:rPr>
        <w:t>densa</w:t>
      </w:r>
      <w:proofErr w:type="spellEnd"/>
      <w:r w:rsidR="00673FBE">
        <w:rPr>
          <w:i/>
        </w:rPr>
        <w:t xml:space="preserve">, </w:t>
      </w:r>
      <w:commentRangeStart w:id="1087"/>
      <w:r w:rsidR="00253860">
        <w:t xml:space="preserve"> </w:t>
      </w:r>
      <w:commentRangeEnd w:id="1087"/>
      <w:r w:rsidR="005B2C5E">
        <w:rPr>
          <w:rStyle w:val="CommentReference"/>
        </w:rPr>
        <w:commentReference w:id="1087"/>
      </w:r>
      <w:proofErr w:type="spellStart"/>
      <w:r w:rsidR="000E5591" w:rsidRPr="000E5591">
        <w:rPr>
          <w:i/>
        </w:rPr>
        <w:t>Ceratophyllum</w:t>
      </w:r>
      <w:proofErr w:type="spellEnd"/>
      <w:r w:rsidR="000E5591" w:rsidRPr="000E5591">
        <w:rPr>
          <w:i/>
        </w:rPr>
        <w:t xml:space="preserve"> </w:t>
      </w:r>
      <w:proofErr w:type="spellStart"/>
      <w:r w:rsidR="000E5591" w:rsidRPr="000E5591">
        <w:rPr>
          <w:i/>
        </w:rPr>
        <w:t>demersum</w:t>
      </w:r>
      <w:proofErr w:type="spellEnd"/>
      <w:r w:rsidR="000E5591">
        <w:t xml:space="preserve">, and </w:t>
      </w:r>
      <w:proofErr w:type="spellStart"/>
      <w:r w:rsidR="000E5591" w:rsidRPr="000E5591">
        <w:rPr>
          <w:i/>
        </w:rPr>
        <w:t>Potamogeton</w:t>
      </w:r>
      <w:proofErr w:type="spellEnd"/>
      <w:r w:rsidR="000E5591" w:rsidRPr="000E5591">
        <w:rPr>
          <w:i/>
        </w:rPr>
        <w:t xml:space="preserve"> </w:t>
      </w:r>
      <w:proofErr w:type="spellStart"/>
      <w:r w:rsidR="000E5591" w:rsidRPr="000E5591">
        <w:rPr>
          <w:i/>
        </w:rPr>
        <w:t>crispus</w:t>
      </w:r>
      <w:proofErr w:type="spellEnd"/>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 xml:space="preserve">Schoenoplectus </w:t>
      </w:r>
      <w:proofErr w:type="spellStart"/>
      <w:r w:rsidR="00253860" w:rsidRPr="00F90FEA">
        <w:rPr>
          <w:i/>
        </w:rPr>
        <w:t>acutus</w:t>
      </w:r>
      <w:proofErr w:type="spellEnd"/>
      <w:r w:rsidR="000E5591">
        <w:t>.</w:t>
      </w:r>
    </w:p>
    <w:p w14:paraId="35FFC754" w14:textId="436C1FC8" w:rsidR="00253860" w:rsidRDefault="00ED1142" w:rsidP="001164F9">
      <w:pPr>
        <w:pStyle w:val="ListParagraph"/>
        <w:numPr>
          <w:ilvl w:val="0"/>
          <w:numId w:val="17"/>
        </w:numPr>
      </w:pPr>
      <w:r>
        <w:t>3</w:t>
      </w:r>
      <w:r w:rsidR="00253860">
        <w:t xml:space="preserve"> Benthic samples (Epipelic or Episammic) – algae</w:t>
      </w:r>
      <w:r w:rsidR="005B2C5E">
        <w:t xml:space="preserve"> were</w:t>
      </w:r>
      <w:r w:rsidR="00253860">
        <w:t xml:space="preserve"> </w:t>
      </w:r>
      <w:commentRangeStart w:id="1088"/>
      <w:commentRangeStart w:id="1089"/>
      <w:r w:rsidR="00253860">
        <w:t>rinsed</w:t>
      </w:r>
      <w:commentRangeEnd w:id="1088"/>
      <w:r w:rsidR="005B2C5E">
        <w:rPr>
          <w:rStyle w:val="CommentReference"/>
        </w:rPr>
        <w:commentReference w:id="1088"/>
      </w:r>
      <w:commentRangeEnd w:id="1089"/>
      <w:r w:rsidR="008C74A1">
        <w:rPr>
          <w:rStyle w:val="CommentReference"/>
        </w:rPr>
        <w:commentReference w:id="1089"/>
      </w:r>
      <w:r w:rsidR="00253860">
        <w:t xml:space="preserve"> from the mud/sand collected by a petite </w:t>
      </w:r>
      <w:proofErr w:type="spellStart"/>
      <w:r w:rsidR="00253860">
        <w:t>ponar</w:t>
      </w:r>
      <w:proofErr w:type="spellEnd"/>
      <w:r w:rsidR="00253860">
        <w:t xml:space="preserve">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1090"/>
      <w:commentRangeStart w:id="1091"/>
      <w:r>
        <w:t>algae sample.</w:t>
      </w:r>
      <w:commentRangeEnd w:id="1090"/>
      <w:r w:rsidR="005B2C5E">
        <w:rPr>
          <w:rStyle w:val="CommentReference"/>
        </w:rPr>
        <w:commentReference w:id="1090"/>
      </w:r>
      <w:commentRangeEnd w:id="1091"/>
      <w:r w:rsidR="008C74A1">
        <w:rPr>
          <w:rStyle w:val="CommentReference"/>
        </w:rPr>
        <w:commentReference w:id="1091"/>
      </w:r>
    </w:p>
    <w:p w14:paraId="6D439469" w14:textId="1A0B5F90" w:rsidR="00253860" w:rsidRDefault="00253860" w:rsidP="00253860">
      <w:r>
        <w:lastRenderedPageBreak/>
        <w:t xml:space="preserve">All samples </w:t>
      </w:r>
      <w:r w:rsidR="00640759">
        <w:t>were</w:t>
      </w:r>
      <w:r>
        <w:t xml:space="preserve"> preserved in </w:t>
      </w:r>
      <w:proofErr w:type="spellStart"/>
      <w:r>
        <w:t>Lugol’s</w:t>
      </w:r>
      <w:proofErr w:type="spellEnd"/>
      <w:r>
        <w:t xml:space="preserve">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1092" w:author="Hartman, Rosemary@DWR" w:date="2019-08-02T15:01:00Z"/>
        </w:rPr>
      </w:pPr>
      <w:bookmarkStart w:id="1093" w:name="_Toc12951178"/>
      <w:bookmarkStart w:id="1094" w:name="_Toc15651206"/>
      <w:r>
        <w:t>SAV survey techniques</w:t>
      </w:r>
      <w:bookmarkEnd w:id="1093"/>
      <w:bookmarkEnd w:id="1094"/>
    </w:p>
    <w:p w14:paraId="5FEA13D5" w14:textId="77777777" w:rsidR="00EE34C8" w:rsidRPr="008E0DED" w:rsidRDefault="00EE34C8">
      <w:pPr>
        <w:pStyle w:val="Heading4"/>
        <w:pPrChange w:id="1095" w:author="Hartman, Rosemary@DWR" w:date="2019-08-02T15:04:00Z">
          <w:pPr>
            <w:pStyle w:val="Body"/>
          </w:pPr>
        </w:pPrChange>
      </w:pPr>
      <w:r w:rsidRPr="008E0DED">
        <w:t>Sonar w/</w:t>
      </w:r>
      <w:proofErr w:type="spellStart"/>
      <w:r w:rsidRPr="008E0DED">
        <w:t>Biobase</w:t>
      </w:r>
      <w:proofErr w:type="spellEnd"/>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Pr>
          <w:rFonts w:cs="Times New Roman"/>
          <w:szCs w:val="24"/>
        </w:rPr>
        <w:t>biobase</w:t>
      </w:r>
      <w:proofErr w:type="spellEnd"/>
      <w:r>
        <w:rPr>
          <w:rFonts w:cs="Times New Roman"/>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Pr>
          <w:rFonts w:cs="Times New Roman"/>
          <w:szCs w:val="24"/>
        </w:rPr>
        <w:t>sufficient</w:t>
      </w:r>
      <w:proofErr w:type="gramEnd"/>
      <w:r>
        <w:rPr>
          <w:rFonts w:cs="Times New Roman"/>
          <w:szCs w:val="24"/>
        </w:rPr>
        <w:t xml:space="preserve">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459524A" id="Group 1073741938"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">
                  <v:imagedata r:id="rId145"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">
                  <v:imagedata r:id="rId146" o:title=""/>
                </v:shape>
                <w10:anchorlock/>
              </v:group>
            </w:pict>
          </mc:Fallback>
        </mc:AlternateContent>
      </w:r>
    </w:p>
    <w:p w14:paraId="44C8A314" w14:textId="1845CA39" w:rsidR="001823BA" w:rsidRPr="0017659F" w:rsidRDefault="0017659F" w:rsidP="0017659F">
      <w:pPr>
        <w:pStyle w:val="Caption"/>
      </w:pPr>
      <w:bookmarkStart w:id="1096" w:name="_Ref16503045"/>
      <w:bookmarkStart w:id="1097" w:name="_Ref16503041"/>
      <w:r>
        <w:t xml:space="preserve">Figure </w:t>
      </w:r>
      <w:fldSimple w:instr=" SEQ Figure \* ARABIC ">
        <w:ins w:id="1098" w:author="Dave Contreras" w:date="2019-08-15T13:52:00Z">
          <w:r w:rsidR="002B71CF">
            <w:rPr>
              <w:noProof/>
            </w:rPr>
            <w:t>96</w:t>
          </w:r>
        </w:ins>
        <w:ins w:id="1099" w:author="Dave Contreras" w:date="2019-08-14T10:29:00Z">
          <w:del w:id="1100" w:author="Dave Contreras" w:date="2019-08-15T13:52:00Z">
            <w:r w:rsidR="00007294" w:rsidDel="002B71CF">
              <w:rPr>
                <w:noProof/>
              </w:rPr>
              <w:delText>95</w:delText>
            </w:r>
          </w:del>
        </w:ins>
        <w:del w:id="1101" w:author="Dave Contreras" w:date="2019-08-15T13:52:00Z">
          <w:r w:rsidR="00D1458F" w:rsidDel="002B71CF">
            <w:rPr>
              <w:noProof/>
            </w:rPr>
            <w:delText>92</w:delText>
          </w:r>
        </w:del>
      </w:fldSimple>
      <w:bookmarkEnd w:id="1096"/>
      <w:r>
        <w:t>.</w:t>
      </w:r>
      <w:r w:rsidRPr="0017659F">
        <w:rPr>
          <w:b w:val="0"/>
          <w:color w:val="auto"/>
        </w:rPr>
        <w:t xml:space="preserve"> </w:t>
      </w:r>
      <w:r>
        <w:rPr>
          <w:b w:val="0"/>
          <w:color w:val="auto"/>
        </w:rPr>
        <w:t xml:space="preserve">Sampling layout at a model wetland site. Green squares represent </w:t>
      </w:r>
      <w:proofErr w:type="gramStart"/>
      <w:r>
        <w:rPr>
          <w:b w:val="0"/>
          <w:color w:val="auto"/>
        </w:rPr>
        <w:t>RANDOMLY-SELECTED</w:t>
      </w:r>
      <w:proofErr w:type="gramEnd"/>
      <w:r>
        <w:rPr>
          <w:b w:val="0"/>
          <w:color w:val="auto"/>
        </w:rPr>
        <w:t xml:space="preserve"> sampling quadrats and </w:t>
      </w:r>
      <w:proofErr w:type="spellStart"/>
      <w:r>
        <w:rPr>
          <w:b w:val="0"/>
          <w:color w:val="auto"/>
        </w:rPr>
        <w:t>Xs</w:t>
      </w:r>
      <w:proofErr w:type="spellEnd"/>
      <w:r>
        <w:rPr>
          <w:b w:val="0"/>
          <w:color w:val="auto"/>
        </w:rPr>
        <w:t xml:space="preserve"> represent sample replicates within the quadrat. Note, figure depicts the highest number of replicates planned.</w:t>
      </w:r>
      <w:bookmarkEnd w:id="1097"/>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p>
    <w:p w14:paraId="667B795B" w14:textId="24BB38ED" w:rsidR="00A14171" w:rsidRDefault="00A14171" w:rsidP="00A14171">
      <w:pPr>
        <w:pStyle w:val="Caption"/>
        <w:keepNext/>
      </w:pPr>
      <w:bookmarkStart w:id="1102"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1102"/>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1103" w:name="_Toc415212245"/>
      <w:bookmarkStart w:id="1104" w:name="_Toc433352594"/>
      <w:bookmarkStart w:id="1105" w:name="_Toc12951179"/>
      <w:bookmarkStart w:id="1106" w:name="_Toc15651207"/>
      <w:r w:rsidRPr="00E170EA">
        <w:t>Analysis</w:t>
      </w:r>
      <w:bookmarkEnd w:id="1103"/>
      <w:bookmarkEnd w:id="1104"/>
      <w:bookmarkEnd w:id="1105"/>
      <w:bookmarkEnd w:id="1106"/>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1107"/>
      <w:commentRangeStart w:id="1108"/>
      <w:r w:rsidR="00F817B0">
        <w:rPr>
          <w:rFonts w:ascii="Calibri" w:eastAsia="Times New Roman" w:hAnsi="Calibri" w:cs="Times New Roman"/>
        </w:rPr>
        <w:t xml:space="preserve">PERMANOVA </w:t>
      </w:r>
      <w:commentRangeEnd w:id="1107"/>
      <w:r w:rsidR="00F817B0">
        <w:rPr>
          <w:rStyle w:val="CommentReference"/>
        </w:rPr>
        <w:commentReference w:id="1107"/>
      </w:r>
      <w:commentRangeEnd w:id="1108"/>
      <w:r w:rsidR="0061202C">
        <w:rPr>
          <w:rStyle w:val="CommentReference"/>
        </w:rPr>
        <w:commentReference w:id="1108"/>
      </w:r>
      <w:r w:rsidR="00F817B0">
        <w:rPr>
          <w:rFonts w:ascii="Calibri" w:eastAsia="Times New Roman" w:hAnsi="Calibri" w:cs="Times New Roman"/>
        </w:rPr>
        <w:t xml:space="preserve">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077E9133" w:rsidR="00F04590" w:rsidRDefault="00AE09A7" w:rsidP="003738BF">
      <w:pPr>
        <w:pStyle w:val="Heading2"/>
        <w:rPr>
          <w:ins w:id="1109" w:author="Dave Contreras" w:date="2019-08-15T13:58:00Z"/>
        </w:rPr>
      </w:pPr>
      <w:bookmarkStart w:id="1110" w:name="_Toc12951180"/>
      <w:bookmarkStart w:id="1111" w:name="_Toc15651208"/>
      <w:r>
        <w:t>Results</w:t>
      </w:r>
      <w:bookmarkEnd w:id="1110"/>
      <w:bookmarkEnd w:id="1111"/>
    </w:p>
    <w:p w14:paraId="1D950109" w14:textId="77777777" w:rsidR="002B71CF" w:rsidRPr="002B71CF" w:rsidRDefault="002B71CF">
      <w:pPr>
        <w:rPr>
          <w:rPrChange w:id="1112" w:author="Dave Contreras" w:date="2019-08-15T13:58:00Z">
            <w:rPr/>
          </w:rPrChange>
        </w:rPr>
        <w:pPrChange w:id="1113" w:author="Dave Contreras" w:date="2019-08-15T13:58:00Z">
          <w:pPr>
            <w:pStyle w:val="Heading2"/>
          </w:pPr>
        </w:pPrChange>
      </w:pPr>
    </w:p>
    <w:p w14:paraId="39D846E3" w14:textId="033A72E5" w:rsidR="0061202C" w:rsidRDefault="00F04590">
      <w:pPr>
        <w:pStyle w:val="Heading3"/>
        <w:pPrChange w:id="1114" w:author="Hartman, Rosemary@DWR" w:date="2019-08-02T15:11:00Z">
          <w:pPr/>
        </w:pPrChange>
      </w:pPr>
      <w:bookmarkStart w:id="1115" w:name="_Toc15651209"/>
      <w:r w:rsidRPr="008E0DED">
        <w:t>ARIS</w:t>
      </w:r>
      <w:bookmarkEnd w:id="1115"/>
    </w:p>
    <w:p w14:paraId="727BA806" w14:textId="614BC054"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ins w:id="1116" w:author="Dave Contreras" w:date="2019-08-15T13:55:00Z">
        <w:r w:rsidR="002B71CF">
          <w:t xml:space="preserve">Figure </w:t>
        </w:r>
        <w:r w:rsidR="002B71CF">
          <w:rPr>
            <w:noProof/>
          </w:rPr>
          <w:t>97</w:t>
        </w:r>
      </w:ins>
      <w:del w:id="1117" w:author="Dave Contreras" w:date="2019-08-15T13:55:00Z">
        <w:r w:rsidR="0017659F" w:rsidDel="002B71CF">
          <w:delText xml:space="preserve">Figure </w:delText>
        </w:r>
        <w:r w:rsidR="0017659F" w:rsidDel="002B71CF">
          <w:rPr>
            <w:noProof/>
          </w:rPr>
          <w:delText>93</w:delText>
        </w:r>
      </w:del>
      <w:r w:rsidR="003B73C2">
        <w:fldChar w:fldCharType="end"/>
      </w:r>
      <w:r w:rsidR="003B73C2">
        <w:t>)</w:t>
      </w:r>
      <w:r>
        <w:t>.</w:t>
      </w:r>
      <w:ins w:id="1118" w:author="Dave Contreras" w:date="2019-08-15T13:55:00Z">
        <w:r w:rsidR="002B71CF">
          <w:t xml:space="preserve"> </w:t>
        </w:r>
      </w:ins>
      <w:ins w:id="1119" w:author="Dave Contreras" w:date="2019-08-15T13:56:00Z">
        <w:del w:id="1120" w:author="Contreras, Dave@Wildlife" w:date="2019-08-15T14:04:00Z">
          <w:r w:rsidR="002B71CF" w:rsidDel="00A807E6">
            <w:delText xml:space="preserve">It is currently unknown whether </w:delText>
          </w:r>
        </w:del>
      </w:ins>
      <w:ins w:id="1121" w:author="Dave Contreras" w:date="2019-08-15T13:57:00Z">
        <w:del w:id="1122" w:author="Contreras, Dave@Wildlife" w:date="2019-08-15T14:04:00Z">
          <w:r w:rsidR="002B71CF" w:rsidDel="00A807E6">
            <w:delText xml:space="preserve">our group will be able to identify fish species based </w:delText>
          </w:r>
        </w:del>
      </w:ins>
      <w:ins w:id="1123" w:author="Dave Contreras" w:date="2019-08-15T13:58:00Z">
        <w:del w:id="1124" w:author="Contreras, Dave@Wildlife" w:date="2019-08-15T14:04:00Z">
          <w:r w:rsidR="002B71CF" w:rsidDel="00A807E6">
            <w:delText>solely</w:delText>
          </w:r>
        </w:del>
      </w:ins>
      <w:ins w:id="1125" w:author="Dave Contreras" w:date="2019-08-15T13:57:00Z">
        <w:del w:id="1126" w:author="Contreras, Dave@Wildlife" w:date="2019-08-15T14:04:00Z">
          <w:r w:rsidR="002B71CF" w:rsidDel="00A807E6">
            <w:delText xml:space="preserve"> on</w:delText>
          </w:r>
        </w:del>
      </w:ins>
      <w:ins w:id="1127" w:author="Dave Contreras" w:date="2019-08-15T13:58:00Z">
        <w:del w:id="1128" w:author="Contreras, Dave@Wildlife" w:date="2019-08-15T14:04:00Z">
          <w:r w:rsidR="002B71CF" w:rsidDel="00A807E6">
            <w:delText xml:space="preserve"> </w:delText>
          </w:r>
        </w:del>
      </w:ins>
      <w:ins w:id="1129" w:author="Dave Contreras" w:date="2019-08-15T13:56:00Z">
        <w:del w:id="1130" w:author="Contreras, Dave@Wildlife" w:date="2019-08-15T14:04:00Z">
          <w:r w:rsidR="002B71CF" w:rsidDel="00A807E6">
            <w:delText>footage captured by the ARIS</w:delText>
          </w:r>
        </w:del>
      </w:ins>
      <w:ins w:id="1131" w:author="Dave Contreras" w:date="2019-08-15T13:57:00Z">
        <w:del w:id="1132" w:author="Contreras, Dave@Wildlife" w:date="2019-08-15T14:04:00Z">
          <w:r w:rsidR="002B71CF" w:rsidDel="00A807E6">
            <w:delText>.</w:delText>
          </w:r>
        </w:del>
      </w:ins>
      <w:ins w:id="1133" w:author="Dave Contreras" w:date="2019-08-15T13:56:00Z">
        <w:del w:id="1134" w:author="Contreras, Dave@Wildlife" w:date="2019-08-15T14:04:00Z">
          <w:r w:rsidR="002B71CF" w:rsidDel="00A807E6">
            <w:delText xml:space="preserve">  </w:delText>
          </w:r>
        </w:del>
      </w:ins>
      <w:del w:id="1135" w:author="Contreras, Dave@Wildlife" w:date="2019-08-15T14:04:00Z">
        <w:r w:rsidDel="00A807E6">
          <w:delText xml:space="preserve"> </w:delText>
        </w:r>
      </w:del>
    </w:p>
    <w:p w14:paraId="0F706375" w14:textId="65A44483" w:rsidR="00896075" w:rsidRDefault="00896075">
      <w:pPr>
        <w:pStyle w:val="Caption"/>
      </w:pPr>
      <w:bookmarkStart w:id="1136" w:name="_Ref14790152"/>
    </w:p>
    <w:p w14:paraId="69E53A97" w14:textId="68C9E076" w:rsidR="00896075" w:rsidRPr="009C5B79" w:rsidRDefault="00D92415" w:rsidP="0017659F">
      <w:r>
        <w:rPr>
          <w:noProof/>
        </w:rPr>
        <w:lastRenderedPageBreak/>
        <w:drawing>
          <wp:inline distT="0" distB="0" distL="0" distR="0" wp14:anchorId="23B506D4" wp14:editId="340D680F">
            <wp:extent cx="5943600" cy="3756660"/>
            <wp:effectExtent l="0" t="0" r="0" b="0"/>
            <wp:docPr id="1073741956" name="Picture 1073741956" descr="Left image shows a screen shot from footage generated by the ARIS, where you see a large fish about to be entangled in the gill net. The right picture shows what that fish is (Channel Catfish) after the gill net was retr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47">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09798DD8" w:rsidR="00BD7140" w:rsidRDefault="00BD7140" w:rsidP="008E0DED">
      <w:pPr>
        <w:pStyle w:val="Caption"/>
      </w:pPr>
      <w:r>
        <w:t xml:space="preserve">Figure </w:t>
      </w:r>
      <w:fldSimple w:instr=" SEQ Figure \* ARABIC ">
        <w:ins w:id="1137" w:author="Dave Contreras" w:date="2019-08-15T13:52:00Z">
          <w:r w:rsidR="002B71CF">
            <w:rPr>
              <w:noProof/>
            </w:rPr>
            <w:t>97</w:t>
          </w:r>
        </w:ins>
        <w:ins w:id="1138" w:author="Dave Contreras" w:date="2019-08-14T10:29:00Z">
          <w:del w:id="1139" w:author="Dave Contreras" w:date="2019-08-15T13:52:00Z">
            <w:r w:rsidR="00007294" w:rsidDel="002B71CF">
              <w:rPr>
                <w:noProof/>
              </w:rPr>
              <w:delText>96</w:delText>
            </w:r>
          </w:del>
        </w:ins>
        <w:del w:id="1140" w:author="Dave Contreras" w:date="2019-08-15T13:52:00Z">
          <w:r w:rsidR="00D1458F" w:rsidDel="002B71CF">
            <w:rPr>
              <w:noProof/>
            </w:rPr>
            <w:delText>93</w:delText>
          </w:r>
        </w:del>
      </w:fldSimple>
      <w:bookmarkEnd w:id="1136"/>
      <w:r>
        <w:t>. A Channel Catfish caught on ARIS sonar imaging (left) and iden</w:t>
      </w:r>
      <w:del w:id="1141" w:author="Dave Contreras" w:date="2019-08-15T13:58:00Z">
        <w:r w:rsidDel="002B71CF">
          <w:delText>i</w:delText>
        </w:r>
      </w:del>
      <w:r>
        <w:t>t</w:t>
      </w:r>
      <w:ins w:id="1142" w:author="Dave Contreras" w:date="2019-08-15T13:58:00Z">
        <w:r w:rsidR="002B71CF">
          <w:t>i</w:t>
        </w:r>
      </w:ins>
      <w:r>
        <w:t xml:space="preserve">fied later </w:t>
      </w:r>
      <w:ins w:id="1143" w:author="Contreras, Dave@Wildlife" w:date="2019-08-16T08:16:00Z">
        <w:r w:rsidR="00EF3B00">
          <w:t xml:space="preserve">upon </w:t>
        </w:r>
      </w:ins>
      <w:del w:id="1144" w:author="Contreras, Dave@Wildlife" w:date="2019-08-16T08:16:00Z">
        <w:r w:rsidDel="00EF3B00">
          <w:delText xml:space="preserve">in the </w:delText>
        </w:r>
      </w:del>
      <w:r>
        <w:t xml:space="preserve">gill net </w:t>
      </w:r>
      <w:ins w:id="1145" w:author="Contreras, Dave@Wildlife" w:date="2019-08-16T08:16:00Z">
        <w:r w:rsidR="00EF3B00">
          <w:t xml:space="preserve">retrieval </w:t>
        </w:r>
      </w:ins>
      <w:r>
        <w:t>(right).</w:t>
      </w:r>
    </w:p>
    <w:p w14:paraId="55FCA5DF" w14:textId="1D91B331" w:rsidR="0061202C" w:rsidRDefault="0061202C" w:rsidP="00296D18">
      <w:pPr>
        <w:pStyle w:val="Heading3"/>
      </w:pPr>
      <w:bookmarkStart w:id="1146" w:name="_Toc15651210"/>
      <w:r>
        <w:t>SAV</w:t>
      </w:r>
      <w:bookmarkEnd w:id="1146"/>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Figure</w:t>
      </w:r>
      <w:bookmarkStart w:id="1147" w:name="_GoBack"/>
      <w:bookmarkEnd w:id="1147"/>
      <w:r>
        <w:t xml:space="preserv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w:t>
      </w:r>
      <w:proofErr w:type="gramStart"/>
      <w:r>
        <w:t>sufficient</w:t>
      </w:r>
      <w:proofErr w:type="gramEnd"/>
      <w:r>
        <w:t xml:space="preserve"> in coverage to be randomly selected for sampling. To our knowledge, this occurred at one site, for one species; Winter Island contained American </w:t>
      </w:r>
      <w:r w:rsidRPr="00F61A96">
        <w:t>Pondweed (</w:t>
      </w:r>
      <w:proofErr w:type="spellStart"/>
      <w:r w:rsidRPr="00F61A96">
        <w:rPr>
          <w:i/>
          <w:iCs/>
        </w:rPr>
        <w:t>Potamogeton</w:t>
      </w:r>
      <w:proofErr w:type="spellEnd"/>
      <w:r w:rsidRPr="00F61A96">
        <w:rPr>
          <w:i/>
          <w:iCs/>
        </w:rPr>
        <w:t xml:space="preserve"> </w:t>
      </w:r>
      <w:proofErr w:type="spellStart"/>
      <w:r w:rsidRPr="00F61A96">
        <w:rPr>
          <w:i/>
          <w:iCs/>
        </w:rPr>
        <w:t>nodosus</w:t>
      </w:r>
      <w:proofErr w:type="spellEnd"/>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 xml:space="preserve">At the four sites examined, non-native species made up </w:t>
      </w:r>
      <w:proofErr w:type="gramStart"/>
      <w:r>
        <w:t>the majority of</w:t>
      </w:r>
      <w:proofErr w:type="gramEnd"/>
      <w:r>
        <w:t xml:space="preserve"> aerial coverage excluding Browns Island in August and October of 2018. Percent coverage of vegetation within a given site changed drastically over the course of the year: at Browns Island, % vegetative cover went from 1.65 % in March 2018 to 23.72% in August, 2018 (</w:t>
      </w:r>
      <w:r>
        <w:fldChar w:fldCharType="begin"/>
      </w:r>
      <w:r>
        <w:instrText xml:space="preserve"> REF _Ref14696730 \h </w:instrText>
      </w:r>
      <w:r>
        <w:fldChar w:fldCharType="separate"/>
      </w:r>
      <w:r>
        <w:t xml:space="preserve">Table </w:t>
      </w:r>
      <w:r>
        <w:rPr>
          <w:noProof/>
        </w:rPr>
        <w:t>29</w:t>
      </w:r>
      <w:r>
        <w:fldChar w:fldCharType="end"/>
      </w:r>
      <w:r>
        <w:t xml:space="preserve">). At Prospect Island, vegetative cover went from 66.07 % in </w:t>
      </w:r>
      <w:proofErr w:type="gramStart"/>
      <w:r>
        <w:t>March,</w:t>
      </w:r>
      <w:proofErr w:type="gramEnd"/>
      <w:r>
        <w:t xml:space="preserve">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30581DF" w:rsidR="0061202C" w:rsidRDefault="0061202C" w:rsidP="0061202C">
      <w:r w:rsidRPr="00F61A96">
        <w:lastRenderedPageBreak/>
        <w:t xml:space="preserve">Note: In </w:t>
      </w:r>
      <w:proofErr w:type="gramStart"/>
      <w:r w:rsidRPr="00F61A96">
        <w:t>March,</w:t>
      </w:r>
      <w:proofErr w:type="gramEnd"/>
      <w:r w:rsidRPr="00F61A96">
        <w:t xml:space="preserve"> 2018 Winter island’s interior was sampled which demonstrates a dearth of </w:t>
      </w:r>
      <w:r w:rsidRPr="00F61A96">
        <w:rPr>
          <w:i/>
          <w:iCs/>
        </w:rPr>
        <w:t>Ludwigia spp.</w:t>
      </w:r>
      <w:ins w:id="1148" w:author="Dave Contreras" w:date="2019-08-15T13:58:00Z">
        <w:r w:rsidR="002B71CF" w:rsidRPr="002B71CF">
          <w:rPr>
            <w:rPrChange w:id="1149" w:author="Dave Contreras" w:date="2019-08-15T13:58:00Z">
              <w:rPr>
                <w:i/>
                <w:iCs/>
              </w:rPr>
            </w:rPrChange>
          </w:rPr>
          <w:t xml:space="preserve"> </w:t>
        </w:r>
      </w:ins>
      <w:r w:rsidRPr="002B71CF">
        <w:rPr>
          <w:rPrChange w:id="1150" w:author="Dave Contreras" w:date="2019-08-15T13:58:00Z">
            <w:rPr>
              <w:i/>
              <w:iCs/>
            </w:rPr>
          </w:rPrChange>
        </w:rPr>
        <w:t>(</w:t>
      </w:r>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fldSimple w:instr=" SEQ Table \* ARABIC ">
        <w:r>
          <w:rPr>
            <w:noProof/>
          </w:rPr>
          <w:t>28</w:t>
        </w:r>
      </w:fldSimple>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1A5F9732" w:rsidR="00D2605C" w:rsidRDefault="00D2605C" w:rsidP="00D2605C">
      <w:pPr>
        <w:pStyle w:val="Caption"/>
        <w:keepNext/>
      </w:pPr>
      <w:bookmarkStart w:id="1151"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1151"/>
      <w:r>
        <w:t xml:space="preserve">. Generalized linear model for biomass of sav rakes. Significance of factors represented by the number of </w:t>
      </w:r>
      <w:commentRangeStart w:id="1152"/>
      <w:r>
        <w:t xml:space="preserve">asterisks. </w:t>
      </w:r>
      <w:commentRangeEnd w:id="1152"/>
      <w:r w:rsidR="00DD56D2">
        <w:rPr>
          <w:rStyle w:val="CommentReference"/>
          <w:b w:val="0"/>
          <w:bCs w:val="0"/>
          <w:smallCaps w:val="0"/>
          <w:color w:val="auto"/>
        </w:rPr>
        <w:commentReference w:id="1152"/>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2079"/>
        <w:gridCol w:w="1426"/>
        <w:gridCol w:w="1642"/>
        <w:gridCol w:w="1339"/>
        <w:gridCol w:w="1083"/>
        <w:gridCol w:w="1379"/>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36E9EF87" w14:textId="2F129857" w:rsidR="009351B2" w:rsidRDefault="009351B2" w:rsidP="003E7640">
            <w:pPr>
              <w:jc w:val="right"/>
              <w:rPr>
                <w:rFonts w:eastAsia="Times New Roman" w:cs="Times New Roman"/>
              </w:rPr>
            </w:pPr>
            <w:r>
              <w:t>Coefficients:</w:t>
            </w:r>
          </w:p>
        </w:tc>
        <w:tc>
          <w:tcPr>
            <w:tcW w:w="1455" w:type="dxa"/>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22199E0" w14:textId="77777777" w:rsidR="00B52CB8" w:rsidRDefault="00B52CB8" w:rsidP="00B52CB8">
            <w:pPr>
              <w:jc w:val="right"/>
              <w:rPr>
                <w:rFonts w:eastAsia="Times New Roman" w:cs="Times New Roman"/>
              </w:rPr>
            </w:pPr>
          </w:p>
        </w:tc>
        <w:tc>
          <w:tcPr>
            <w:tcW w:w="1455" w:type="dxa"/>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commentRangeStart w:id="1153"/>
            <w:proofErr w:type="spellStart"/>
            <w:r>
              <w:t>LocationWinter</w:t>
            </w:r>
            <w:commentRangeEnd w:id="1153"/>
            <w:proofErr w:type="spellEnd"/>
            <w:r w:rsidR="006F5C41">
              <w:rPr>
                <w:rStyle w:val="CommentReference"/>
                <w:b w:val="0"/>
                <w:bCs w:val="0"/>
              </w:rPr>
              <w:commentReference w:id="1153"/>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35801DD" w14:textId="1A127AF5" w:rsidR="00B52CB8" w:rsidRDefault="00B52CB8" w:rsidP="00B52CB8">
            <w:pPr>
              <w:jc w:val="right"/>
              <w:rPr>
                <w:rFonts w:eastAsia="Times New Roman" w:cs="Times New Roman"/>
              </w:rPr>
            </w:pPr>
            <w:r>
              <w:t>month</w:t>
            </w:r>
          </w:p>
        </w:tc>
        <w:tc>
          <w:tcPr>
            <w:tcW w:w="1455" w:type="dxa"/>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CC005F9" w14:textId="1126FAF5" w:rsidR="00B52CB8" w:rsidRDefault="00B52CB8" w:rsidP="00B52CB8">
            <w:pPr>
              <w:jc w:val="right"/>
              <w:rPr>
                <w:rFonts w:eastAsia="Times New Roman" w:cs="Times New Roman"/>
              </w:rPr>
            </w:pPr>
            <w:r>
              <w:t>NADA</w:t>
            </w:r>
          </w:p>
        </w:tc>
        <w:tc>
          <w:tcPr>
            <w:tcW w:w="1455" w:type="dxa"/>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7998C92A" w14:textId="58DD3ED6" w:rsidR="009351B2" w:rsidRPr="00313CBC" w:rsidRDefault="009351B2" w:rsidP="009351B2">
            <w:pPr>
              <w:jc w:val="right"/>
              <w:rPr>
                <w:rFonts w:eastAsia="Times New Roman" w:cs="Times New Roman"/>
                <w:b w:val="0"/>
                <w:bCs w:val="0"/>
              </w:rPr>
            </w:pPr>
            <w:r w:rsidRPr="00313CBC">
              <w:rPr>
                <w:b w:val="0"/>
                <w:bCs w:val="0"/>
              </w:rPr>
              <w:lastRenderedPageBreak/>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F65C1DA" w:rsidR="00871F45" w:rsidRDefault="00990C8B" w:rsidP="00734FA2">
      <w:pPr>
        <w:pStyle w:val="Caption"/>
      </w:pPr>
      <w:r>
        <w:t xml:space="preserve">Figure </w:t>
      </w:r>
      <w:fldSimple w:instr=" SEQ Figure \* ARABIC ">
        <w:ins w:id="1154" w:author="Dave Contreras" w:date="2019-08-15T13:52:00Z">
          <w:r w:rsidR="002B71CF">
            <w:rPr>
              <w:noProof/>
            </w:rPr>
            <w:t>98</w:t>
          </w:r>
        </w:ins>
        <w:ins w:id="1155" w:author="Dave Contreras" w:date="2019-08-14T10:29:00Z">
          <w:del w:id="1156" w:author="Dave Contreras" w:date="2019-08-15T13:52:00Z">
            <w:r w:rsidR="00007294" w:rsidDel="002B71CF">
              <w:rPr>
                <w:noProof/>
              </w:rPr>
              <w:delText>97</w:delText>
            </w:r>
          </w:del>
        </w:ins>
        <w:del w:id="1157" w:author="Dave Contreras" w:date="2019-08-15T13:52:00Z">
          <w:r w:rsidR="00D1458F" w:rsidDel="002B71CF">
            <w:rPr>
              <w:noProof/>
            </w:rPr>
            <w:delText>94</w:delText>
          </w:r>
        </w:del>
      </w:fldSimple>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09B18005" w:rsidR="001313DF" w:rsidRDefault="00990C8B" w:rsidP="00734FA2">
      <w:pPr>
        <w:pStyle w:val="Caption"/>
      </w:pPr>
      <w:r>
        <w:t xml:space="preserve">Figure </w:t>
      </w:r>
      <w:fldSimple w:instr=" SEQ Figure \* ARABIC ">
        <w:ins w:id="1158" w:author="Dave Contreras" w:date="2019-08-15T13:52:00Z">
          <w:r w:rsidR="002B71CF">
            <w:rPr>
              <w:noProof/>
            </w:rPr>
            <w:t>99</w:t>
          </w:r>
        </w:ins>
        <w:ins w:id="1159" w:author="Dave Contreras" w:date="2019-08-14T10:29:00Z">
          <w:del w:id="1160" w:author="Dave Contreras" w:date="2019-08-15T13:52:00Z">
            <w:r w:rsidR="00007294" w:rsidDel="002B71CF">
              <w:rPr>
                <w:noProof/>
              </w:rPr>
              <w:delText>98</w:delText>
            </w:r>
          </w:del>
        </w:ins>
        <w:del w:id="1161" w:author="Dave Contreras" w:date="2019-08-15T13:52:00Z">
          <w:r w:rsidR="00D1458F" w:rsidDel="002B71CF">
            <w:rPr>
              <w:noProof/>
            </w:rPr>
            <w:delText>95</w:delText>
          </w:r>
        </w:del>
      </w:fldSimple>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79D29036" w:rsidR="001313DF" w:rsidRDefault="00990C8B" w:rsidP="00734FA2">
      <w:pPr>
        <w:pStyle w:val="Caption"/>
      </w:pPr>
      <w:r>
        <w:t xml:space="preserve">Figure </w:t>
      </w:r>
      <w:fldSimple w:instr=" SEQ Figure \* ARABIC ">
        <w:ins w:id="1162" w:author="Dave Contreras" w:date="2019-08-15T13:52:00Z">
          <w:r w:rsidR="002B71CF">
            <w:rPr>
              <w:noProof/>
            </w:rPr>
            <w:t>100</w:t>
          </w:r>
        </w:ins>
        <w:ins w:id="1163" w:author="Dave Contreras" w:date="2019-08-14T10:29:00Z">
          <w:del w:id="1164" w:author="Dave Contreras" w:date="2019-08-15T13:52:00Z">
            <w:r w:rsidR="00007294" w:rsidDel="002B71CF">
              <w:rPr>
                <w:noProof/>
              </w:rPr>
              <w:delText>99</w:delText>
            </w:r>
          </w:del>
        </w:ins>
        <w:del w:id="1165" w:author="Dave Contreras" w:date="2019-08-15T13:52:00Z">
          <w:r w:rsidR="00D1458F" w:rsidDel="002B71CF">
            <w:rPr>
              <w:noProof/>
            </w:rPr>
            <w:delText>96</w:delText>
          </w:r>
        </w:del>
      </w:fldSimple>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30EB54AC" w:rsidR="001313DF" w:rsidRDefault="004C217D" w:rsidP="00734FA2">
      <w:pPr>
        <w:pStyle w:val="Caption"/>
      </w:pPr>
      <w:r>
        <w:t xml:space="preserve">Figure </w:t>
      </w:r>
      <w:fldSimple w:instr=" SEQ Figure \* ARABIC ">
        <w:ins w:id="1166" w:author="Dave Contreras" w:date="2019-08-15T13:52:00Z">
          <w:r w:rsidR="002B71CF">
            <w:rPr>
              <w:noProof/>
            </w:rPr>
            <w:t>101</w:t>
          </w:r>
        </w:ins>
        <w:ins w:id="1167" w:author="Dave Contreras" w:date="2019-08-14T10:29:00Z">
          <w:del w:id="1168" w:author="Dave Contreras" w:date="2019-08-15T13:52:00Z">
            <w:r w:rsidR="00007294" w:rsidDel="002B71CF">
              <w:rPr>
                <w:noProof/>
              </w:rPr>
              <w:delText>100</w:delText>
            </w:r>
          </w:del>
        </w:ins>
        <w:del w:id="1169" w:author="Dave Contreras" w:date="2019-08-15T13:52:00Z">
          <w:r w:rsidR="00D1458F" w:rsidDel="002B71CF">
            <w:rPr>
              <w:noProof/>
            </w:rPr>
            <w:delText>97</w:delText>
          </w:r>
        </w:del>
      </w:fldSimple>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2DEA1EE2" w:rsidR="001313DF" w:rsidRDefault="00751DF1" w:rsidP="00734FA2">
      <w:pPr>
        <w:pStyle w:val="Caption"/>
      </w:pPr>
      <w:r>
        <w:t xml:space="preserve">Figure </w:t>
      </w:r>
      <w:fldSimple w:instr=" SEQ Figure \* ARABIC ">
        <w:ins w:id="1170" w:author="Dave Contreras" w:date="2019-08-15T13:52:00Z">
          <w:r w:rsidR="002B71CF">
            <w:rPr>
              <w:noProof/>
            </w:rPr>
            <w:t>102</w:t>
          </w:r>
        </w:ins>
        <w:ins w:id="1171" w:author="Dave Contreras" w:date="2019-08-14T10:29:00Z">
          <w:del w:id="1172" w:author="Dave Contreras" w:date="2019-08-15T13:52:00Z">
            <w:r w:rsidR="00007294" w:rsidDel="002B71CF">
              <w:rPr>
                <w:noProof/>
              </w:rPr>
              <w:delText>101</w:delText>
            </w:r>
          </w:del>
        </w:ins>
        <w:del w:id="1173" w:author="Dave Contreras" w:date="2019-08-15T13:52:00Z">
          <w:r w:rsidR="00D1458F" w:rsidDel="002B71CF">
            <w:rPr>
              <w:noProof/>
            </w:rPr>
            <w:delText>98</w:delText>
          </w:r>
        </w:del>
      </w:fldSimple>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fldSimple w:instr=" SEQ Table \* ARABIC ">
        <w:r>
          <w:rPr>
            <w:noProof/>
          </w:rPr>
          <w:t>31</w:t>
        </w:r>
      </w:fldSimple>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 xml:space="preserve">Stuckenia </w:t>
            </w:r>
            <w:proofErr w:type="spellStart"/>
            <w:r>
              <w:rPr>
                <w:rFonts w:ascii="Calibri" w:eastAsia="Times New Roman" w:hAnsi="Calibri" w:cs="Calibri"/>
                <w:b/>
                <w:bCs/>
              </w:rPr>
              <w:t>pectinata</w:t>
            </w:r>
            <w:proofErr w:type="spellEnd"/>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 xml:space="preserve">Egeria </w:t>
            </w:r>
            <w:proofErr w:type="spellStart"/>
            <w:r>
              <w:rPr>
                <w:rFonts w:ascii="Calibri" w:eastAsia="Times New Roman" w:hAnsi="Calibri" w:cs="Calibri"/>
                <w:b/>
                <w:bCs/>
              </w:rPr>
              <w:t>densa</w:t>
            </w:r>
            <w:proofErr w:type="spellEnd"/>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proofErr w:type="spellStart"/>
            <w:r>
              <w:rPr>
                <w:rFonts w:ascii="Calibri" w:eastAsia="Times New Roman" w:hAnsi="Calibri" w:cs="Calibri"/>
                <w:b/>
                <w:bCs/>
              </w:rPr>
              <w:t>Myriophyllum</w:t>
            </w:r>
            <w:proofErr w:type="spellEnd"/>
            <w:r>
              <w:rPr>
                <w:rFonts w:ascii="Calibri" w:eastAsia="Times New Roman" w:hAnsi="Calibri" w:cs="Calibri"/>
                <w:b/>
                <w:bCs/>
              </w:rPr>
              <w:t xml:space="preserve">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proofErr w:type="spellStart"/>
            <w:r>
              <w:rPr>
                <w:rFonts w:ascii="Calibri" w:eastAsia="Times New Roman" w:hAnsi="Calibri" w:cs="Calibri"/>
                <w:b/>
                <w:bCs/>
              </w:rPr>
              <w:t>Potamogeton</w:t>
            </w:r>
            <w:proofErr w:type="spellEnd"/>
            <w:r>
              <w:rPr>
                <w:rFonts w:ascii="Calibri" w:eastAsia="Times New Roman" w:hAnsi="Calibri" w:cs="Calibri"/>
                <w:b/>
                <w:bCs/>
              </w:rPr>
              <w:t xml:space="preserve">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7073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148D0445" w:rsidR="00D4717E" w:rsidRDefault="00D4717E" w:rsidP="005045A8">
                            <w:pPr>
                              <w:pStyle w:val="Caption"/>
                              <w:rPr>
                                <w:noProof/>
                              </w:rPr>
                            </w:pPr>
                            <w:bookmarkStart w:id="1174" w:name="_Ref14701605"/>
                            <w:r>
                              <w:t xml:space="preserve">Figure </w:t>
                            </w:r>
                            <w:r>
                              <w:rPr>
                                <w:noProof/>
                              </w:rPr>
                              <w:fldChar w:fldCharType="begin"/>
                            </w:r>
                            <w:r>
                              <w:rPr>
                                <w:noProof/>
                              </w:rPr>
                              <w:instrText xml:space="preserve"> SEQ Figure \* ARABIC </w:instrText>
                            </w:r>
                            <w:r>
                              <w:rPr>
                                <w:noProof/>
                              </w:rPr>
                              <w:fldChar w:fldCharType="separate"/>
                            </w:r>
                            <w:ins w:id="1175" w:author="Dave Contreras" w:date="2019-08-15T13:52:00Z">
                              <w:r>
                                <w:rPr>
                                  <w:noProof/>
                                </w:rPr>
                                <w:t>103</w:t>
                              </w:r>
                            </w:ins>
                            <w:ins w:id="1176" w:author="Dave Contreras" w:date="2019-08-14T10:29:00Z">
                              <w:del w:id="1177" w:author="Dave Contreras" w:date="2019-08-15T13:52:00Z">
                                <w:r w:rsidDel="002B71CF">
                                  <w:rPr>
                                    <w:noProof/>
                                  </w:rPr>
                                  <w:delText>102</w:delText>
                                </w:r>
                              </w:del>
                            </w:ins>
                            <w:del w:id="1178" w:author="Dave Contreras" w:date="2019-08-15T13:52:00Z">
                              <w:r w:rsidDel="002B71CF">
                                <w:rPr>
                                  <w:noProof/>
                                </w:rPr>
                                <w:delText>99</w:delText>
                              </w:r>
                            </w:del>
                            <w:r>
                              <w:rPr>
                                <w:noProof/>
                              </w:rPr>
                              <w:fldChar w:fldCharType="end"/>
                            </w:r>
                            <w:bookmarkEnd w:id="1174"/>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148D0445" w:rsidR="00D4717E" w:rsidRDefault="00D4717E" w:rsidP="005045A8">
                      <w:pPr>
                        <w:pStyle w:val="Caption"/>
                        <w:rPr>
                          <w:noProof/>
                        </w:rPr>
                      </w:pPr>
                      <w:bookmarkStart w:id="1179" w:name="_Ref14701605"/>
                      <w:r>
                        <w:t xml:space="preserve">Figure </w:t>
                      </w:r>
                      <w:r>
                        <w:rPr>
                          <w:noProof/>
                        </w:rPr>
                        <w:fldChar w:fldCharType="begin"/>
                      </w:r>
                      <w:r>
                        <w:rPr>
                          <w:noProof/>
                        </w:rPr>
                        <w:instrText xml:space="preserve"> SEQ Figure \* ARABIC </w:instrText>
                      </w:r>
                      <w:r>
                        <w:rPr>
                          <w:noProof/>
                        </w:rPr>
                        <w:fldChar w:fldCharType="separate"/>
                      </w:r>
                      <w:ins w:id="1180" w:author="Dave Contreras" w:date="2019-08-15T13:52:00Z">
                        <w:r>
                          <w:rPr>
                            <w:noProof/>
                          </w:rPr>
                          <w:t>103</w:t>
                        </w:r>
                      </w:ins>
                      <w:ins w:id="1181" w:author="Dave Contreras" w:date="2019-08-14T10:29:00Z">
                        <w:del w:id="1182" w:author="Dave Contreras" w:date="2019-08-15T13:52:00Z">
                          <w:r w:rsidDel="002B71CF">
                            <w:rPr>
                              <w:noProof/>
                            </w:rPr>
                            <w:delText>102</w:delText>
                          </w:r>
                        </w:del>
                      </w:ins>
                      <w:del w:id="1183" w:author="Dave Contreras" w:date="2019-08-15T13:52:00Z">
                        <w:r w:rsidDel="002B71CF">
                          <w:rPr>
                            <w:noProof/>
                          </w:rPr>
                          <w:delText>99</w:delText>
                        </w:r>
                      </w:del>
                      <w:r>
                        <w:rPr>
                          <w:noProof/>
                        </w:rPr>
                        <w:fldChar w:fldCharType="end"/>
                      </w:r>
                      <w:bookmarkEnd w:id="1179"/>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2547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4624"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0A95DAD3" w:rsidR="00D4717E" w:rsidRDefault="00D4717E" w:rsidP="0073763D">
                            <w:pPr>
                              <w:pStyle w:val="Caption"/>
                              <w:rPr>
                                <w:noProof/>
                              </w:rPr>
                            </w:pPr>
                            <w:bookmarkStart w:id="1184" w:name="_Ref14698748"/>
                            <w:r>
                              <w:t xml:space="preserve">Figure </w:t>
                            </w:r>
                            <w:r>
                              <w:rPr>
                                <w:noProof/>
                              </w:rPr>
                              <w:fldChar w:fldCharType="begin"/>
                            </w:r>
                            <w:r>
                              <w:rPr>
                                <w:noProof/>
                              </w:rPr>
                              <w:instrText xml:space="preserve"> SEQ Figure \* ARABIC </w:instrText>
                            </w:r>
                            <w:r>
                              <w:rPr>
                                <w:noProof/>
                              </w:rPr>
                              <w:fldChar w:fldCharType="separate"/>
                            </w:r>
                            <w:ins w:id="1185" w:author="Dave Contreras" w:date="2019-08-15T13:52:00Z">
                              <w:r>
                                <w:rPr>
                                  <w:noProof/>
                                </w:rPr>
                                <w:t>104</w:t>
                              </w:r>
                            </w:ins>
                            <w:ins w:id="1186" w:author="Dave Contreras" w:date="2019-08-14T10:29:00Z">
                              <w:del w:id="1187" w:author="Dave Contreras" w:date="2019-08-15T13:52:00Z">
                                <w:r w:rsidDel="002B71CF">
                                  <w:rPr>
                                    <w:noProof/>
                                  </w:rPr>
                                  <w:delText>103</w:delText>
                                </w:r>
                              </w:del>
                            </w:ins>
                            <w:del w:id="1188" w:author="Dave Contreras" w:date="2019-08-15T13:52:00Z">
                              <w:r w:rsidDel="002B71CF">
                                <w:rPr>
                                  <w:noProof/>
                                </w:rPr>
                                <w:delText>100</w:delText>
                              </w:r>
                            </w:del>
                            <w:r>
                              <w:rPr>
                                <w:noProof/>
                              </w:rPr>
                              <w:fldChar w:fldCharType="end"/>
                            </w:r>
                            <w:bookmarkEnd w:id="1184"/>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0A95DAD3" w:rsidR="00D4717E" w:rsidRDefault="00D4717E" w:rsidP="0073763D">
                      <w:pPr>
                        <w:pStyle w:val="Caption"/>
                        <w:rPr>
                          <w:noProof/>
                        </w:rPr>
                      </w:pPr>
                      <w:bookmarkStart w:id="1189" w:name="_Ref14698748"/>
                      <w:r>
                        <w:t xml:space="preserve">Figure </w:t>
                      </w:r>
                      <w:r>
                        <w:rPr>
                          <w:noProof/>
                        </w:rPr>
                        <w:fldChar w:fldCharType="begin"/>
                      </w:r>
                      <w:r>
                        <w:rPr>
                          <w:noProof/>
                        </w:rPr>
                        <w:instrText xml:space="preserve"> SEQ Figure \* ARABIC </w:instrText>
                      </w:r>
                      <w:r>
                        <w:rPr>
                          <w:noProof/>
                        </w:rPr>
                        <w:fldChar w:fldCharType="separate"/>
                      </w:r>
                      <w:ins w:id="1190" w:author="Dave Contreras" w:date="2019-08-15T13:52:00Z">
                        <w:r>
                          <w:rPr>
                            <w:noProof/>
                          </w:rPr>
                          <w:t>104</w:t>
                        </w:r>
                      </w:ins>
                      <w:ins w:id="1191" w:author="Dave Contreras" w:date="2019-08-14T10:29:00Z">
                        <w:del w:id="1192" w:author="Dave Contreras" w:date="2019-08-15T13:52:00Z">
                          <w:r w:rsidDel="002B71CF">
                            <w:rPr>
                              <w:noProof/>
                            </w:rPr>
                            <w:delText>103</w:delText>
                          </w:r>
                        </w:del>
                      </w:ins>
                      <w:del w:id="1193" w:author="Dave Contreras" w:date="2019-08-15T13:52:00Z">
                        <w:r w:rsidDel="002B71CF">
                          <w:rPr>
                            <w:noProof/>
                          </w:rPr>
                          <w:delText>100</w:delText>
                        </w:r>
                      </w:del>
                      <w:r>
                        <w:rPr>
                          <w:noProof/>
                        </w:rPr>
                        <w:fldChar w:fldCharType="end"/>
                      </w:r>
                      <w:bookmarkEnd w:id="1189"/>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17280"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715584"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10027403" w:rsidR="00D4717E" w:rsidRDefault="00D4717E" w:rsidP="005045A8">
                            <w:pPr>
                              <w:pStyle w:val="Caption"/>
                              <w:rPr>
                                <w:noProof/>
                              </w:rPr>
                            </w:pPr>
                            <w:bookmarkStart w:id="1194" w:name="_Ref14701608"/>
                            <w:r>
                              <w:t xml:space="preserve">Figure </w:t>
                            </w:r>
                            <w:r>
                              <w:rPr>
                                <w:noProof/>
                              </w:rPr>
                              <w:fldChar w:fldCharType="begin"/>
                            </w:r>
                            <w:r>
                              <w:rPr>
                                <w:noProof/>
                              </w:rPr>
                              <w:instrText xml:space="preserve"> SEQ Figure \* ARABIC </w:instrText>
                            </w:r>
                            <w:r>
                              <w:rPr>
                                <w:noProof/>
                              </w:rPr>
                              <w:fldChar w:fldCharType="separate"/>
                            </w:r>
                            <w:ins w:id="1195" w:author="Dave Contreras" w:date="2019-08-15T13:52:00Z">
                              <w:r>
                                <w:rPr>
                                  <w:noProof/>
                                </w:rPr>
                                <w:t>105</w:t>
                              </w:r>
                            </w:ins>
                            <w:ins w:id="1196" w:author="Dave Contreras" w:date="2019-08-14T10:29:00Z">
                              <w:del w:id="1197" w:author="Dave Contreras" w:date="2019-08-15T13:52:00Z">
                                <w:r w:rsidDel="002B71CF">
                                  <w:rPr>
                                    <w:noProof/>
                                  </w:rPr>
                                  <w:delText>104</w:delText>
                                </w:r>
                              </w:del>
                            </w:ins>
                            <w:del w:id="1198" w:author="Dave Contreras" w:date="2019-08-15T13:52:00Z">
                              <w:r w:rsidDel="002B71CF">
                                <w:rPr>
                                  <w:noProof/>
                                </w:rPr>
                                <w:delText>101</w:delText>
                              </w:r>
                            </w:del>
                            <w:r>
                              <w:rPr>
                                <w:noProof/>
                              </w:rPr>
                              <w:fldChar w:fldCharType="end"/>
                            </w:r>
                            <w:bookmarkEnd w:id="1194"/>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10027403" w:rsidR="00D4717E" w:rsidRDefault="00D4717E" w:rsidP="005045A8">
                      <w:pPr>
                        <w:pStyle w:val="Caption"/>
                        <w:rPr>
                          <w:noProof/>
                        </w:rPr>
                      </w:pPr>
                      <w:bookmarkStart w:id="1199" w:name="_Ref14701608"/>
                      <w:r>
                        <w:t xml:space="preserve">Figure </w:t>
                      </w:r>
                      <w:r>
                        <w:rPr>
                          <w:noProof/>
                        </w:rPr>
                        <w:fldChar w:fldCharType="begin"/>
                      </w:r>
                      <w:r>
                        <w:rPr>
                          <w:noProof/>
                        </w:rPr>
                        <w:instrText xml:space="preserve"> SEQ Figure \* ARABIC </w:instrText>
                      </w:r>
                      <w:r>
                        <w:rPr>
                          <w:noProof/>
                        </w:rPr>
                        <w:fldChar w:fldCharType="separate"/>
                      </w:r>
                      <w:ins w:id="1200" w:author="Dave Contreras" w:date="2019-08-15T13:52:00Z">
                        <w:r>
                          <w:rPr>
                            <w:noProof/>
                          </w:rPr>
                          <w:t>105</w:t>
                        </w:r>
                      </w:ins>
                      <w:ins w:id="1201" w:author="Dave Contreras" w:date="2019-08-14T10:29:00Z">
                        <w:del w:id="1202" w:author="Dave Contreras" w:date="2019-08-15T13:52:00Z">
                          <w:r w:rsidDel="002B71CF">
                            <w:rPr>
                              <w:noProof/>
                            </w:rPr>
                            <w:delText>104</w:delText>
                          </w:r>
                        </w:del>
                      </w:ins>
                      <w:del w:id="1203" w:author="Dave Contreras" w:date="2019-08-15T13:52:00Z">
                        <w:r w:rsidDel="002B71CF">
                          <w:rPr>
                            <w:noProof/>
                          </w:rPr>
                          <w:delText>101</w:delText>
                        </w:r>
                      </w:del>
                      <w:r>
                        <w:rPr>
                          <w:noProof/>
                        </w:rPr>
                        <w:fldChar w:fldCharType="end"/>
                      </w:r>
                      <w:bookmarkEnd w:id="1199"/>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4185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8281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791BCDC6" w:rsidR="00D4717E" w:rsidRDefault="00D4717E" w:rsidP="0073338D">
                            <w:pPr>
                              <w:pStyle w:val="Caption"/>
                              <w:rPr>
                                <w:noProof/>
                              </w:rPr>
                            </w:pPr>
                            <w:bookmarkStart w:id="1204" w:name="_Ref14701609"/>
                            <w:r>
                              <w:t xml:space="preserve">Figure </w:t>
                            </w:r>
                            <w:r>
                              <w:rPr>
                                <w:noProof/>
                              </w:rPr>
                              <w:fldChar w:fldCharType="begin"/>
                            </w:r>
                            <w:r>
                              <w:rPr>
                                <w:noProof/>
                              </w:rPr>
                              <w:instrText xml:space="preserve"> SEQ Figure \* ARABIC </w:instrText>
                            </w:r>
                            <w:r>
                              <w:rPr>
                                <w:noProof/>
                              </w:rPr>
                              <w:fldChar w:fldCharType="separate"/>
                            </w:r>
                            <w:ins w:id="1205" w:author="Dave Contreras" w:date="2019-08-15T13:52:00Z">
                              <w:r>
                                <w:rPr>
                                  <w:noProof/>
                                </w:rPr>
                                <w:t>106</w:t>
                              </w:r>
                            </w:ins>
                            <w:ins w:id="1206" w:author="Dave Contreras" w:date="2019-08-14T10:29:00Z">
                              <w:del w:id="1207" w:author="Dave Contreras" w:date="2019-08-15T13:52:00Z">
                                <w:r w:rsidDel="002B71CF">
                                  <w:rPr>
                                    <w:noProof/>
                                  </w:rPr>
                                  <w:delText>105</w:delText>
                                </w:r>
                              </w:del>
                            </w:ins>
                            <w:del w:id="1208" w:author="Dave Contreras" w:date="2019-08-15T13:52:00Z">
                              <w:r w:rsidDel="002B71CF">
                                <w:rPr>
                                  <w:noProof/>
                                </w:rPr>
                                <w:delText>102</w:delText>
                              </w:r>
                            </w:del>
                            <w:r>
                              <w:rPr>
                                <w:noProof/>
                              </w:rPr>
                              <w:fldChar w:fldCharType="end"/>
                            </w:r>
                            <w:bookmarkEnd w:id="1204"/>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791BCDC6" w:rsidR="00D4717E" w:rsidRDefault="00D4717E" w:rsidP="0073338D">
                      <w:pPr>
                        <w:pStyle w:val="Caption"/>
                        <w:rPr>
                          <w:noProof/>
                        </w:rPr>
                      </w:pPr>
                      <w:bookmarkStart w:id="1209" w:name="_Ref14701609"/>
                      <w:r>
                        <w:t xml:space="preserve">Figure </w:t>
                      </w:r>
                      <w:r>
                        <w:rPr>
                          <w:noProof/>
                        </w:rPr>
                        <w:fldChar w:fldCharType="begin"/>
                      </w:r>
                      <w:r>
                        <w:rPr>
                          <w:noProof/>
                        </w:rPr>
                        <w:instrText xml:space="preserve"> SEQ Figure \* ARABIC </w:instrText>
                      </w:r>
                      <w:r>
                        <w:rPr>
                          <w:noProof/>
                        </w:rPr>
                        <w:fldChar w:fldCharType="separate"/>
                      </w:r>
                      <w:ins w:id="1210" w:author="Dave Contreras" w:date="2019-08-15T13:52:00Z">
                        <w:r>
                          <w:rPr>
                            <w:noProof/>
                          </w:rPr>
                          <w:t>106</w:t>
                        </w:r>
                      </w:ins>
                      <w:ins w:id="1211" w:author="Dave Contreras" w:date="2019-08-14T10:29:00Z">
                        <w:del w:id="1212" w:author="Dave Contreras" w:date="2019-08-15T13:52:00Z">
                          <w:r w:rsidDel="002B71CF">
                            <w:rPr>
                              <w:noProof/>
                            </w:rPr>
                            <w:delText>105</w:delText>
                          </w:r>
                        </w:del>
                      </w:ins>
                      <w:del w:id="1213" w:author="Dave Contreras" w:date="2019-08-15T13:52:00Z">
                        <w:r w:rsidDel="002B71CF">
                          <w:rPr>
                            <w:noProof/>
                          </w:rPr>
                          <w:delText>102</w:delText>
                        </w:r>
                      </w:del>
                      <w:r>
                        <w:rPr>
                          <w:noProof/>
                        </w:rPr>
                        <w:fldChar w:fldCharType="end"/>
                      </w:r>
                      <w:bookmarkEnd w:id="1209"/>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33664"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72377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68F2F1E9" w:rsidR="00D4717E" w:rsidRDefault="00D4717E" w:rsidP="005045A8">
                            <w:pPr>
                              <w:pStyle w:val="Caption"/>
                              <w:rPr>
                                <w:noProof/>
                              </w:rPr>
                            </w:pPr>
                            <w:bookmarkStart w:id="1214" w:name="_Ref14701610"/>
                            <w:r>
                              <w:t xml:space="preserve">Figure </w:t>
                            </w:r>
                            <w:r>
                              <w:rPr>
                                <w:noProof/>
                              </w:rPr>
                              <w:fldChar w:fldCharType="begin"/>
                            </w:r>
                            <w:r>
                              <w:rPr>
                                <w:noProof/>
                              </w:rPr>
                              <w:instrText xml:space="preserve"> SEQ Figure \* ARABIC </w:instrText>
                            </w:r>
                            <w:r>
                              <w:rPr>
                                <w:noProof/>
                              </w:rPr>
                              <w:fldChar w:fldCharType="separate"/>
                            </w:r>
                            <w:ins w:id="1215" w:author="Dave Contreras" w:date="2019-08-15T13:52:00Z">
                              <w:r>
                                <w:rPr>
                                  <w:noProof/>
                                </w:rPr>
                                <w:t>107</w:t>
                              </w:r>
                            </w:ins>
                            <w:ins w:id="1216" w:author="Dave Contreras" w:date="2019-08-14T10:29:00Z">
                              <w:del w:id="1217" w:author="Dave Contreras" w:date="2019-08-15T13:52:00Z">
                                <w:r w:rsidDel="002B71CF">
                                  <w:rPr>
                                    <w:noProof/>
                                  </w:rPr>
                                  <w:delText>106</w:delText>
                                </w:r>
                              </w:del>
                            </w:ins>
                            <w:del w:id="1218" w:author="Dave Contreras" w:date="2019-08-15T13:52:00Z">
                              <w:r w:rsidDel="002B71CF">
                                <w:rPr>
                                  <w:noProof/>
                                </w:rPr>
                                <w:delText>103</w:delText>
                              </w:r>
                            </w:del>
                            <w:r>
                              <w:rPr>
                                <w:noProof/>
                              </w:rPr>
                              <w:fldChar w:fldCharType="end"/>
                            </w:r>
                            <w:bookmarkEnd w:id="1214"/>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68F2F1E9" w:rsidR="00D4717E" w:rsidRDefault="00D4717E" w:rsidP="005045A8">
                      <w:pPr>
                        <w:pStyle w:val="Caption"/>
                        <w:rPr>
                          <w:noProof/>
                        </w:rPr>
                      </w:pPr>
                      <w:bookmarkStart w:id="1219" w:name="_Ref14701610"/>
                      <w:r>
                        <w:t xml:space="preserve">Figure </w:t>
                      </w:r>
                      <w:r>
                        <w:rPr>
                          <w:noProof/>
                        </w:rPr>
                        <w:fldChar w:fldCharType="begin"/>
                      </w:r>
                      <w:r>
                        <w:rPr>
                          <w:noProof/>
                        </w:rPr>
                        <w:instrText xml:space="preserve"> SEQ Figure \* ARABIC </w:instrText>
                      </w:r>
                      <w:r>
                        <w:rPr>
                          <w:noProof/>
                        </w:rPr>
                        <w:fldChar w:fldCharType="separate"/>
                      </w:r>
                      <w:ins w:id="1220" w:author="Dave Contreras" w:date="2019-08-15T13:52:00Z">
                        <w:r>
                          <w:rPr>
                            <w:noProof/>
                          </w:rPr>
                          <w:t>107</w:t>
                        </w:r>
                      </w:ins>
                      <w:ins w:id="1221" w:author="Dave Contreras" w:date="2019-08-14T10:29:00Z">
                        <w:del w:id="1222" w:author="Dave Contreras" w:date="2019-08-15T13:52:00Z">
                          <w:r w:rsidDel="002B71CF">
                            <w:rPr>
                              <w:noProof/>
                            </w:rPr>
                            <w:delText>106</w:delText>
                          </w:r>
                        </w:del>
                      </w:ins>
                      <w:del w:id="1223" w:author="Dave Contreras" w:date="2019-08-15T13:52:00Z">
                        <w:r w:rsidDel="002B71CF">
                          <w:rPr>
                            <w:noProof/>
                          </w:rPr>
                          <w:delText>103</w:delText>
                        </w:r>
                      </w:del>
                      <w:r>
                        <w:rPr>
                          <w:noProof/>
                        </w:rPr>
                        <w:fldChar w:fldCharType="end"/>
                      </w:r>
                      <w:bookmarkEnd w:id="1219"/>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50048"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91008"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7C72878D" w:rsidR="00D4717E" w:rsidRDefault="00D4717E" w:rsidP="0073338D">
                            <w:pPr>
                              <w:pStyle w:val="Caption"/>
                              <w:rPr>
                                <w:noProof/>
                              </w:rPr>
                            </w:pPr>
                            <w:bookmarkStart w:id="1224" w:name="_Ref14701611"/>
                            <w:r>
                              <w:t xml:space="preserve">Figure </w:t>
                            </w:r>
                            <w:r>
                              <w:rPr>
                                <w:noProof/>
                              </w:rPr>
                              <w:fldChar w:fldCharType="begin"/>
                            </w:r>
                            <w:r>
                              <w:rPr>
                                <w:noProof/>
                              </w:rPr>
                              <w:instrText xml:space="preserve"> SEQ Figure \* ARABIC </w:instrText>
                            </w:r>
                            <w:r>
                              <w:rPr>
                                <w:noProof/>
                              </w:rPr>
                              <w:fldChar w:fldCharType="separate"/>
                            </w:r>
                            <w:ins w:id="1225" w:author="Dave Contreras" w:date="2019-08-15T13:52:00Z">
                              <w:r>
                                <w:rPr>
                                  <w:noProof/>
                                </w:rPr>
                                <w:t>108</w:t>
                              </w:r>
                            </w:ins>
                            <w:ins w:id="1226" w:author="Dave Contreras" w:date="2019-08-14T10:29:00Z">
                              <w:del w:id="1227" w:author="Dave Contreras" w:date="2019-08-15T13:52:00Z">
                                <w:r w:rsidDel="002B71CF">
                                  <w:rPr>
                                    <w:noProof/>
                                  </w:rPr>
                                  <w:delText>107</w:delText>
                                </w:r>
                              </w:del>
                            </w:ins>
                            <w:del w:id="1228" w:author="Dave Contreras" w:date="2019-08-15T13:52:00Z">
                              <w:r w:rsidDel="002B71CF">
                                <w:rPr>
                                  <w:noProof/>
                                </w:rPr>
                                <w:delText>104</w:delText>
                              </w:r>
                            </w:del>
                            <w:r>
                              <w:rPr>
                                <w:noProof/>
                              </w:rPr>
                              <w:fldChar w:fldCharType="end"/>
                            </w:r>
                            <w:bookmarkEnd w:id="1224"/>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7C72878D" w:rsidR="00D4717E" w:rsidRDefault="00D4717E" w:rsidP="0073338D">
                      <w:pPr>
                        <w:pStyle w:val="Caption"/>
                        <w:rPr>
                          <w:noProof/>
                        </w:rPr>
                      </w:pPr>
                      <w:bookmarkStart w:id="1229" w:name="_Ref14701611"/>
                      <w:r>
                        <w:t xml:space="preserve">Figure </w:t>
                      </w:r>
                      <w:r>
                        <w:rPr>
                          <w:noProof/>
                        </w:rPr>
                        <w:fldChar w:fldCharType="begin"/>
                      </w:r>
                      <w:r>
                        <w:rPr>
                          <w:noProof/>
                        </w:rPr>
                        <w:instrText xml:space="preserve"> SEQ Figure \* ARABIC </w:instrText>
                      </w:r>
                      <w:r>
                        <w:rPr>
                          <w:noProof/>
                        </w:rPr>
                        <w:fldChar w:fldCharType="separate"/>
                      </w:r>
                      <w:ins w:id="1230" w:author="Dave Contreras" w:date="2019-08-15T13:52:00Z">
                        <w:r>
                          <w:rPr>
                            <w:noProof/>
                          </w:rPr>
                          <w:t>108</w:t>
                        </w:r>
                      </w:ins>
                      <w:ins w:id="1231" w:author="Dave Contreras" w:date="2019-08-14T10:29:00Z">
                        <w:del w:id="1232" w:author="Dave Contreras" w:date="2019-08-15T13:52:00Z">
                          <w:r w:rsidDel="002B71CF">
                            <w:rPr>
                              <w:noProof/>
                            </w:rPr>
                            <w:delText>107</w:delText>
                          </w:r>
                        </w:del>
                      </w:ins>
                      <w:del w:id="1233" w:author="Dave Contreras" w:date="2019-08-15T13:52:00Z">
                        <w:r w:rsidDel="002B71CF">
                          <w:rPr>
                            <w:noProof/>
                          </w:rPr>
                          <w:delText>104</w:delText>
                        </w:r>
                      </w:del>
                      <w:r>
                        <w:rPr>
                          <w:noProof/>
                        </w:rPr>
                        <w:fldChar w:fldCharType="end"/>
                      </w:r>
                      <w:bookmarkEnd w:id="1229"/>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58240"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65987FF5" w:rsidR="005045A8" w:rsidRDefault="005045A8" w:rsidP="005045A8">
      <w:pPr>
        <w:pStyle w:val="Caption"/>
      </w:pPr>
      <w:bookmarkStart w:id="1234"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35" w:author="Dave Contreras" w:date="2019-08-15T13:52:00Z">
        <w:r w:rsidR="002B71CF">
          <w:rPr>
            <w:noProof/>
          </w:rPr>
          <w:t>109</w:t>
        </w:r>
      </w:ins>
      <w:ins w:id="1236" w:author="Dave Contreras" w:date="2019-08-14T10:29:00Z">
        <w:del w:id="1237" w:author="Dave Contreras" w:date="2019-08-15T13:52:00Z">
          <w:r w:rsidR="00007294" w:rsidDel="002B71CF">
            <w:rPr>
              <w:noProof/>
            </w:rPr>
            <w:delText>108</w:delText>
          </w:r>
        </w:del>
      </w:ins>
      <w:del w:id="1238" w:author="Dave Contreras" w:date="2019-08-15T13:52:00Z">
        <w:r w:rsidR="00D1458F" w:rsidDel="002B71CF">
          <w:rPr>
            <w:noProof/>
          </w:rPr>
          <w:delText>105</w:delText>
        </w:r>
      </w:del>
      <w:r w:rsidR="00E40F35">
        <w:rPr>
          <w:noProof/>
        </w:rPr>
        <w:fldChar w:fldCharType="end"/>
      </w:r>
      <w:bookmarkEnd w:id="1234"/>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99200"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3BB033B" w:rsidR="00D4717E" w:rsidRDefault="00D4717E" w:rsidP="0073338D">
                            <w:pPr>
                              <w:pStyle w:val="Caption"/>
                              <w:rPr>
                                <w:noProof/>
                              </w:rPr>
                            </w:pPr>
                            <w:bookmarkStart w:id="1239" w:name="_Ref14701614"/>
                            <w:r>
                              <w:t xml:space="preserve">Figure </w:t>
                            </w:r>
                            <w:r>
                              <w:rPr>
                                <w:noProof/>
                              </w:rPr>
                              <w:fldChar w:fldCharType="begin"/>
                            </w:r>
                            <w:r>
                              <w:rPr>
                                <w:noProof/>
                              </w:rPr>
                              <w:instrText xml:space="preserve"> SEQ Figure \* ARABIC </w:instrText>
                            </w:r>
                            <w:r>
                              <w:rPr>
                                <w:noProof/>
                              </w:rPr>
                              <w:fldChar w:fldCharType="separate"/>
                            </w:r>
                            <w:ins w:id="1240" w:author="Dave Contreras" w:date="2019-08-15T13:52:00Z">
                              <w:r>
                                <w:rPr>
                                  <w:noProof/>
                                </w:rPr>
                                <w:t>110</w:t>
                              </w:r>
                            </w:ins>
                            <w:ins w:id="1241" w:author="Dave Contreras" w:date="2019-08-14T10:29:00Z">
                              <w:del w:id="1242" w:author="Dave Contreras" w:date="2019-08-15T13:52:00Z">
                                <w:r w:rsidDel="002B71CF">
                                  <w:rPr>
                                    <w:noProof/>
                                  </w:rPr>
                                  <w:delText>109</w:delText>
                                </w:r>
                              </w:del>
                            </w:ins>
                            <w:del w:id="1243" w:author="Dave Contreras" w:date="2019-08-15T13:52:00Z">
                              <w:r w:rsidDel="002B71CF">
                                <w:rPr>
                                  <w:noProof/>
                                </w:rPr>
                                <w:delText>106</w:delText>
                              </w:r>
                            </w:del>
                            <w:r>
                              <w:rPr>
                                <w:noProof/>
                              </w:rPr>
                              <w:fldChar w:fldCharType="end"/>
                            </w:r>
                            <w:bookmarkEnd w:id="1239"/>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63BB033B" w:rsidR="00D4717E" w:rsidRDefault="00D4717E" w:rsidP="0073338D">
                      <w:pPr>
                        <w:pStyle w:val="Caption"/>
                        <w:rPr>
                          <w:noProof/>
                        </w:rPr>
                      </w:pPr>
                      <w:bookmarkStart w:id="1244" w:name="_Ref14701614"/>
                      <w:r>
                        <w:t xml:space="preserve">Figure </w:t>
                      </w:r>
                      <w:r>
                        <w:rPr>
                          <w:noProof/>
                        </w:rPr>
                        <w:fldChar w:fldCharType="begin"/>
                      </w:r>
                      <w:r>
                        <w:rPr>
                          <w:noProof/>
                        </w:rPr>
                        <w:instrText xml:space="preserve"> SEQ Figure \* ARABIC </w:instrText>
                      </w:r>
                      <w:r>
                        <w:rPr>
                          <w:noProof/>
                        </w:rPr>
                        <w:fldChar w:fldCharType="separate"/>
                      </w:r>
                      <w:ins w:id="1245" w:author="Dave Contreras" w:date="2019-08-15T13:52:00Z">
                        <w:r>
                          <w:rPr>
                            <w:noProof/>
                          </w:rPr>
                          <w:t>110</w:t>
                        </w:r>
                      </w:ins>
                      <w:ins w:id="1246" w:author="Dave Contreras" w:date="2019-08-14T10:29:00Z">
                        <w:del w:id="1247" w:author="Dave Contreras" w:date="2019-08-15T13:52:00Z">
                          <w:r w:rsidDel="002B71CF">
                            <w:rPr>
                              <w:noProof/>
                            </w:rPr>
                            <w:delText>109</w:delText>
                          </w:r>
                        </w:del>
                      </w:ins>
                      <w:del w:id="1248" w:author="Dave Contreras" w:date="2019-08-15T13:52:00Z">
                        <w:r w:rsidDel="002B71CF">
                          <w:rPr>
                            <w:noProof/>
                          </w:rPr>
                          <w:delText>106</w:delText>
                        </w:r>
                      </w:del>
                      <w:r>
                        <w:rPr>
                          <w:noProof/>
                        </w:rPr>
                        <w:fldChar w:fldCharType="end"/>
                      </w:r>
                      <w:bookmarkEnd w:id="1244"/>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0A43171F" w:rsidR="00397FC0" w:rsidRDefault="0073338D" w:rsidP="0073338D">
      <w:pPr>
        <w:pStyle w:val="Caption"/>
      </w:pPr>
      <w:bookmarkStart w:id="1249"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50" w:author="Dave Contreras" w:date="2019-08-15T13:52:00Z">
        <w:r w:rsidR="002B71CF">
          <w:rPr>
            <w:noProof/>
          </w:rPr>
          <w:t>111</w:t>
        </w:r>
      </w:ins>
      <w:ins w:id="1251" w:author="Dave Contreras" w:date="2019-08-14T10:29:00Z">
        <w:del w:id="1252" w:author="Dave Contreras" w:date="2019-08-15T13:52:00Z">
          <w:r w:rsidR="00007294" w:rsidDel="002B71CF">
            <w:rPr>
              <w:noProof/>
            </w:rPr>
            <w:delText>110</w:delText>
          </w:r>
        </w:del>
      </w:ins>
      <w:del w:id="1253" w:author="Dave Contreras" w:date="2019-08-15T13:52:00Z">
        <w:r w:rsidR="00D1458F" w:rsidDel="002B71CF">
          <w:rPr>
            <w:noProof/>
          </w:rPr>
          <w:delText>107</w:delText>
        </w:r>
      </w:del>
      <w:r w:rsidR="00E40F35">
        <w:rPr>
          <w:noProof/>
        </w:rPr>
        <w:fldChar w:fldCharType="end"/>
      </w:r>
      <w:bookmarkEnd w:id="1249"/>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76155FC7" w:rsidR="00397FC0" w:rsidRDefault="00045436" w:rsidP="00045436">
      <w:pPr>
        <w:pStyle w:val="Caption"/>
      </w:pPr>
      <w:bookmarkStart w:id="1254"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55" w:author="Dave Contreras" w:date="2019-08-15T13:52:00Z">
        <w:r w:rsidR="002B71CF">
          <w:rPr>
            <w:noProof/>
          </w:rPr>
          <w:t>112</w:t>
        </w:r>
      </w:ins>
      <w:ins w:id="1256" w:author="Dave Contreras" w:date="2019-08-14T10:29:00Z">
        <w:del w:id="1257" w:author="Dave Contreras" w:date="2019-08-15T13:52:00Z">
          <w:r w:rsidR="00007294" w:rsidDel="002B71CF">
            <w:rPr>
              <w:noProof/>
            </w:rPr>
            <w:delText>111</w:delText>
          </w:r>
        </w:del>
      </w:ins>
      <w:del w:id="1258" w:author="Dave Contreras" w:date="2019-08-15T13:52:00Z">
        <w:r w:rsidR="00D1458F" w:rsidDel="002B71CF">
          <w:rPr>
            <w:noProof/>
          </w:rPr>
          <w:delText>108</w:delText>
        </w:r>
      </w:del>
      <w:r w:rsidR="00E40F35">
        <w:rPr>
          <w:noProof/>
        </w:rPr>
        <w:fldChar w:fldCharType="end"/>
      </w:r>
      <w:bookmarkEnd w:id="1254"/>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0444AC3C" w:rsidR="00397FC0" w:rsidRDefault="0073338D" w:rsidP="0073338D">
      <w:pPr>
        <w:pStyle w:val="Caption"/>
      </w:pPr>
      <w:bookmarkStart w:id="1259"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60" w:author="Dave Contreras" w:date="2019-08-15T13:52:00Z">
        <w:r w:rsidR="002B71CF">
          <w:rPr>
            <w:noProof/>
          </w:rPr>
          <w:t>113</w:t>
        </w:r>
      </w:ins>
      <w:ins w:id="1261" w:author="Dave Contreras" w:date="2019-08-14T10:29:00Z">
        <w:del w:id="1262" w:author="Dave Contreras" w:date="2019-08-15T13:52:00Z">
          <w:r w:rsidR="00007294" w:rsidDel="002B71CF">
            <w:rPr>
              <w:noProof/>
            </w:rPr>
            <w:delText>112</w:delText>
          </w:r>
        </w:del>
      </w:ins>
      <w:del w:id="1263" w:author="Dave Contreras" w:date="2019-08-15T13:52:00Z">
        <w:r w:rsidR="00D1458F" w:rsidDel="002B71CF">
          <w:rPr>
            <w:noProof/>
          </w:rPr>
          <w:delText>109</w:delText>
        </w:r>
      </w:del>
      <w:r w:rsidR="00E40F35">
        <w:rPr>
          <w:noProof/>
        </w:rPr>
        <w:fldChar w:fldCharType="end"/>
      </w:r>
      <w:bookmarkEnd w:id="1259"/>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3DB6D7B1" w:rsidR="00397FC0" w:rsidRDefault="00045436" w:rsidP="00045436">
      <w:pPr>
        <w:pStyle w:val="Caption"/>
      </w:pPr>
      <w:bookmarkStart w:id="1264"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65" w:author="Dave Contreras" w:date="2019-08-15T13:52:00Z">
        <w:r w:rsidR="002B71CF">
          <w:rPr>
            <w:noProof/>
          </w:rPr>
          <w:t>114</w:t>
        </w:r>
      </w:ins>
      <w:ins w:id="1266" w:author="Dave Contreras" w:date="2019-08-14T10:29:00Z">
        <w:del w:id="1267" w:author="Dave Contreras" w:date="2019-08-15T13:52:00Z">
          <w:r w:rsidR="00007294" w:rsidDel="002B71CF">
            <w:rPr>
              <w:noProof/>
            </w:rPr>
            <w:delText>113</w:delText>
          </w:r>
        </w:del>
      </w:ins>
      <w:del w:id="1268" w:author="Dave Contreras" w:date="2019-08-15T13:52:00Z">
        <w:r w:rsidR="00D1458F" w:rsidDel="002B71CF">
          <w:rPr>
            <w:noProof/>
          </w:rPr>
          <w:delText>110</w:delText>
        </w:r>
      </w:del>
      <w:r w:rsidR="00E40F35">
        <w:rPr>
          <w:noProof/>
        </w:rPr>
        <w:fldChar w:fldCharType="end"/>
      </w:r>
      <w:bookmarkEnd w:id="1264"/>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55C99CDC" w:rsidR="00397FC0" w:rsidRDefault="0073338D" w:rsidP="0073338D">
      <w:pPr>
        <w:pStyle w:val="Caption"/>
      </w:pPr>
      <w:bookmarkStart w:id="1269"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70" w:author="Dave Contreras" w:date="2019-08-15T13:52:00Z">
        <w:r w:rsidR="002B71CF">
          <w:rPr>
            <w:noProof/>
          </w:rPr>
          <w:t>115</w:t>
        </w:r>
      </w:ins>
      <w:ins w:id="1271" w:author="Dave Contreras" w:date="2019-08-14T10:29:00Z">
        <w:del w:id="1272" w:author="Dave Contreras" w:date="2019-08-15T13:52:00Z">
          <w:r w:rsidR="00007294" w:rsidDel="002B71CF">
            <w:rPr>
              <w:noProof/>
            </w:rPr>
            <w:delText>114</w:delText>
          </w:r>
        </w:del>
      </w:ins>
      <w:del w:id="1273" w:author="Dave Contreras" w:date="2019-08-15T13:52:00Z">
        <w:r w:rsidR="00D1458F" w:rsidDel="002B71CF">
          <w:rPr>
            <w:noProof/>
          </w:rPr>
          <w:delText>111</w:delText>
        </w:r>
      </w:del>
      <w:r w:rsidR="00E40F35">
        <w:rPr>
          <w:noProof/>
        </w:rPr>
        <w:fldChar w:fldCharType="end"/>
      </w:r>
      <w:bookmarkEnd w:id="1269"/>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0B00CAA3" w:rsidR="00397FC0" w:rsidRDefault="00045436" w:rsidP="00045436">
      <w:pPr>
        <w:pStyle w:val="Caption"/>
      </w:pPr>
      <w:bookmarkStart w:id="1274"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75" w:author="Dave Contreras" w:date="2019-08-15T13:52:00Z">
        <w:r w:rsidR="002B71CF">
          <w:rPr>
            <w:noProof/>
          </w:rPr>
          <w:t>116</w:t>
        </w:r>
      </w:ins>
      <w:ins w:id="1276" w:author="Dave Contreras" w:date="2019-08-14T10:29:00Z">
        <w:del w:id="1277" w:author="Dave Contreras" w:date="2019-08-15T13:52:00Z">
          <w:r w:rsidR="00007294" w:rsidDel="002B71CF">
            <w:rPr>
              <w:noProof/>
            </w:rPr>
            <w:delText>115</w:delText>
          </w:r>
        </w:del>
      </w:ins>
      <w:del w:id="1278" w:author="Dave Contreras" w:date="2019-08-15T13:52:00Z">
        <w:r w:rsidR="00D1458F" w:rsidDel="002B71CF">
          <w:rPr>
            <w:noProof/>
          </w:rPr>
          <w:delText>112</w:delText>
        </w:r>
      </w:del>
      <w:r w:rsidR="00E40F35">
        <w:rPr>
          <w:noProof/>
        </w:rPr>
        <w:fldChar w:fldCharType="end"/>
      </w:r>
      <w:bookmarkEnd w:id="1274"/>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6FED4C1E" w:rsidR="00397FC0" w:rsidRDefault="001D2F97" w:rsidP="001D2F97">
      <w:pPr>
        <w:pStyle w:val="Caption"/>
      </w:pPr>
      <w:bookmarkStart w:id="1279"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80" w:author="Dave Contreras" w:date="2019-08-15T13:52:00Z">
        <w:r w:rsidR="002B71CF">
          <w:rPr>
            <w:noProof/>
          </w:rPr>
          <w:t>117</w:t>
        </w:r>
      </w:ins>
      <w:ins w:id="1281" w:author="Dave Contreras" w:date="2019-08-14T10:29:00Z">
        <w:del w:id="1282" w:author="Dave Contreras" w:date="2019-08-15T13:52:00Z">
          <w:r w:rsidR="00007294" w:rsidDel="002B71CF">
            <w:rPr>
              <w:noProof/>
            </w:rPr>
            <w:delText>116</w:delText>
          </w:r>
        </w:del>
      </w:ins>
      <w:del w:id="1283" w:author="Dave Contreras" w:date="2019-08-15T13:52:00Z">
        <w:r w:rsidR="00D1458F" w:rsidDel="002B71CF">
          <w:rPr>
            <w:noProof/>
          </w:rPr>
          <w:delText>113</w:delText>
        </w:r>
      </w:del>
      <w:r w:rsidR="00E40F35">
        <w:rPr>
          <w:noProof/>
        </w:rPr>
        <w:fldChar w:fldCharType="end"/>
      </w:r>
      <w:bookmarkEnd w:id="1279"/>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5BE15091" w:rsidR="00397FC0" w:rsidRDefault="009468DD" w:rsidP="009468DD">
      <w:pPr>
        <w:pStyle w:val="Caption"/>
      </w:pPr>
      <w:bookmarkStart w:id="1284"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85" w:author="Dave Contreras" w:date="2019-08-15T13:52:00Z">
        <w:r w:rsidR="002B71CF">
          <w:rPr>
            <w:noProof/>
          </w:rPr>
          <w:t>118</w:t>
        </w:r>
      </w:ins>
      <w:ins w:id="1286" w:author="Dave Contreras" w:date="2019-08-14T10:29:00Z">
        <w:del w:id="1287" w:author="Dave Contreras" w:date="2019-08-15T13:52:00Z">
          <w:r w:rsidR="00007294" w:rsidDel="002B71CF">
            <w:rPr>
              <w:noProof/>
            </w:rPr>
            <w:delText>117</w:delText>
          </w:r>
        </w:del>
      </w:ins>
      <w:del w:id="1288" w:author="Dave Contreras" w:date="2019-08-15T13:52:00Z">
        <w:r w:rsidR="00D1458F" w:rsidDel="002B71CF">
          <w:rPr>
            <w:noProof/>
          </w:rPr>
          <w:delText>114</w:delText>
        </w:r>
      </w:del>
      <w:r w:rsidR="00E40F35">
        <w:rPr>
          <w:noProof/>
        </w:rPr>
        <w:fldChar w:fldCharType="end"/>
      </w:r>
      <w:bookmarkEnd w:id="1284"/>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3A01FD5D" w:rsidR="009E5A68" w:rsidRDefault="009E5A68" w:rsidP="009E5A68">
      <w:pPr>
        <w:pStyle w:val="Caption"/>
      </w:pPr>
      <w:r>
        <w:t xml:space="preserve">Table </w:t>
      </w:r>
      <w:fldSimple w:instr=" SEQ Table \* ARABIC ">
        <w:r w:rsidR="00D1458F">
          <w:rPr>
            <w:noProof/>
          </w:rPr>
          <w:t>31</w:t>
        </w:r>
      </w:fldSimple>
      <w:r>
        <w:t xml:space="preserve">. </w:t>
      </w: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9EDD28C" w14:textId="01E5B9C7" w:rsidR="001B51ED" w:rsidRDefault="001B51ED" w:rsidP="001B51ED">
            <w:r>
              <w:t> </w:t>
            </w:r>
          </w:p>
        </w:tc>
        <w:tc>
          <w:tcPr>
            <w:tcW w:w="1296" w:type="dxa"/>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20B0E73" w14:textId="1EBB55A1" w:rsidR="001B51ED" w:rsidRDefault="001B51ED" w:rsidP="001B51ED">
            <w:r>
              <w:lastRenderedPageBreak/>
              <w:t>month</w:t>
            </w:r>
          </w:p>
        </w:tc>
        <w:tc>
          <w:tcPr>
            <w:tcW w:w="1296" w:type="dxa"/>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7E9AEEE" w14:textId="706679D6" w:rsidR="001B51ED" w:rsidRDefault="001B51ED" w:rsidP="001B51ED">
            <w:r>
              <w:t>Residuals</w:t>
            </w:r>
          </w:p>
        </w:tc>
        <w:tc>
          <w:tcPr>
            <w:tcW w:w="1296" w:type="dxa"/>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Pr>
          <w:p w14:paraId="45F4656C" w14:textId="77777777" w:rsidR="001B51ED" w:rsidRDefault="001B51ED" w:rsidP="001B51ED"/>
        </w:tc>
        <w:tc>
          <w:tcPr>
            <w:tcW w:w="1296" w:type="dxa"/>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spellStart"/>
            <w:proofErr w:type="gramStart"/>
            <w:r w:rsidRPr="001B51ED">
              <w:rPr>
                <w:b w:val="0"/>
                <w:bCs w:val="0"/>
              </w:rPr>
              <w:t>anova</w:t>
            </w:r>
            <w:proofErr w:type="spellEnd"/>
            <w:r w:rsidRPr="001B51ED">
              <w:rPr>
                <w:b w:val="0"/>
                <w:bCs w:val="0"/>
              </w:rPr>
              <w:t xml:space="preserve">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57FCD08C" w:rsidR="009E5A68" w:rsidRDefault="009E5A68" w:rsidP="00734FA2">
      <w:pPr>
        <w:pStyle w:val="Caption"/>
        <w:keepNext/>
      </w:pPr>
      <w:r>
        <w:t xml:space="preserve">Table </w:t>
      </w:r>
      <w:fldSimple w:instr=" SEQ Table \* ARABIC ">
        <w:r w:rsidR="00D1458F">
          <w:rPr>
            <w:noProof/>
          </w:rPr>
          <w:t>32</w:t>
        </w:r>
      </w:fldSimple>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commentRangeStart w:id="1289"/>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C7A0F1A" w14:textId="77777777" w:rsidR="006C1914" w:rsidRPr="001B51ED" w:rsidRDefault="006C1914" w:rsidP="006C1914">
            <w:pPr>
              <w:rPr>
                <w:b w:val="0"/>
                <w:bCs w:val="0"/>
              </w:rPr>
            </w:pPr>
            <w:r w:rsidRPr="001B51ED">
              <w:rPr>
                <w:b w:val="0"/>
                <w:bCs w:val="0"/>
              </w:rPr>
              <w:t>Terms added sequentially (first to last)</w:t>
            </w:r>
            <w:commentRangeEnd w:id="1289"/>
            <w:r w:rsidR="00816581">
              <w:rPr>
                <w:rStyle w:val="CommentReference"/>
                <w:b w:val="0"/>
                <w:bCs w:val="0"/>
              </w:rPr>
              <w:commentReference w:id="1289"/>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8B80224" w14:textId="22AC9538" w:rsidR="00E11103" w:rsidRDefault="00E11103" w:rsidP="00E11103"/>
        </w:tc>
        <w:tc>
          <w:tcPr>
            <w:tcW w:w="1296" w:type="dxa"/>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0331FB2" w14:textId="4DC3DB64" w:rsidR="00E11103" w:rsidRDefault="00E11103" w:rsidP="00E11103">
            <w:r>
              <w:t>month</w:t>
            </w:r>
          </w:p>
        </w:tc>
        <w:tc>
          <w:tcPr>
            <w:tcW w:w="1296" w:type="dxa"/>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8560E11" w14:textId="77145BC1" w:rsidR="00E11103" w:rsidRDefault="00E11103" w:rsidP="00E11103">
            <w:r>
              <w:t>Residuals</w:t>
            </w:r>
          </w:p>
        </w:tc>
        <w:tc>
          <w:tcPr>
            <w:tcW w:w="1296" w:type="dxa"/>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Pr>
          <w:p w14:paraId="5D1CE378" w14:textId="77777777" w:rsidR="00E11103" w:rsidRDefault="00E11103" w:rsidP="00E11103"/>
        </w:tc>
        <w:tc>
          <w:tcPr>
            <w:tcW w:w="1296" w:type="dxa"/>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spellStart"/>
            <w:proofErr w:type="gramStart"/>
            <w:r w:rsidRPr="00E11103">
              <w:rPr>
                <w:b w:val="0"/>
                <w:bCs w:val="0"/>
              </w:rPr>
              <w:t>anova</w:t>
            </w:r>
            <w:proofErr w:type="spellEnd"/>
            <w:r w:rsidRPr="00E11103">
              <w:rPr>
                <w:b w:val="0"/>
                <w:bCs w:val="0"/>
              </w:rPr>
              <w:t xml:space="preserve">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bottom w:val="single" w:sz="4" w:space="0" w:color="auto"/>
            </w:tcBorders>
          </w:tcPr>
          <w:p w14:paraId="49EC84B5" w14:textId="551B5E2D" w:rsidR="00E11103" w:rsidRPr="00E11103" w:rsidRDefault="00E11103" w:rsidP="00E11103">
            <w:pPr>
              <w:jc w:val="right"/>
              <w:rPr>
                <w:rFonts w:eastAsia="Times New Roman" w:cs="Times New Roman"/>
                <w:b w:val="0"/>
                <w:bCs w:val="0"/>
              </w:rPr>
            </w:pPr>
            <w:commentRangeStart w:id="1290"/>
            <w:r w:rsidRPr="00E11103">
              <w:rPr>
                <w:b w:val="0"/>
                <w:bCs w:val="0"/>
              </w:rPr>
              <w:t xml:space="preserve">terms           3   </w:t>
            </w:r>
            <w:proofErr w:type="gramStart"/>
            <w:r w:rsidRPr="00E11103">
              <w:rPr>
                <w:b w:val="0"/>
                <w:bCs w:val="0"/>
              </w:rPr>
              <w:t>terms  call</w:t>
            </w:r>
            <w:proofErr w:type="gramEnd"/>
            <w:r w:rsidRPr="00E11103">
              <w:rPr>
                <w:b w:val="0"/>
                <w:bCs w:val="0"/>
              </w:rPr>
              <w:t xml:space="preserve">   </w:t>
            </w:r>
            <w:commentRangeEnd w:id="1290"/>
            <w:r w:rsidR="00816581">
              <w:rPr>
                <w:rStyle w:val="CommentReference"/>
                <w:b w:val="0"/>
                <w:bCs w:val="0"/>
              </w:rPr>
              <w:commentReference w:id="1290"/>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1291" w:name="_Toc15651211"/>
      <w:r w:rsidRPr="003A5694">
        <w:t>Algae</w:t>
      </w:r>
      <w:bookmarkEnd w:id="1291"/>
    </w:p>
    <w:p w14:paraId="6404E70D" w14:textId="0D6EA60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commentRangeStart w:id="1292"/>
      <w:del w:id="1293" w:author="Dave Contreras" w:date="2019-08-15T14:01:00Z">
        <w:r w:rsidR="001163CC" w:rsidDel="00A807E6">
          <w:delText>Fi</w:delText>
        </w:r>
      </w:del>
      <w:ins w:id="1294" w:author="Dave Contreras" w:date="2019-08-15T14:01:00Z">
        <w:r w:rsidR="00A807E6">
          <w:t>Fi</w:t>
        </w:r>
      </w:ins>
      <w:r w:rsidR="001163CC">
        <w:t>gure 115</w:t>
      </w:r>
      <w:commentRangeEnd w:id="1292"/>
      <w:r w:rsidR="00A807E6">
        <w:rPr>
          <w:rStyle w:val="CommentReference"/>
        </w:rPr>
        <w:commentReference w:id="1292"/>
      </w:r>
      <w:r w:rsidR="001163CC">
        <w:t>)</w:t>
      </w:r>
      <w:r w:rsidR="0013218D">
        <w:t>.</w:t>
      </w:r>
      <w:del w:id="1295" w:author="Dave Contreras" w:date="2019-08-15T14:00:00Z">
        <w:r w:rsidR="0013218D" w:rsidDel="002B71CF">
          <w:delText xml:space="preserve"> </w:delText>
        </w:r>
      </w:del>
      <w:r w:rsidR="0013218D">
        <w:t xml:space="preserve"> This was apparent from the separation in the NMDS plot (</w:t>
      </w:r>
      <w:r w:rsidR="0013218D">
        <w:fldChar w:fldCharType="begin"/>
      </w:r>
      <w:r w:rsidR="0013218D">
        <w:instrText xml:space="preserve"> REF _Ref11410122 \h </w:instrText>
      </w:r>
      <w:r w:rsidR="0013218D">
        <w:fldChar w:fldCharType="separate"/>
      </w:r>
      <w:ins w:id="1296" w:author="Dave Contreras" w:date="2019-08-15T14:01:00Z">
        <w:r w:rsidR="00A807E6">
          <w:t xml:space="preserve">Figure </w:t>
        </w:r>
        <w:r w:rsidR="00A807E6">
          <w:rPr>
            <w:noProof/>
          </w:rPr>
          <w:t>120</w:t>
        </w:r>
      </w:ins>
      <w:del w:id="1297" w:author="Dave Contreras" w:date="2019-08-15T14:01:00Z">
        <w:r w:rsidR="0013218D" w:rsidDel="00A807E6">
          <w:delText xml:space="preserve">Figure </w:delText>
        </w:r>
        <w:r w:rsidR="0013218D" w:rsidDel="00A807E6">
          <w:rPr>
            <w:noProof/>
          </w:rPr>
          <w:delText>24</w:delText>
        </w:r>
      </w:del>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ins w:id="1298" w:author="Dave Contreras" w:date="2019-08-15T14:01:00Z">
        <w:r w:rsidR="00A807E6">
          <w:t xml:space="preserve">Table </w:t>
        </w:r>
        <w:r w:rsidR="00A807E6">
          <w:rPr>
            <w:noProof/>
          </w:rPr>
          <w:t>32</w:t>
        </w:r>
      </w:ins>
      <w:del w:id="1299" w:author="Dave Contreras" w:date="2019-08-15T14:01:00Z">
        <w:r w:rsidR="0013218D" w:rsidDel="00A807E6">
          <w:delText xml:space="preserve">Table </w:delText>
        </w:r>
        <w:r w:rsidR="0013218D" w:rsidDel="00A807E6">
          <w:rPr>
            <w:noProof/>
          </w:rPr>
          <w:delText>17</w:delText>
        </w:r>
      </w:del>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ins w:id="1300" w:author="Dave Contreras" w:date="2019-08-15T14:01:00Z">
        <w:r w:rsidR="00A807E6">
          <w:t xml:space="preserve"> </w:t>
        </w:r>
      </w:ins>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ehr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1301" w:name="_Ref11409989"/>
      <w:r w:rsidRPr="001D7151">
        <w:rPr>
          <w:b w:val="0"/>
          <w:bCs w:val="0"/>
          <w:smallCaps w:val="0"/>
        </w:rPr>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00B5A932" w:rsidR="0013218D" w:rsidRDefault="00D1458F" w:rsidP="00D1458F">
      <w:pPr>
        <w:pStyle w:val="Caption"/>
      </w:pPr>
      <w:r>
        <w:t xml:space="preserve">Figure </w:t>
      </w:r>
      <w:fldSimple w:instr=" SEQ Figure \* ARABIC ">
        <w:ins w:id="1302" w:author="Dave Contreras" w:date="2019-08-15T13:52:00Z">
          <w:r w:rsidR="002B71CF">
            <w:rPr>
              <w:noProof/>
            </w:rPr>
            <w:t>119</w:t>
          </w:r>
        </w:ins>
        <w:ins w:id="1303" w:author="Dave Contreras" w:date="2019-08-14T10:29:00Z">
          <w:del w:id="1304" w:author="Dave Contreras" w:date="2019-08-15T13:52:00Z">
            <w:r w:rsidR="00007294" w:rsidDel="002B71CF">
              <w:rPr>
                <w:noProof/>
              </w:rPr>
              <w:delText>118</w:delText>
            </w:r>
          </w:del>
        </w:ins>
        <w:del w:id="1305" w:author="Dave Contreras" w:date="2019-08-15T13:52:00Z">
          <w:r w:rsidDel="002B71CF">
            <w:rPr>
              <w:noProof/>
            </w:rPr>
            <w:delText>115</w:delText>
          </w:r>
        </w:del>
      </w:fldSimple>
      <w:r>
        <w:t>. Relative community composition of algal samples (Cells/mL) from different microhabitats in Liberty Island.</w:t>
      </w:r>
    </w:p>
    <w:p w14:paraId="0818C637" w14:textId="1B21D208" w:rsidR="00F4333E" w:rsidRDefault="00F4333E" w:rsidP="00F4333E">
      <w:pPr>
        <w:pStyle w:val="Caption"/>
        <w:keepNext/>
      </w:pPr>
      <w:r>
        <w:lastRenderedPageBreak/>
        <w:t xml:space="preserve">Table </w:t>
      </w:r>
      <w:fldSimple w:instr=" SEQ Table \* ARABIC ">
        <w:r w:rsidR="001A2555">
          <w:rPr>
            <w:noProof/>
          </w:rPr>
          <w:t>31</w:t>
        </w:r>
      </w:fldSimple>
      <w:bookmarkEnd w:id="1301"/>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48DB369B" w:rsidR="00ED1142" w:rsidRDefault="000412DF" w:rsidP="000412DF">
      <w:pPr>
        <w:pStyle w:val="Caption"/>
      </w:pPr>
      <w:bookmarkStart w:id="1306" w:name="_Ref11410122"/>
      <w:r>
        <w:t xml:space="preserve">Figure </w:t>
      </w:r>
      <w:fldSimple w:instr=" SEQ Figure \* ARABIC ">
        <w:ins w:id="1307" w:author="Dave Contreras" w:date="2019-08-15T13:52:00Z">
          <w:r w:rsidR="002B71CF">
            <w:rPr>
              <w:noProof/>
            </w:rPr>
            <w:t>120</w:t>
          </w:r>
        </w:ins>
        <w:ins w:id="1308" w:author="Dave Contreras" w:date="2019-08-14T10:29:00Z">
          <w:del w:id="1309" w:author="Dave Contreras" w:date="2019-08-15T13:52:00Z">
            <w:r w:rsidR="00007294" w:rsidDel="002B71CF">
              <w:rPr>
                <w:noProof/>
              </w:rPr>
              <w:delText>119</w:delText>
            </w:r>
          </w:del>
        </w:ins>
        <w:del w:id="1310" w:author="Dave Contreras" w:date="2019-08-15T13:52:00Z">
          <w:r w:rsidR="00336A54" w:rsidDel="002B71CF">
            <w:rPr>
              <w:noProof/>
            </w:rPr>
            <w:delText>117</w:delText>
          </w:r>
        </w:del>
      </w:fldSimple>
      <w:bookmarkEnd w:id="1306"/>
      <w:r w:rsidR="003A5694">
        <w:t>.</w:t>
      </w:r>
      <w:r>
        <w:t xml:space="preserve"> </w:t>
      </w:r>
      <w:commentRangeStart w:id="1311"/>
      <w:r>
        <w:t xml:space="preserve">NMDS plot </w:t>
      </w:r>
      <w:commentRangeEnd w:id="1311"/>
      <w:r w:rsidR="00A807E6">
        <w:rPr>
          <w:rStyle w:val="CommentReference"/>
          <w:b w:val="0"/>
          <w:bCs w:val="0"/>
          <w:smallCaps w:val="0"/>
          <w:color w:val="auto"/>
        </w:rPr>
        <w:commentReference w:id="1311"/>
      </w:r>
      <w:r>
        <w:t xml:space="preserve">of algal samples taken from different habitat types at Liberty Island. </w:t>
      </w:r>
    </w:p>
    <w:p w14:paraId="21B18FCF" w14:textId="23D7A274" w:rsidR="00F4333E" w:rsidRDefault="00F4333E" w:rsidP="00F4333E">
      <w:pPr>
        <w:pStyle w:val="Caption"/>
        <w:keepNext/>
      </w:pPr>
      <w:bookmarkStart w:id="1312" w:name="_Ref11410553"/>
      <w:r>
        <w:t xml:space="preserve">Table </w:t>
      </w:r>
      <w:fldSimple w:instr=" SEQ Table \* ARABIC ">
        <w:r w:rsidR="001A2555">
          <w:rPr>
            <w:noProof/>
          </w:rPr>
          <w:t>32</w:t>
        </w:r>
      </w:fldSimple>
      <w:bookmarkEnd w:id="1312"/>
      <w:r w:rsidR="003A5694">
        <w:t>.</w:t>
      </w:r>
      <w:r>
        <w:t xml:space="preserve"> M</w:t>
      </w:r>
      <w:commentRangeStart w:id="1313"/>
      <w:commentRangeStart w:id="1314"/>
      <w:r>
        <w:t>ultileve</w:t>
      </w:r>
      <w:commentRangeEnd w:id="1313"/>
      <w:r w:rsidR="00423522">
        <w:rPr>
          <w:rStyle w:val="CommentReference"/>
          <w:b w:val="0"/>
          <w:bCs w:val="0"/>
          <w:smallCaps w:val="0"/>
          <w:color w:val="auto"/>
        </w:rPr>
        <w:commentReference w:id="1313"/>
      </w:r>
      <w:commentRangeEnd w:id="1314"/>
      <w:r w:rsidR="00076A65">
        <w:rPr>
          <w:rStyle w:val="CommentReference"/>
          <w:b w:val="0"/>
          <w:bCs w:val="0"/>
          <w:smallCaps w:val="0"/>
          <w:color w:val="auto"/>
        </w:rPr>
        <w:commentReference w:id="1314"/>
      </w:r>
      <w:r>
        <w:t xml:space="preser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1315" w:name="_Toc12951181"/>
      <w:bookmarkStart w:id="1316" w:name="_Toc15651212"/>
      <w:r>
        <w:t>Discussion</w:t>
      </w:r>
      <w:bookmarkEnd w:id="1315"/>
      <w:bookmarkEnd w:id="1316"/>
    </w:p>
    <w:p w14:paraId="578A7A91" w14:textId="77777777" w:rsidR="0061202C" w:rsidRDefault="0061202C" w:rsidP="005B18CC">
      <w:pPr>
        <w:pStyle w:val="Heading3"/>
      </w:pPr>
      <w:bookmarkStart w:id="1317" w:name="_Toc15651213"/>
      <w:r>
        <w:t>ARIS</w:t>
      </w:r>
      <w:bookmarkEnd w:id="1317"/>
    </w:p>
    <w:p w14:paraId="768CFD4A" w14:textId="254F8979" w:rsidR="0061202C" w:rsidRDefault="0061202C" w:rsidP="0061202C">
      <w:r>
        <w:t xml:space="preserve">Observing fish behavior around the gill net did seem probable. Fishes of various sizes were seen actively swimming away from, </w:t>
      </w:r>
      <w:proofErr w:type="spellStart"/>
      <w:r>
        <w:t>through</w:t>
      </w:r>
      <w:proofErr w:type="spellEnd"/>
      <w:r>
        <w:t xml:space="preserve">, and ensnared in the net. </w:t>
      </w:r>
      <w:del w:id="1318" w:author="Contreras, Dave@Wildlife" w:date="2019-08-15T14:26:00Z">
        <w:r w:rsidDel="00CD29C0">
          <w:delText>Although t</w:delText>
        </w:r>
      </w:del>
      <w:ins w:id="1319" w:author="Contreras, Dave@Wildlife" w:date="2019-08-15T14:26:00Z">
        <w:r w:rsidR="00CD29C0">
          <w:t>T</w:t>
        </w:r>
      </w:ins>
      <w:r>
        <w:t xml:space="preserve">he ARIS </w:t>
      </w:r>
      <w:del w:id="1320" w:author="Contreras, Dave@Wildlife" w:date="2019-08-15T14:05:00Z">
        <w:r w:rsidDel="00A807E6">
          <w:delText>will</w:delText>
        </w:r>
      </w:del>
      <w:ins w:id="1321" w:author="Contreras, Dave@Wildlife" w:date="2019-08-15T14:05:00Z">
        <w:r w:rsidR="00A807E6">
          <w:t>may</w:t>
        </w:r>
      </w:ins>
      <w:r>
        <w:t xml:space="preserve"> not be able to image </w:t>
      </w:r>
      <w:del w:id="1322" w:author="Contreras, Dave@Wildlife" w:date="2019-08-15T14:05:00Z">
        <w:r w:rsidDel="00A807E6">
          <w:delText xml:space="preserve">smaller </w:delText>
        </w:r>
      </w:del>
      <w:r>
        <w:t>fish</w:t>
      </w:r>
      <w:ins w:id="1323" w:author="Contreras, Dave@Wildlife" w:date="2019-08-15T14:05:00Z">
        <w:r w:rsidR="00A807E6">
          <w:t xml:space="preserve"> less than </w:t>
        </w:r>
      </w:ins>
      <w:ins w:id="1324" w:author="Contreras, Dave@Wildlife" w:date="2019-08-15T14:26:00Z">
        <w:r w:rsidR="00CD29C0">
          <w:t>10</w:t>
        </w:r>
      </w:ins>
      <w:ins w:id="1325" w:author="Contreras, Dave@Wildlife" w:date="2019-08-15T14:06:00Z">
        <w:r w:rsidR="00A807E6">
          <w:t>0mm</w:t>
        </w:r>
      </w:ins>
      <w:ins w:id="1326" w:author="Contreras, Dave@Wildlife" w:date="2019-08-15T14:26:00Z">
        <w:r w:rsidR="00CD29C0">
          <w:t xml:space="preserve"> and </w:t>
        </w:r>
      </w:ins>
      <w:ins w:id="1327" w:author="Contreras, Dave@Wildlife" w:date="2019-08-15T14:27:00Z">
        <w:r w:rsidR="00CD29C0">
          <w:t>may not give proper gill net efficiencies of smaller based mesh sizes</w:t>
        </w:r>
      </w:ins>
      <w:ins w:id="1328" w:author="Contreras, Dave@Wildlife" w:date="2019-08-15T14:29:00Z">
        <w:r w:rsidR="00CD29C0">
          <w:t xml:space="preserve"> (Egg et al</w:t>
        </w:r>
      </w:ins>
      <w:ins w:id="1329" w:author="Contreras, Dave@Wildlife" w:date="2019-08-15T14:39:00Z">
        <w:r w:rsidR="005A6CE7">
          <w:t>.</w:t>
        </w:r>
      </w:ins>
      <w:ins w:id="1330" w:author="Contreras, Dave@Wildlife" w:date="2019-08-15T14:29:00Z">
        <w:r w:rsidR="00CD29C0">
          <w:t xml:space="preserve"> 2018)</w:t>
        </w:r>
      </w:ins>
      <w:ins w:id="1331" w:author="Contreras, Dave@Wildlife" w:date="2019-08-15T14:27:00Z">
        <w:r w:rsidR="00CD29C0">
          <w:t xml:space="preserve">. </w:t>
        </w:r>
      </w:ins>
      <w:del w:id="1332" w:author="Contreras, Dave@Wildlife" w:date="2019-08-15T14:27:00Z">
        <w:r w:rsidDel="00CD29C0">
          <w:delText xml:space="preserve">, those should not affect the efficiency of the gill net as the mesh sizes do not target those smaller sized fishes. </w:delText>
        </w:r>
      </w:del>
      <w:r>
        <w:t>Based on our brief use of the ARIS imaging software, identifying fish to species may prove difficult and will require identifying fish based on movement patterns and body shape</w:t>
      </w:r>
      <w:ins w:id="1333" w:author="Contreras, Dave@Wildlife" w:date="2019-08-15T14:31:00Z">
        <w:r w:rsidR="00635D0D">
          <w:t xml:space="preserve"> (</w:t>
        </w:r>
      </w:ins>
      <w:proofErr w:type="spellStart"/>
      <w:ins w:id="1334" w:author="Contreras, Dave@Wildlife" w:date="2019-08-15T14:32:00Z">
        <w:r w:rsidR="00635D0D">
          <w:t>Kupilik</w:t>
        </w:r>
        <w:proofErr w:type="spellEnd"/>
        <w:r w:rsidR="00635D0D">
          <w:t xml:space="preserve"> and Peterson 2014)</w:t>
        </w:r>
      </w:ins>
      <w:r>
        <w:t xml:space="preserve">. </w:t>
      </w:r>
      <w:proofErr w:type="gramStart"/>
      <w:ins w:id="1335" w:author="Contreras, Dave@Wildlife" w:date="2019-08-15T14:28:00Z">
        <w:r w:rsidR="00CD29C0">
          <w:t>However</w:t>
        </w:r>
        <w:proofErr w:type="gramEnd"/>
        <w:r w:rsidR="00CD29C0">
          <w:t xml:space="preserve"> Egg et al 2018, found</w:t>
        </w:r>
      </w:ins>
      <w:ins w:id="1336" w:author="Contreras, Dave@Wildlife" w:date="2019-08-15T14:29:00Z">
        <w:r w:rsidR="00CD29C0">
          <w:t xml:space="preserve"> fish species identification using</w:t>
        </w:r>
      </w:ins>
      <w:ins w:id="1337" w:author="Contreras, Dave@Wildlife" w:date="2019-08-15T14:28:00Z">
        <w:r w:rsidR="00CD29C0">
          <w:t xml:space="preserve"> sonar </w:t>
        </w:r>
      </w:ins>
      <w:ins w:id="1338" w:author="Contreras, Dave@Wildlife" w:date="2019-08-15T14:29:00Z">
        <w:r w:rsidR="00CD29C0">
          <w:t>could not be done.</w:t>
        </w:r>
      </w:ins>
      <w:ins w:id="1339" w:author="Contreras, Dave@Wildlife" w:date="2019-08-15T14:50:00Z">
        <w:r w:rsidR="00B73D86">
          <w:t xml:space="preserve"> </w:t>
        </w:r>
      </w:ins>
      <w:del w:id="1340" w:author="Contreras, Dave@Wildlife" w:date="2019-08-15T14:40:00Z">
        <w:r w:rsidDel="005A6CE7">
          <w:delText>However, o</w:delText>
        </w:r>
      </w:del>
      <w:ins w:id="1341" w:author="Contreras, Dave@Wildlife" w:date="2019-08-15T14:40:00Z">
        <w:r w:rsidR="005A6CE7">
          <w:t>O</w:t>
        </w:r>
      </w:ins>
      <w:r>
        <w:t>ther patterns such as the flux of fish in</w:t>
      </w:r>
      <w:r w:rsidR="0026091E">
        <w:t>to</w:t>
      </w:r>
      <w:r>
        <w:t xml:space="preserve"> and out of tidal wetlands may prove useful to understand how </w:t>
      </w:r>
      <w:r w:rsidR="0026091E">
        <w:t xml:space="preserve">and </w:t>
      </w:r>
      <w:r>
        <w:t>at which times of the year wetlands are being utilized.</w:t>
      </w:r>
    </w:p>
    <w:p w14:paraId="19DE0050" w14:textId="77777777" w:rsidR="0061202C" w:rsidRPr="009C5B79" w:rsidRDefault="0061202C" w:rsidP="0061202C"/>
    <w:p w14:paraId="74BEBD6C" w14:textId="77777777" w:rsidR="0061202C" w:rsidRDefault="0061202C" w:rsidP="005B18CC">
      <w:pPr>
        <w:pStyle w:val="Heading3"/>
      </w:pPr>
      <w:bookmarkStart w:id="1342" w:name="_Toc15651214"/>
      <w:r>
        <w:t>Algae</w:t>
      </w:r>
      <w:bookmarkEnd w:id="1342"/>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proofErr w:type="spellStart"/>
      <w:r w:rsidRPr="00640759">
        <w:rPr>
          <w:i/>
        </w:rPr>
        <w:t>Teleaulax</w:t>
      </w:r>
      <w:proofErr w:type="spellEnd"/>
      <w:r>
        <w:t xml:space="preserve"> is a generalist </w:t>
      </w:r>
      <w:proofErr w:type="spellStart"/>
      <w:r>
        <w:t>mixotorophic</w:t>
      </w:r>
      <w:proofErr w:type="spellEnd"/>
      <w:r>
        <w:t xml:space="preserve"> </w:t>
      </w:r>
      <w:proofErr w:type="spellStart"/>
      <w:r>
        <w:t>cryptophyte</w:t>
      </w:r>
      <w:proofErr w:type="spellEnd"/>
      <w:r>
        <w:t xml:space="preserv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proofErr w:type="spellStart"/>
      <w:r w:rsidRPr="00640759">
        <w:rPr>
          <w:i/>
        </w:rPr>
        <w:t>Monoraphidium</w:t>
      </w:r>
      <w:proofErr w:type="spellEnd"/>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proofErr w:type="spellStart"/>
      <w:r w:rsidRPr="000660AD">
        <w:rPr>
          <w:i/>
        </w:rPr>
        <w:t>Cryptomonas</w:t>
      </w:r>
      <w:proofErr w:type="spellEnd"/>
      <w:r>
        <w:t xml:space="preserve"> is a small </w:t>
      </w:r>
      <w:proofErr w:type="spellStart"/>
      <w:r>
        <w:t>cryptophyte</w:t>
      </w:r>
      <w:proofErr w:type="spellEnd"/>
      <w:r>
        <w:t xml:space="preserv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proofErr w:type="spellStart"/>
      <w:r w:rsidRPr="00640759">
        <w:rPr>
          <w:i/>
        </w:rPr>
        <w:lastRenderedPageBreak/>
        <w:t>Achanathidium</w:t>
      </w:r>
      <w:proofErr w:type="spellEnd"/>
      <w:r w:rsidRPr="00640759">
        <w:rPr>
          <w:i/>
        </w:rPr>
        <w:t xml:space="preserve">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Potapova and Hamilton 2007)</w:t>
      </w:r>
      <w:r>
        <w:fldChar w:fldCharType="end"/>
      </w:r>
      <w:r>
        <w:t xml:space="preserve">, so it was somewhat surprising to see it associated with the “pelagic” samples. This may have been an artifact of our low sample </w:t>
      </w:r>
      <w:proofErr w:type="gramStart"/>
      <w:r>
        <w:t>size, or</w:t>
      </w:r>
      <w:proofErr w:type="gramEnd"/>
      <w:r>
        <w:t xml:space="preserve"> may be due to the high wind-wave </w:t>
      </w:r>
      <w:proofErr w:type="spellStart"/>
      <w:r>
        <w:t>resuspention</w:t>
      </w:r>
      <w:proofErr w:type="spellEnd"/>
      <w:r>
        <w:t xml:space="preserve"> of benthic sediments common on Liberty Island.  The indicators for benthic/epiphytic habitats were </w:t>
      </w:r>
      <w:proofErr w:type="spellStart"/>
      <w:r w:rsidRPr="00640759">
        <w:rPr>
          <w:i/>
        </w:rPr>
        <w:t>Melosira</w:t>
      </w:r>
      <w:proofErr w:type="spellEnd"/>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1343" w:name="_Toc15651215"/>
      <w:r>
        <w:t>Vegetation</w:t>
      </w:r>
      <w:bookmarkEnd w:id="1343"/>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 xml:space="preserve">Stuckenia </w:t>
      </w:r>
      <w:proofErr w:type="spellStart"/>
      <w:r w:rsidR="00033D08" w:rsidRPr="00033D08">
        <w:rPr>
          <w:i/>
          <w:iCs/>
        </w:rPr>
        <w:t>pectinata</w:t>
      </w:r>
      <w:proofErr w:type="spellEnd"/>
      <w:r w:rsidR="00033D08">
        <w:t xml:space="preserve"> in the exterior portion of Browns Island, where patches of </w:t>
      </w:r>
      <w:r w:rsidR="00033D08" w:rsidRPr="00033D08">
        <w:rPr>
          <w:i/>
          <w:iCs/>
        </w:rPr>
        <w:t xml:space="preserve">S. </w:t>
      </w:r>
      <w:proofErr w:type="spellStart"/>
      <w:r w:rsidR="00033D08" w:rsidRPr="00033D08">
        <w:rPr>
          <w:i/>
          <w:iCs/>
        </w:rPr>
        <w:t>pectinata</w:t>
      </w:r>
      <w:proofErr w:type="spellEnd"/>
      <w:r w:rsidR="00033D08">
        <w:t xml:space="preserve"> grow dense in summer, and thin in winter. In portions of the delta with lower salinity, </w:t>
      </w:r>
      <w:r w:rsidR="00033D08" w:rsidRPr="00033D08">
        <w:rPr>
          <w:i/>
          <w:iCs/>
        </w:rPr>
        <w:t xml:space="preserve">Egeria </w:t>
      </w:r>
      <w:proofErr w:type="spellStart"/>
      <w:r w:rsidR="00033D08" w:rsidRPr="00033D08">
        <w:rPr>
          <w:i/>
          <w:iCs/>
        </w:rPr>
        <w:t>densa</w:t>
      </w:r>
      <w:proofErr w:type="spellEnd"/>
      <w:r w:rsidR="00033D08" w:rsidRPr="00033D08">
        <w:rPr>
          <w:i/>
          <w:iCs/>
        </w:rPr>
        <w:t xml:space="preserve"> </w:t>
      </w:r>
      <w:r w:rsidR="00864C76">
        <w:t>can</w:t>
      </w:r>
      <w:r w:rsidR="00033D08">
        <w:t xml:space="preserve"> outcompete </w:t>
      </w:r>
      <w:r w:rsidR="00033D08" w:rsidRPr="00033D08">
        <w:rPr>
          <w:i/>
          <w:iCs/>
        </w:rPr>
        <w:t xml:space="preserve">S. </w:t>
      </w:r>
      <w:proofErr w:type="spellStart"/>
      <w:r w:rsidR="00033D08" w:rsidRPr="00033D08">
        <w:rPr>
          <w:i/>
          <w:iCs/>
        </w:rPr>
        <w:t>pectinata</w:t>
      </w:r>
      <w:proofErr w:type="spellEnd"/>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1344"/>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1344"/>
      <w:r w:rsidR="0015375F">
        <w:rPr>
          <w:rStyle w:val="CommentReference"/>
        </w:rPr>
        <w:commentReference w:id="1344"/>
      </w:r>
      <w:r>
        <w:t xml:space="preserve">When a SAV rake is removed from the water, the weight of the macrophytes often cause them to break off, resulting in the appearance of a maximum biomass for a sav rake. </w:t>
      </w:r>
      <w:r w:rsidRPr="00E31D4C">
        <w:rPr>
          <w:i/>
          <w:iCs/>
        </w:rPr>
        <w:t xml:space="preserve">E. </w:t>
      </w:r>
      <w:proofErr w:type="spellStart"/>
      <w:r w:rsidRPr="00E31D4C">
        <w:rPr>
          <w:i/>
          <w:iCs/>
        </w:rPr>
        <w:t>densa</w:t>
      </w:r>
      <w:proofErr w:type="spellEnd"/>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 xml:space="preserve">S. </w:t>
      </w:r>
      <w:proofErr w:type="spellStart"/>
      <w:r w:rsidRPr="00E31D4C">
        <w:rPr>
          <w:i/>
          <w:iCs/>
        </w:rPr>
        <w:t>pectinata</w:t>
      </w:r>
      <w:proofErr w:type="spellEnd"/>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pPr>
      <w:r>
        <w:lastRenderedPageBreak/>
        <w:t>The impact of the % Ludwigia w</w:t>
      </w:r>
      <w:r w:rsidR="00444AC9">
        <w:t>as</w:t>
      </w:r>
      <w:r>
        <w:t xml:space="preserve"> significantly correlated with SAV rake biomass because of the ability </w:t>
      </w:r>
      <w:commentRangeStart w:id="1345"/>
      <w:r>
        <w:t>for Ludwigia to shade SAV from above</w:t>
      </w:r>
      <w:r w:rsidR="006E128E">
        <w:t xml:space="preserve"> </w:t>
      </w:r>
      <w:commentRangeEnd w:id="1345"/>
      <w:r w:rsidR="0015375F">
        <w:rPr>
          <w:rStyle w:val="CommentReference"/>
        </w:rPr>
        <w:commentReference w:id="1345"/>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1346"/>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1346"/>
      <w:r w:rsidR="0015375F">
        <w:rPr>
          <w:rStyle w:val="CommentReference"/>
        </w:rPr>
        <w:commentReference w:id="1346"/>
      </w:r>
    </w:p>
    <w:p w14:paraId="5F8C61DC" w14:textId="6E4423C9" w:rsidR="00CA03A2" w:rsidRDefault="00444AC9" w:rsidP="005B18CC">
      <w:pPr>
        <w:spacing w:after="240"/>
      </w:pPr>
      <w:r>
        <w:t xml:space="preserve">Of note, </w:t>
      </w:r>
      <w:r w:rsidRPr="00444AC9">
        <w:rPr>
          <w:i/>
          <w:iCs/>
        </w:rPr>
        <w:t xml:space="preserve">S. </w:t>
      </w:r>
      <w:proofErr w:type="spellStart"/>
      <w:r w:rsidRPr="00444AC9">
        <w:rPr>
          <w:i/>
          <w:iCs/>
        </w:rPr>
        <w:t>pectinata</w:t>
      </w:r>
      <w:proofErr w:type="spellEnd"/>
      <w:r w:rsidRPr="00444AC9">
        <w:rPr>
          <w:i/>
          <w:iCs/>
        </w:rPr>
        <w:t xml:space="preserve">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1347"/>
      <w:r w:rsidRPr="00444AC9">
        <w:rPr>
          <w:i/>
          <w:iCs/>
        </w:rPr>
        <w:t xml:space="preserve">S. </w:t>
      </w:r>
      <w:proofErr w:type="spellStart"/>
      <w:r w:rsidRPr="00444AC9">
        <w:rPr>
          <w:i/>
          <w:iCs/>
        </w:rPr>
        <w:t>pectinata</w:t>
      </w:r>
      <w:proofErr w:type="spellEnd"/>
      <w:r>
        <w:t xml:space="preserve"> around Browns Island is more robust, with thicker stems and leaves, than the </w:t>
      </w:r>
      <w:r w:rsidRPr="00444AC9">
        <w:rPr>
          <w:i/>
          <w:iCs/>
        </w:rPr>
        <w:t xml:space="preserve">S. </w:t>
      </w:r>
      <w:proofErr w:type="spellStart"/>
      <w:r w:rsidRPr="00444AC9">
        <w:rPr>
          <w:i/>
          <w:iCs/>
        </w:rPr>
        <w:t>pectinata</w:t>
      </w:r>
      <w:proofErr w:type="spellEnd"/>
      <w:r>
        <w:t xml:space="preserve"> which at Prospect Island which has fine leaves and stems. </w:t>
      </w:r>
      <w:commentRangeEnd w:id="1347"/>
      <w:r w:rsidR="0015375F">
        <w:rPr>
          <w:rStyle w:val="CommentReference"/>
        </w:rPr>
        <w:commentReference w:id="1347"/>
      </w:r>
      <w:r>
        <w:t xml:space="preserve">As it pertains to fish, these morphological differences may have a great impact on the potential for SAV to affect invertebrate production within Delta </w:t>
      </w:r>
      <w:commentRangeStart w:id="1348"/>
      <w:r>
        <w:t>wetlands</w:t>
      </w:r>
      <w:commentRangeEnd w:id="1348"/>
      <w:r w:rsidR="0015375F">
        <w:rPr>
          <w:rStyle w:val="CommentReference"/>
        </w:rPr>
        <w:commentReference w:id="1348"/>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w:t>
      </w:r>
      <w:proofErr w:type="gramStart"/>
      <w:r>
        <w:t>randomly-selected</w:t>
      </w:r>
      <w:proofErr w:type="gramEnd"/>
      <w:r>
        <w:t xml:space="preserve"> quadrat. </w:t>
      </w:r>
      <w:commentRangeStart w:id="1349"/>
      <w:r>
        <w:t xml:space="preserve">That may be a result of </w:t>
      </w:r>
      <w:proofErr w:type="gramStart"/>
      <w:r>
        <w:t>a number of</w:t>
      </w:r>
      <w:proofErr w:type="gramEnd"/>
      <w:r>
        <w:t xml:space="preserve"> unknown factors, including water year type, and for that reason, continued sampling of two replicates per quadrat will continue. </w:t>
      </w:r>
      <w:commentRangeEnd w:id="1349"/>
      <w:r w:rsidR="0015375F">
        <w:rPr>
          <w:rStyle w:val="CommentReference"/>
        </w:rPr>
        <w:commentReference w:id="1349"/>
      </w:r>
    </w:p>
    <w:p w14:paraId="014CBA94" w14:textId="779E8273" w:rsidR="0013218D" w:rsidRDefault="0013218D" w:rsidP="0013218D"/>
    <w:p w14:paraId="7F9C8EBC" w14:textId="5AF0C8A2" w:rsidR="00FF4058" w:rsidRDefault="00E170EA" w:rsidP="007F7357">
      <w:pPr>
        <w:pStyle w:val="Heading1"/>
        <w:spacing w:before="0"/>
      </w:pPr>
      <w:bookmarkStart w:id="1350" w:name="_Toc12951182"/>
      <w:bookmarkStart w:id="1351" w:name="_Toc15651216"/>
      <w:commentRangeStart w:id="1352"/>
      <w:commentRangeStart w:id="1353"/>
      <w:r w:rsidRPr="00E170EA">
        <w:t>Endangered Species Act Take</w:t>
      </w:r>
      <w:commentRangeEnd w:id="1352"/>
      <w:r w:rsidR="002C06F6">
        <w:rPr>
          <w:rStyle w:val="CommentReference"/>
          <w:rFonts w:asciiTheme="minorHAnsi" w:eastAsiaTheme="minorEastAsia" w:hAnsiTheme="minorHAnsi" w:cstheme="minorBidi"/>
          <w:b/>
          <w:bCs/>
          <w:color w:val="auto"/>
        </w:rPr>
        <w:commentReference w:id="1352"/>
      </w:r>
      <w:bookmarkEnd w:id="1350"/>
      <w:commentRangeEnd w:id="1353"/>
      <w:r w:rsidR="00F50193">
        <w:rPr>
          <w:rStyle w:val="CommentReference"/>
          <w:rFonts w:asciiTheme="minorHAnsi" w:eastAsiaTheme="minorEastAsia" w:hAnsiTheme="minorHAnsi" w:cstheme="minorBidi"/>
          <w:color w:val="auto"/>
        </w:rPr>
        <w:commentReference w:id="1353"/>
      </w:r>
      <w:bookmarkEnd w:id="1351"/>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1354" w:name="_Toc433352596"/>
      <w:r>
        <w:lastRenderedPageBreak/>
        <w:t>Appendix</w:t>
      </w:r>
    </w:p>
    <w:p w14:paraId="50A703E7" w14:textId="0F9CFDA4" w:rsidR="00D9749F" w:rsidRDefault="00D9749F" w:rsidP="00D9749F">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1B59117" w14:textId="77777777" w:rsidR="00D9749F" w:rsidRDefault="00D9749F" w:rsidP="00D9749F">
      <w:pPr>
        <w:keepNext/>
      </w:pPr>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746ACC04" w:rsidR="00D9749F" w:rsidRDefault="00D9749F" w:rsidP="00D9749F">
      <w:pPr>
        <w:pStyle w:val="Caption"/>
      </w:pPr>
      <w:r>
        <w:t xml:space="preserve">Figure </w:t>
      </w:r>
      <w:fldSimple w:instr=" SEQ Figure \* ARABIC ">
        <w:ins w:id="1355" w:author="Dave Contreras" w:date="2019-08-15T13:52:00Z">
          <w:r w:rsidR="002B71CF">
            <w:rPr>
              <w:noProof/>
            </w:rPr>
            <w:t>121</w:t>
          </w:r>
        </w:ins>
        <w:ins w:id="1356" w:author="Dave Contreras" w:date="2019-08-14T10:29:00Z">
          <w:del w:id="1357" w:author="Dave Contreras" w:date="2019-08-15T13:52:00Z">
            <w:r w:rsidR="00007294" w:rsidDel="002B71CF">
              <w:rPr>
                <w:noProof/>
              </w:rPr>
              <w:delText>120</w:delText>
            </w:r>
          </w:del>
        </w:ins>
        <w:del w:id="1358" w:author="Dave Contreras" w:date="2019-08-15T13:52:00Z">
          <w:r w:rsidR="00336A54" w:rsidDel="002B71CF">
            <w:rPr>
              <w:noProof/>
            </w:rPr>
            <w:delText>118</w:delText>
          </w:r>
        </w:del>
      </w:fldSimple>
      <w:r>
        <w:t xml:space="preserve">. conditional plot of Pheophytin-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75FD000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59" w:author="Dave Contreras" w:date="2019-08-15T13:52:00Z">
        <w:r w:rsidR="002B71CF">
          <w:rPr>
            <w:noProof/>
          </w:rPr>
          <w:t>122</w:t>
        </w:r>
      </w:ins>
      <w:ins w:id="1360" w:author="Dave Contreras" w:date="2019-08-14T10:29:00Z">
        <w:del w:id="1361" w:author="Dave Contreras" w:date="2019-08-15T13:52:00Z">
          <w:r w:rsidR="00007294" w:rsidDel="002B71CF">
            <w:rPr>
              <w:noProof/>
            </w:rPr>
            <w:delText>121</w:delText>
          </w:r>
        </w:del>
      </w:ins>
      <w:del w:id="1362" w:author="Dave Contreras" w:date="2019-08-15T13:52:00Z">
        <w:r w:rsidR="00336A54" w:rsidDel="002B71CF">
          <w:rPr>
            <w:noProof/>
          </w:rPr>
          <w:delText>119</w:delText>
        </w:r>
      </w:del>
      <w:r>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4DBC6B" w14:textId="77777777" w:rsidR="00D9749F" w:rsidRDefault="00D9749F" w:rsidP="00D9749F">
      <w:pPr>
        <w:keepNext/>
      </w:pPr>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5B2AD990"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63" w:author="Dave Contreras" w:date="2019-08-15T13:52:00Z">
        <w:r w:rsidR="002B71CF">
          <w:rPr>
            <w:noProof/>
          </w:rPr>
          <w:t>123</w:t>
        </w:r>
      </w:ins>
      <w:ins w:id="1364" w:author="Dave Contreras" w:date="2019-08-14T10:29:00Z">
        <w:del w:id="1365" w:author="Dave Contreras" w:date="2019-08-15T13:52:00Z">
          <w:r w:rsidR="00007294" w:rsidDel="002B71CF">
            <w:rPr>
              <w:noProof/>
            </w:rPr>
            <w:delText>122</w:delText>
          </w:r>
        </w:del>
      </w:ins>
      <w:del w:id="1366" w:author="Dave Contreras" w:date="2019-08-15T13:52:00Z">
        <w:r w:rsidR="00336A54" w:rsidDel="002B71CF">
          <w:rPr>
            <w:noProof/>
          </w:rPr>
          <w:delText>120</w:delText>
        </w:r>
      </w:del>
      <w:r>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29D2A10" w14:textId="77777777" w:rsidR="00D9749F" w:rsidRPr="00D9749F" w:rsidRDefault="00D9749F">
      <w:pPr>
        <w:pPrChange w:id="1367"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79F5AB0F"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68" w:author="Dave Contreras" w:date="2019-08-15T13:52:00Z">
        <w:r w:rsidR="002B71CF">
          <w:rPr>
            <w:noProof/>
          </w:rPr>
          <w:t>124</w:t>
        </w:r>
      </w:ins>
      <w:ins w:id="1369" w:author="Dave Contreras" w:date="2019-08-14T10:29:00Z">
        <w:del w:id="1370" w:author="Dave Contreras" w:date="2019-08-15T13:52:00Z">
          <w:r w:rsidR="00007294" w:rsidDel="002B71CF">
            <w:rPr>
              <w:noProof/>
            </w:rPr>
            <w:delText>123</w:delText>
          </w:r>
        </w:del>
      </w:ins>
      <w:del w:id="1371" w:author="Dave Contreras" w:date="2019-08-15T13:52:00Z">
        <w:r w:rsidR="00336A54" w:rsidDel="002B71CF">
          <w:rPr>
            <w:noProof/>
          </w:rPr>
          <w:delText>121</w:delText>
        </w:r>
      </w:del>
      <w:r>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C79F19E" w14:textId="77777777" w:rsidR="00D9749F" w:rsidRDefault="00D9749F" w:rsidP="00D9749F">
      <w:pPr>
        <w:keepNext/>
      </w:pPr>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53DC43C2"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72" w:author="Dave Contreras" w:date="2019-08-15T13:52:00Z">
        <w:r w:rsidR="002B71CF">
          <w:rPr>
            <w:noProof/>
          </w:rPr>
          <w:t>125</w:t>
        </w:r>
      </w:ins>
      <w:ins w:id="1373" w:author="Dave Contreras" w:date="2019-08-14T10:29:00Z">
        <w:del w:id="1374" w:author="Dave Contreras" w:date="2019-08-15T13:52:00Z">
          <w:r w:rsidR="00007294" w:rsidDel="002B71CF">
            <w:rPr>
              <w:noProof/>
            </w:rPr>
            <w:delText>124</w:delText>
          </w:r>
        </w:del>
      </w:ins>
      <w:del w:id="1375" w:author="Dave Contreras" w:date="2019-08-15T13:52:00Z">
        <w:r w:rsidR="00336A54" w:rsidDel="002B71CF">
          <w:rPr>
            <w:noProof/>
          </w:rPr>
          <w:delText>122</w:delText>
        </w:r>
      </w:del>
      <w:r>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A389A96" w14:textId="77777777" w:rsidR="00D9749F" w:rsidRPr="00D9749F" w:rsidRDefault="00D9749F">
      <w:pPr>
        <w:pPrChange w:id="1376"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27DC654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77" w:author="Dave Contreras" w:date="2019-08-15T13:52:00Z">
        <w:r w:rsidR="002B71CF">
          <w:rPr>
            <w:noProof/>
          </w:rPr>
          <w:t>126</w:t>
        </w:r>
      </w:ins>
      <w:ins w:id="1378" w:author="Dave Contreras" w:date="2019-08-14T10:29:00Z">
        <w:del w:id="1379" w:author="Dave Contreras" w:date="2019-08-15T13:52:00Z">
          <w:r w:rsidR="00007294" w:rsidDel="002B71CF">
            <w:rPr>
              <w:noProof/>
            </w:rPr>
            <w:delText>125</w:delText>
          </w:r>
        </w:del>
      </w:ins>
      <w:del w:id="1380" w:author="Dave Contreras" w:date="2019-08-15T13:52:00Z">
        <w:r w:rsidR="00336A54" w:rsidDel="002B71CF">
          <w:rPr>
            <w:noProof/>
          </w:rPr>
          <w:delText>123</w:delText>
        </w:r>
      </w:del>
      <w:r>
        <w:rPr>
          <w:noProof/>
        </w:rPr>
        <w:fldChar w:fldCharType="end"/>
      </w:r>
      <w:r>
        <w:t xml:space="preserve">. conditional plot of Dissolved organic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A25E49" w14:textId="77777777" w:rsidR="00D9749F" w:rsidRDefault="00D9749F" w:rsidP="00D9749F">
      <w:pPr>
        <w:keepNext/>
      </w:pPr>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0357EADF"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ins w:id="1381" w:author="Dave Contreras" w:date="2019-08-15T13:52:00Z">
        <w:r w:rsidR="002B71CF">
          <w:rPr>
            <w:noProof/>
          </w:rPr>
          <w:t>127</w:t>
        </w:r>
      </w:ins>
      <w:ins w:id="1382" w:author="Dave Contreras" w:date="2019-08-14T10:29:00Z">
        <w:del w:id="1383" w:author="Dave Contreras" w:date="2019-08-15T13:52:00Z">
          <w:r w:rsidR="00007294" w:rsidDel="002B71CF">
            <w:rPr>
              <w:noProof/>
            </w:rPr>
            <w:delText>126</w:delText>
          </w:r>
        </w:del>
      </w:ins>
      <w:del w:id="1384" w:author="Dave Contreras" w:date="2019-08-15T13:52:00Z">
        <w:r w:rsidR="00336A54" w:rsidDel="002B71CF">
          <w:rPr>
            <w:noProof/>
          </w:rPr>
          <w:delText>124</w:delText>
        </w:r>
      </w:del>
      <w:r>
        <w:rPr>
          <w:noProof/>
        </w:rPr>
        <w:fldChar w:fldCharType="end"/>
      </w:r>
      <w:r>
        <w:t xml:space="preserve">. conditional plot of Dissolved organic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4F0B40" w14:textId="77777777" w:rsidR="00D9749F" w:rsidRPr="00D9749F" w:rsidRDefault="00D9749F">
      <w:pPr>
        <w:pPrChange w:id="1385"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5A237D4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86" w:author="Dave Contreras" w:date="2019-08-15T13:52:00Z">
        <w:r w:rsidR="002B71CF">
          <w:rPr>
            <w:noProof/>
          </w:rPr>
          <w:t>128</w:t>
        </w:r>
      </w:ins>
      <w:ins w:id="1387" w:author="Dave Contreras" w:date="2019-08-14T10:29:00Z">
        <w:del w:id="1388" w:author="Dave Contreras" w:date="2019-08-15T13:52:00Z">
          <w:r w:rsidR="00007294" w:rsidDel="002B71CF">
            <w:rPr>
              <w:noProof/>
            </w:rPr>
            <w:delText>127</w:delText>
          </w:r>
        </w:del>
      </w:ins>
      <w:del w:id="1389" w:author="Dave Contreras" w:date="2019-08-15T13:52:00Z">
        <w:r w:rsidR="00336A54" w:rsidDel="002B71CF">
          <w:rPr>
            <w:noProof/>
          </w:rPr>
          <w:delText>125</w:delText>
        </w:r>
      </w:del>
      <w:r>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0A22B7" w14:textId="77777777" w:rsidR="00D9749F" w:rsidRDefault="00D9749F" w:rsidP="00D9749F">
      <w:pPr>
        <w:keepNext/>
      </w:pPr>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0A37B31D"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ins w:id="1390" w:author="Dave Contreras" w:date="2019-08-15T13:52:00Z">
        <w:r w:rsidR="002B71CF">
          <w:rPr>
            <w:noProof/>
          </w:rPr>
          <w:t>129</w:t>
        </w:r>
      </w:ins>
      <w:ins w:id="1391" w:author="Dave Contreras" w:date="2019-08-14T10:29:00Z">
        <w:del w:id="1392" w:author="Dave Contreras" w:date="2019-08-15T13:52:00Z">
          <w:r w:rsidR="00007294" w:rsidDel="002B71CF">
            <w:rPr>
              <w:noProof/>
            </w:rPr>
            <w:delText>128</w:delText>
          </w:r>
        </w:del>
      </w:ins>
      <w:del w:id="1393" w:author="Dave Contreras" w:date="2019-08-15T13:52:00Z">
        <w:r w:rsidR="00336A54" w:rsidDel="002B71CF">
          <w:rPr>
            <w:noProof/>
          </w:rPr>
          <w:delText>126</w:delText>
        </w:r>
      </w:del>
      <w:r>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7EFB5899" w14:textId="77777777" w:rsidR="00D9749F" w:rsidRDefault="00D9749F" w:rsidP="00D9749F"/>
    <w:p w14:paraId="26FCD5B6" w14:textId="77777777" w:rsidR="00D9749F" w:rsidRPr="00D9749F" w:rsidRDefault="00D9749F">
      <w:pPr>
        <w:pPrChange w:id="1394"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4612D7A6" w:rsidR="00D9749F" w:rsidRDefault="00D9749F" w:rsidP="00D9749F">
      <w:pPr>
        <w:pStyle w:val="Caption"/>
      </w:pPr>
      <w:bookmarkStart w:id="1395" w:name="_Ref14692311"/>
      <w:r>
        <w:t xml:space="preserve">Figure </w:t>
      </w:r>
      <w:r>
        <w:rPr>
          <w:noProof/>
        </w:rPr>
        <w:fldChar w:fldCharType="begin"/>
      </w:r>
      <w:r>
        <w:rPr>
          <w:noProof/>
        </w:rPr>
        <w:instrText xml:space="preserve"> SEQ Figure \* ARABIC </w:instrText>
      </w:r>
      <w:r>
        <w:rPr>
          <w:noProof/>
        </w:rPr>
        <w:fldChar w:fldCharType="separate"/>
      </w:r>
      <w:ins w:id="1396" w:author="Dave Contreras" w:date="2019-08-15T13:52:00Z">
        <w:r w:rsidR="002B71CF">
          <w:rPr>
            <w:noProof/>
          </w:rPr>
          <w:t>130</w:t>
        </w:r>
      </w:ins>
      <w:ins w:id="1397" w:author="Dave Contreras" w:date="2019-08-14T10:29:00Z">
        <w:del w:id="1398" w:author="Dave Contreras" w:date="2019-08-15T13:52:00Z">
          <w:r w:rsidR="00007294" w:rsidDel="002B71CF">
            <w:rPr>
              <w:noProof/>
            </w:rPr>
            <w:delText>129</w:delText>
          </w:r>
        </w:del>
      </w:ins>
      <w:del w:id="1399" w:author="Dave Contreras" w:date="2019-08-15T13:52:00Z">
        <w:r w:rsidR="00336A54" w:rsidDel="002B71CF">
          <w:rPr>
            <w:noProof/>
          </w:rPr>
          <w:delText>127</w:delText>
        </w:r>
      </w:del>
      <w:r>
        <w:rPr>
          <w:noProof/>
        </w:rPr>
        <w:fldChar w:fldCharType="end"/>
      </w:r>
      <w:bookmarkEnd w:id="1395"/>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45C0FFC9" w14:textId="77777777" w:rsidR="00D9749F" w:rsidRDefault="00D9749F" w:rsidP="00D9749F">
      <w:pPr>
        <w:keepNext/>
      </w:pPr>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571EA2FC"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ins w:id="1400" w:author="Dave Contreras" w:date="2019-08-15T13:52:00Z">
        <w:r w:rsidR="002B71CF">
          <w:rPr>
            <w:noProof/>
          </w:rPr>
          <w:t>131</w:t>
        </w:r>
      </w:ins>
      <w:ins w:id="1401" w:author="Dave Contreras" w:date="2019-08-14T10:29:00Z">
        <w:del w:id="1402" w:author="Dave Contreras" w:date="2019-08-15T13:52:00Z">
          <w:r w:rsidR="00007294" w:rsidDel="002B71CF">
            <w:rPr>
              <w:noProof/>
            </w:rPr>
            <w:delText>130</w:delText>
          </w:r>
        </w:del>
      </w:ins>
      <w:del w:id="1403" w:author="Dave Contreras" w:date="2019-08-15T13:52:00Z">
        <w:r w:rsidR="00336A54" w:rsidDel="002B71CF">
          <w:rPr>
            <w:noProof/>
          </w:rPr>
          <w:delText>128</w:delText>
        </w:r>
      </w:del>
      <w:r>
        <w:rPr>
          <w:noProof/>
        </w:rPr>
        <w:fldChar w:fldCharType="end"/>
      </w:r>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0C7A22E2" w:rsidR="00D9749F" w:rsidRPr="00E977D6" w:rsidRDefault="00D9749F" w:rsidP="00D9749F">
      <w:pPr>
        <w:pStyle w:val="Caption"/>
        <w:rPr>
          <w:b w:val="0"/>
          <w:bCs w:val="0"/>
        </w:rPr>
      </w:pPr>
      <w:bookmarkStart w:id="1404" w:name="_Ref14692263"/>
      <w:r>
        <w:t xml:space="preserve">Figure </w:t>
      </w:r>
      <w:r>
        <w:rPr>
          <w:noProof/>
        </w:rPr>
        <w:fldChar w:fldCharType="begin"/>
      </w:r>
      <w:r>
        <w:rPr>
          <w:noProof/>
        </w:rPr>
        <w:instrText xml:space="preserve"> SEQ Figure \* ARABIC </w:instrText>
      </w:r>
      <w:r>
        <w:rPr>
          <w:noProof/>
        </w:rPr>
        <w:fldChar w:fldCharType="separate"/>
      </w:r>
      <w:ins w:id="1405" w:author="Dave Contreras" w:date="2019-08-15T13:52:00Z">
        <w:r w:rsidR="002B71CF">
          <w:rPr>
            <w:noProof/>
          </w:rPr>
          <w:t>132</w:t>
        </w:r>
      </w:ins>
      <w:ins w:id="1406" w:author="Dave Contreras" w:date="2019-08-14T10:29:00Z">
        <w:del w:id="1407" w:author="Dave Contreras" w:date="2019-08-15T13:52:00Z">
          <w:r w:rsidR="00007294" w:rsidDel="002B71CF">
            <w:rPr>
              <w:noProof/>
            </w:rPr>
            <w:delText>131</w:delText>
          </w:r>
        </w:del>
      </w:ins>
      <w:del w:id="1408" w:author="Dave Contreras" w:date="2019-08-15T13:52:00Z">
        <w:r w:rsidR="00336A54" w:rsidDel="002B71CF">
          <w:rPr>
            <w:noProof/>
          </w:rPr>
          <w:delText>129</w:delText>
        </w:r>
      </w:del>
      <w:r>
        <w:rPr>
          <w:noProof/>
        </w:rPr>
        <w:fldChar w:fldCharType="end"/>
      </w:r>
      <w:bookmarkEnd w:id="1404"/>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4C93AF4" w14:textId="77777777" w:rsidR="00D9749F" w:rsidRDefault="00D9749F" w:rsidP="00D9749F">
      <w:pPr>
        <w:keepNext/>
        <w:tabs>
          <w:tab w:val="left" w:pos="2323"/>
        </w:tabs>
      </w:pPr>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4162E65B"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409" w:author="Dave Contreras" w:date="2019-08-15T13:52:00Z">
        <w:r w:rsidR="002B71CF">
          <w:rPr>
            <w:noProof/>
          </w:rPr>
          <w:t>133</w:t>
        </w:r>
      </w:ins>
      <w:ins w:id="1410" w:author="Dave Contreras" w:date="2019-08-14T10:29:00Z">
        <w:del w:id="1411" w:author="Dave Contreras" w:date="2019-08-15T13:52:00Z">
          <w:r w:rsidR="00007294" w:rsidDel="002B71CF">
            <w:rPr>
              <w:noProof/>
            </w:rPr>
            <w:delText>132</w:delText>
          </w:r>
        </w:del>
      </w:ins>
      <w:del w:id="1412" w:author="Dave Contreras" w:date="2019-08-15T13:52:00Z">
        <w:r w:rsidR="00336A54" w:rsidDel="002B71CF">
          <w:rPr>
            <w:noProof/>
          </w:rPr>
          <w:delText>130</w:delText>
        </w:r>
      </w:del>
      <w:r>
        <w:rPr>
          <w:noProof/>
        </w:rPr>
        <w:fldChar w:fldCharType="end"/>
      </w:r>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3326CB6F" w:rsidR="00C0435E" w:rsidRDefault="00A27634" w:rsidP="006A0C1B">
      <w:pPr>
        <w:pStyle w:val="Heading1"/>
      </w:pPr>
      <w:bookmarkStart w:id="1413" w:name="_Toc12951183"/>
      <w:bookmarkStart w:id="1414" w:name="_Toc15651217"/>
      <w:r w:rsidRPr="008414E0">
        <w:t>References</w:t>
      </w:r>
      <w:bookmarkEnd w:id="1354"/>
      <w:bookmarkEnd w:id="1413"/>
      <w:bookmarkEnd w:id="1414"/>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lastRenderedPageBreak/>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185" w:history="1">
        <w:r w:rsidRPr="008C2D69">
          <w:rPr>
            <w:rStyle w:val="Hyperlink"/>
          </w:rPr>
          <w:t>https://github.com/lme4/lme4/</w:t>
        </w:r>
      </w:hyperlink>
      <w:r w:rsidRPr="008C2D69">
        <w:t xml:space="preserve"> </w:t>
      </w:r>
      <w:hyperlink r:id="rId186"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187"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88"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189"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lastRenderedPageBreak/>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190"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91"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192"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193"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94"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95"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lastRenderedPageBreak/>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1C8D2D83" w:rsidR="008C2D69" w:rsidRDefault="008C2D69" w:rsidP="008C2D69">
      <w:pPr>
        <w:pStyle w:val="EndNoteBibliography"/>
        <w:spacing w:after="0"/>
        <w:ind w:left="720" w:hanging="720"/>
        <w:rPr>
          <w:ins w:id="1415" w:author="Contreras, Dave@Wildlife" w:date="2019-08-15T14:36:00Z"/>
          <w:rStyle w:val="Hyperlink"/>
        </w:rPr>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196" w:history="1">
        <w:r w:rsidRPr="008C2D69">
          <w:rPr>
            <w:rStyle w:val="Hyperlink"/>
          </w:rPr>
          <w:t>http://www.escholarship.org/uc/item/85c9h479</w:t>
        </w:r>
      </w:hyperlink>
    </w:p>
    <w:p w14:paraId="6F17CBBC" w14:textId="0113984E" w:rsidR="005A6CE7" w:rsidRPr="005A6CE7" w:rsidRDefault="005A6CE7" w:rsidP="008C2D69">
      <w:pPr>
        <w:pStyle w:val="EndNoteBibliography"/>
        <w:spacing w:after="0"/>
        <w:ind w:left="720" w:hanging="720"/>
        <w:rPr>
          <w:rFonts w:asciiTheme="minorHAnsi" w:hAnsiTheme="minorHAnsi" w:cstheme="minorHAnsi"/>
          <w:sz w:val="24"/>
          <w:szCs w:val="24"/>
          <w:rPrChange w:id="1416" w:author="Contreras, Dave@Wildlife" w:date="2019-08-15T14:37:00Z">
            <w:rPr/>
          </w:rPrChange>
        </w:rPr>
      </w:pPr>
      <w:ins w:id="1417" w:author="Contreras, Dave@Wildlife" w:date="2019-08-15T14:37:00Z">
        <w:r w:rsidRPr="005A6CE7">
          <w:rPr>
            <w:rFonts w:asciiTheme="minorHAnsi" w:hAnsiTheme="minorHAnsi" w:cstheme="minorHAnsi"/>
            <w:shd w:val="clear" w:color="auto" w:fill="FFFFFF"/>
            <w:rPrChange w:id="1418" w:author="Contreras, Dave@Wildlife" w:date="2019-08-15T14:37:00Z">
              <w:rPr>
                <w:rFonts w:ascii="Arial" w:hAnsi="Arial" w:cs="Arial"/>
                <w:color w:val="2E414F"/>
                <w:sz w:val="21"/>
                <w:szCs w:val="21"/>
                <w:shd w:val="clear" w:color="auto" w:fill="FFFFFF"/>
              </w:rPr>
            </w:rPrChange>
          </w:rPr>
          <w:t xml:space="preserve">Egg, L., </w:t>
        </w:r>
        <w:r>
          <w:rPr>
            <w:rFonts w:asciiTheme="minorHAnsi" w:hAnsiTheme="minorHAnsi" w:cstheme="minorHAnsi"/>
            <w:shd w:val="clear" w:color="auto" w:fill="FFFFFF"/>
          </w:rPr>
          <w:t xml:space="preserve">J. </w:t>
        </w:r>
        <w:r w:rsidRPr="005A6CE7">
          <w:rPr>
            <w:rFonts w:asciiTheme="minorHAnsi" w:hAnsiTheme="minorHAnsi" w:cstheme="minorHAnsi"/>
            <w:shd w:val="clear" w:color="auto" w:fill="FFFFFF"/>
            <w:rPrChange w:id="1419" w:author="Contreras, Dave@Wildlife" w:date="2019-08-15T14:37:00Z">
              <w:rPr>
                <w:rFonts w:ascii="Arial" w:hAnsi="Arial" w:cs="Arial"/>
                <w:color w:val="2E414F"/>
                <w:sz w:val="21"/>
                <w:szCs w:val="21"/>
                <w:shd w:val="clear" w:color="auto" w:fill="FFFFFF"/>
              </w:rPr>
            </w:rPrChange>
          </w:rPr>
          <w:t>Pander,</w:t>
        </w:r>
        <w:r>
          <w:rPr>
            <w:rFonts w:asciiTheme="minorHAnsi" w:hAnsiTheme="minorHAnsi" w:cstheme="minorHAnsi"/>
            <w:shd w:val="clear" w:color="auto" w:fill="FFFFFF"/>
          </w:rPr>
          <w:t xml:space="preserve"> M.K.</w:t>
        </w:r>
        <w:r w:rsidRPr="005A6CE7">
          <w:rPr>
            <w:rFonts w:asciiTheme="minorHAnsi" w:hAnsiTheme="minorHAnsi" w:cstheme="minorHAnsi"/>
            <w:shd w:val="clear" w:color="auto" w:fill="FFFFFF"/>
            <w:rPrChange w:id="1420" w:author="Contreras, Dave@Wildlife" w:date="2019-08-15T14:37:00Z">
              <w:rPr>
                <w:rFonts w:ascii="Arial" w:hAnsi="Arial" w:cs="Arial"/>
                <w:color w:val="2E414F"/>
                <w:sz w:val="21"/>
                <w:szCs w:val="21"/>
                <w:shd w:val="clear" w:color="auto" w:fill="FFFFFF"/>
              </w:rPr>
            </w:rPrChange>
          </w:rPr>
          <w:t xml:space="preserve"> Mueller, &amp; </w:t>
        </w:r>
      </w:ins>
      <w:ins w:id="1421" w:author="Contreras, Dave@Wildlife" w:date="2019-08-15T14:38:00Z">
        <w:r>
          <w:rPr>
            <w:rFonts w:asciiTheme="minorHAnsi" w:hAnsiTheme="minorHAnsi" w:cstheme="minorHAnsi"/>
            <w:shd w:val="clear" w:color="auto" w:fill="FFFFFF"/>
          </w:rPr>
          <w:t xml:space="preserve">J. </w:t>
        </w:r>
      </w:ins>
      <w:ins w:id="1422" w:author="Contreras, Dave@Wildlife" w:date="2019-08-15T14:37:00Z">
        <w:r w:rsidRPr="005A6CE7">
          <w:rPr>
            <w:rFonts w:asciiTheme="minorHAnsi" w:hAnsiTheme="minorHAnsi" w:cstheme="minorHAnsi"/>
            <w:shd w:val="clear" w:color="auto" w:fill="FFFFFF"/>
            <w:rPrChange w:id="1423" w:author="Contreras, Dave@Wildlife" w:date="2019-08-15T14:37:00Z">
              <w:rPr>
                <w:rFonts w:ascii="Arial" w:hAnsi="Arial" w:cs="Arial"/>
                <w:color w:val="2E414F"/>
                <w:sz w:val="21"/>
                <w:szCs w:val="21"/>
                <w:shd w:val="clear" w:color="auto" w:fill="FFFFFF"/>
              </w:rPr>
            </w:rPrChange>
          </w:rPr>
          <w:t>Geist. 2018. Comparison of sonar-, camera- and net-based methods in detecting riverine fish-movement pattern</w:t>
        </w:r>
        <w:r w:rsidRPr="005A6CE7">
          <w:rPr>
            <w:rFonts w:asciiTheme="minorHAnsi" w:hAnsiTheme="minorHAnsi" w:cstheme="minorHAnsi"/>
            <w:shd w:val="clear" w:color="auto" w:fill="FFFFFF"/>
            <w:rPrChange w:id="1424" w:author="Contreras, Dave@Wildlife" w:date="2019-08-15T14:38:00Z">
              <w:rPr>
                <w:rFonts w:ascii="Arial" w:hAnsi="Arial" w:cs="Arial"/>
                <w:color w:val="2E414F"/>
                <w:sz w:val="21"/>
                <w:szCs w:val="21"/>
                <w:shd w:val="clear" w:color="auto" w:fill="FFFFFF"/>
              </w:rPr>
            </w:rPrChange>
          </w:rPr>
          <w:t>s.</w:t>
        </w:r>
      </w:ins>
      <w:ins w:id="1425" w:author="Contreras, Dave@Wildlife" w:date="2019-08-15T14:38:00Z">
        <w:r w:rsidRPr="005A6CE7">
          <w:rPr>
            <w:rFonts w:asciiTheme="minorHAnsi" w:hAnsiTheme="minorHAnsi" w:cstheme="minorHAnsi"/>
            <w:shd w:val="clear" w:color="auto" w:fill="FFFFFF"/>
          </w:rPr>
          <w:t xml:space="preserve"> </w:t>
        </w:r>
        <w:r w:rsidRPr="005A6CE7">
          <w:rPr>
            <w:rFonts w:asciiTheme="minorHAnsi" w:hAnsiTheme="minorHAnsi" w:cstheme="minorHAnsi"/>
            <w:shd w:val="clear" w:color="auto" w:fill="FFFFFF"/>
            <w:rPrChange w:id="1426" w:author="Contreras, Dave@Wildlife" w:date="2019-08-15T14:38:00Z">
              <w:rPr>
                <w:rFonts w:ascii="Arial" w:hAnsi="Arial" w:cs="Arial"/>
                <w:i/>
                <w:iCs/>
                <w:color w:val="00313C"/>
                <w:sz w:val="23"/>
                <w:szCs w:val="23"/>
                <w:shd w:val="clear" w:color="auto" w:fill="FFFFFF"/>
              </w:rPr>
            </w:rPrChange>
          </w:rPr>
          <w:t>Marine and Freshwater Research</w:t>
        </w:r>
        <w:r w:rsidRPr="005A6CE7">
          <w:rPr>
            <w:rFonts w:asciiTheme="minorHAnsi" w:hAnsiTheme="minorHAnsi" w:cstheme="minorHAnsi"/>
            <w:shd w:val="clear" w:color="auto" w:fill="FFFFFF"/>
            <w:rPrChange w:id="1427" w:author="Contreras, Dave@Wildlife" w:date="2019-08-15T14:38:00Z">
              <w:rPr>
                <w:rFonts w:ascii="Arial" w:hAnsi="Arial" w:cs="Arial"/>
                <w:color w:val="00313C"/>
                <w:sz w:val="23"/>
                <w:szCs w:val="23"/>
                <w:shd w:val="clear" w:color="auto" w:fill="FFFFFF"/>
              </w:rPr>
            </w:rPrChange>
          </w:rPr>
          <w:t> 69(12) 1905-1912</w:t>
        </w:r>
        <w:r>
          <w:rPr>
            <w:rFonts w:asciiTheme="minorHAnsi" w:hAnsiTheme="minorHAnsi" w:cstheme="minorHAnsi"/>
            <w:shd w:val="clear" w:color="auto" w:fill="FFFFFF"/>
          </w:rPr>
          <w:t>.</w:t>
        </w:r>
        <w:r w:rsidRPr="005A6CE7">
          <w:rPr>
            <w:rFonts w:asciiTheme="minorHAnsi" w:hAnsiTheme="minorHAnsi" w:cstheme="minorHAnsi"/>
            <w:shd w:val="clear" w:color="auto" w:fill="FFFFFF"/>
            <w:rPrChange w:id="1428" w:author="Contreras, Dave@Wildlife" w:date="2019-08-15T14:38:00Z">
              <w:rPr>
                <w:rFonts w:ascii="Arial" w:hAnsi="Arial" w:cs="Arial"/>
                <w:color w:val="00313C"/>
                <w:sz w:val="23"/>
                <w:szCs w:val="23"/>
                <w:shd w:val="clear" w:color="auto" w:fill="FFFFFF"/>
              </w:rPr>
            </w:rPrChange>
          </w:rPr>
          <w:t> </w:t>
        </w:r>
      </w:ins>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97"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198"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199"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 xml:space="preserve">Hartman, R., B. Herbold, K. Kayfetz, and S. Culberson. 2017b. Regional Transport Conceptual Model for Tidal Wetland Restoration. S. Sherman, R. Hartman, and D. Contreras, editors. Effects of Tidal </w:t>
      </w:r>
      <w:r w:rsidRPr="008C2D69">
        <w:lastRenderedPageBreak/>
        <w:t>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200"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01"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202"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03"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204" w:history="1">
        <w:r w:rsidRPr="008C2D69">
          <w:rPr>
            <w:rStyle w:val="Hyperlink"/>
          </w:rPr>
          <w:t>https://water.ca.gov/-/media/DWR-Website/Web-Pages/Programs/Environmental-Services/Interagency-Ecological-Program/Files/IEP-Science-Strategy-202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205"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206"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207" w:anchor="main"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208"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lastRenderedPageBreak/>
        <w:t xml:space="preserve">Kimmerer, W. J., and L. Lougee. 2015. Bivalve grazing causes substantial mortality to an estuarine copepod population. Journal of Experimental Marine Biology and Ecology 473:53-63. </w:t>
      </w:r>
      <w:hyperlink r:id="rId209"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t xml:space="preserve">Kimmerer, W. J., and J. K. Thompson. 2014. Phytoplankton growth balanced by clam and zooplankton grazing and net transport into the low-salinity zone of the San Francisco Estuary. Estuaries and Coasts:1-17. </w:t>
      </w:r>
    </w:p>
    <w:p w14:paraId="48F61DCF" w14:textId="09CFB10C" w:rsidR="008C2D69" w:rsidRDefault="008C2D69" w:rsidP="008C2D69">
      <w:pPr>
        <w:pStyle w:val="EndNoteBibliography"/>
        <w:spacing w:after="0"/>
        <w:ind w:left="720" w:hanging="720"/>
        <w:rPr>
          <w:ins w:id="1429" w:author="Contreras, Dave@Wildlife" w:date="2019-08-15T14:35:00Z"/>
        </w:rPr>
      </w:pPr>
      <w:r w:rsidRPr="008C2D69">
        <w:t xml:space="preserve">Kraus, T. E. C., B. A. Bergamaschi, and B. D. Downing. 2017. An Introduction to High-Frequency Nutrient and Biogeochemical Monitoring for the Sacramento–San Joaquin Delta, Northern California. U.S. Geological Survey. </w:t>
      </w:r>
    </w:p>
    <w:p w14:paraId="7FC7C57D" w14:textId="2E4C849C" w:rsidR="00635D0D" w:rsidRPr="00635D0D" w:rsidRDefault="00635D0D" w:rsidP="008C2D69">
      <w:pPr>
        <w:pStyle w:val="EndNoteBibliography"/>
        <w:spacing w:after="0"/>
        <w:ind w:left="720" w:hanging="720"/>
        <w:rPr>
          <w:rFonts w:asciiTheme="minorHAnsi" w:hAnsiTheme="minorHAnsi" w:cstheme="minorHAnsi"/>
          <w:rPrChange w:id="1430" w:author="Contreras, Dave@Wildlife" w:date="2019-08-15T14:35:00Z">
            <w:rPr/>
          </w:rPrChange>
        </w:rPr>
      </w:pPr>
      <w:ins w:id="1431" w:author="Contreras, Dave@Wildlife" w:date="2019-08-15T14:35:00Z">
        <w:r w:rsidRPr="00635D0D">
          <w:rPr>
            <w:rFonts w:asciiTheme="minorHAnsi" w:hAnsiTheme="minorHAnsi" w:cstheme="minorHAnsi"/>
            <w:shd w:val="clear" w:color="auto" w:fill="FFFFFF"/>
            <w:rPrChange w:id="1432" w:author="Contreras, Dave@Wildlife" w:date="2019-08-15T14:35:00Z">
              <w:rPr>
                <w:rFonts w:ascii="Arial" w:hAnsi="Arial" w:cs="Arial"/>
                <w:color w:val="2E414F"/>
                <w:sz w:val="21"/>
                <w:szCs w:val="21"/>
                <w:shd w:val="clear" w:color="auto" w:fill="FFFFFF"/>
              </w:rPr>
            </w:rPrChange>
          </w:rPr>
          <w:t xml:space="preserve">Kupilik, M., </w:t>
        </w:r>
      </w:ins>
      <w:ins w:id="1433" w:author="Contreras, Dave@Wildlife" w:date="2019-08-15T14:36:00Z">
        <w:r>
          <w:rPr>
            <w:rFonts w:asciiTheme="minorHAnsi" w:hAnsiTheme="minorHAnsi" w:cstheme="minorHAnsi"/>
            <w:shd w:val="clear" w:color="auto" w:fill="FFFFFF"/>
          </w:rPr>
          <w:t>and T.</w:t>
        </w:r>
      </w:ins>
      <w:ins w:id="1434" w:author="Contreras, Dave@Wildlife" w:date="2019-08-15T14:35:00Z">
        <w:r w:rsidRPr="00635D0D">
          <w:rPr>
            <w:rFonts w:asciiTheme="minorHAnsi" w:hAnsiTheme="minorHAnsi" w:cstheme="minorHAnsi"/>
            <w:shd w:val="clear" w:color="auto" w:fill="FFFFFF"/>
            <w:rPrChange w:id="1435" w:author="Contreras, Dave@Wildlife" w:date="2019-08-15T14:35:00Z">
              <w:rPr>
                <w:rFonts w:ascii="Arial" w:hAnsi="Arial" w:cs="Arial"/>
                <w:color w:val="2E414F"/>
                <w:sz w:val="21"/>
                <w:szCs w:val="21"/>
                <w:shd w:val="clear" w:color="auto" w:fill="FFFFFF"/>
              </w:rPr>
            </w:rPrChange>
          </w:rPr>
          <w:t xml:space="preserve"> Petersen. 2014. Imaging sonar tracking of salmon for size and tail beat frequency. </w:t>
        </w:r>
        <w:r w:rsidRPr="00635D0D">
          <w:rPr>
            <w:rStyle w:val="Emphasis"/>
            <w:rFonts w:asciiTheme="minorHAnsi" w:hAnsiTheme="minorHAnsi" w:cstheme="minorHAnsi"/>
            <w:i w:val="0"/>
            <w:iCs w:val="0"/>
            <w:shd w:val="clear" w:color="auto" w:fill="FFFFFF"/>
            <w:rPrChange w:id="1436" w:author="Contreras, Dave@Wildlife" w:date="2019-08-15T14:36:00Z">
              <w:rPr>
                <w:rStyle w:val="Emphasis"/>
                <w:rFonts w:ascii="Arial" w:hAnsi="Arial" w:cs="Arial"/>
                <w:color w:val="2E414F"/>
                <w:sz w:val="21"/>
                <w:szCs w:val="21"/>
                <w:shd w:val="clear" w:color="auto" w:fill="FFFFFF"/>
              </w:rPr>
            </w:rPrChange>
          </w:rPr>
          <w:t>2014 IEEE Global Conference on Signal and Information Processing (GlobalSIP)</w:t>
        </w:r>
        <w:r w:rsidRPr="00635D0D">
          <w:rPr>
            <w:rFonts w:asciiTheme="minorHAnsi" w:hAnsiTheme="minorHAnsi" w:cstheme="minorHAnsi"/>
            <w:shd w:val="clear" w:color="auto" w:fill="FFFFFF"/>
            <w:rPrChange w:id="1437" w:author="Contreras, Dave@Wildlife" w:date="2019-08-15T14:36:00Z">
              <w:rPr>
                <w:rFonts w:ascii="Arial" w:hAnsi="Arial" w:cs="Arial"/>
                <w:color w:val="2E414F"/>
                <w:sz w:val="21"/>
                <w:szCs w:val="21"/>
                <w:shd w:val="clear" w:color="auto" w:fill="FFFFFF"/>
              </w:rPr>
            </w:rPrChange>
          </w:rPr>
          <w:t xml:space="preserve">, </w:t>
        </w:r>
        <w:r w:rsidRPr="00635D0D">
          <w:rPr>
            <w:rFonts w:asciiTheme="minorHAnsi" w:hAnsiTheme="minorHAnsi" w:cstheme="minorHAnsi"/>
            <w:shd w:val="clear" w:color="auto" w:fill="FFFFFF"/>
            <w:rPrChange w:id="1438" w:author="Contreras, Dave@Wildlife" w:date="2019-08-15T14:35:00Z">
              <w:rPr>
                <w:rFonts w:ascii="Arial" w:hAnsi="Arial" w:cs="Arial"/>
                <w:color w:val="2E414F"/>
                <w:sz w:val="21"/>
                <w:szCs w:val="21"/>
                <w:shd w:val="clear" w:color="auto" w:fill="FFFFFF"/>
              </w:rPr>
            </w:rPrChange>
          </w:rPr>
          <w:t>1127-1131.</w:t>
        </w:r>
      </w:ins>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210"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211"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12"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213"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lastRenderedPageBreak/>
        <w:t xml:space="preserve">Oksanen, J., F. G. Blanchet, R. Kindt, P. Legendre, P. R. Minchin, R. B. O'Hara, G. L. Simpson, and P. Solymos. 2016a. Community Ecology Package "vegan". Comprehensive R Archive Network (CRAN). </w:t>
      </w:r>
      <w:hyperlink r:id="rId214"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15"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16"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17"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18"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19"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20"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lastRenderedPageBreak/>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21"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22"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23"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24"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25"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26"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lastRenderedPageBreak/>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27"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1F29849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Ellis, Daniel@Wildlife" w:date="2019-08-07T16:05:00Z" w:initials="ED">
    <w:p w14:paraId="064FEF15" w14:textId="4159B000" w:rsidR="00D4717E" w:rsidRDefault="00D4717E">
      <w:pPr>
        <w:pStyle w:val="CommentText"/>
      </w:pPr>
      <w:r>
        <w:rPr>
          <w:rStyle w:val="CommentReference"/>
        </w:rPr>
        <w:annotationRef/>
      </w:r>
      <w:r>
        <w:t xml:space="preserve">I assume this should be made invisible in </w:t>
      </w:r>
      <w:proofErr w:type="gramStart"/>
      <w:r>
        <w:t>print?</w:t>
      </w:r>
      <w:proofErr w:type="gramEnd"/>
    </w:p>
  </w:comment>
  <w:comment w:id="30" w:author="Hartman, Rosemary@DWR" w:date="2019-08-12T13:15:00Z" w:initials="HR">
    <w:p w14:paraId="646651F4" w14:textId="50E63B1C" w:rsidR="00D4717E" w:rsidRDefault="00D4717E">
      <w:pPr>
        <w:pStyle w:val="CommentText"/>
      </w:pPr>
      <w:r>
        <w:rPr>
          <w:rStyle w:val="CommentReference"/>
        </w:rPr>
        <w:annotationRef/>
      </w:r>
      <w:r>
        <w:t xml:space="preserve">Why did you put these in there? It’s in the legend. </w:t>
      </w:r>
    </w:p>
  </w:comment>
  <w:comment w:id="36" w:author="Ellis, Daniel@Wildlife" w:date="2019-08-05T14:50:00Z" w:initials="ED">
    <w:p w14:paraId="6437EE93" w14:textId="12867A6F" w:rsidR="00D4717E" w:rsidRDefault="00D4717E">
      <w:pPr>
        <w:pStyle w:val="CommentText"/>
      </w:pPr>
      <w:r>
        <w:rPr>
          <w:rStyle w:val="CommentReference"/>
        </w:rPr>
        <w:annotationRef/>
      </w:r>
      <w:r>
        <w:t xml:space="preserve">Should these not be chronological? Strange since it looks like you used endnote but maybe </w:t>
      </w:r>
      <w:proofErr w:type="spellStart"/>
      <w:r>
        <w:t>im</w:t>
      </w:r>
      <w:proofErr w:type="spellEnd"/>
      <w:r>
        <w:t xml:space="preserve"> missing something, </w:t>
      </w:r>
      <w:proofErr w:type="spellStart"/>
      <w:r>
        <w:t>ill</w:t>
      </w:r>
      <w:proofErr w:type="spellEnd"/>
      <w:r>
        <w:t xml:space="preserve"> leave it as is in case this was meant to be this way</w:t>
      </w:r>
    </w:p>
  </w:comment>
  <w:comment w:id="40" w:author="Ellis, Daniel@Wildlife" w:date="2019-08-05T14:55:00Z" w:initials="ED">
    <w:p w14:paraId="3F2CD3EB" w14:textId="6E48C2A3" w:rsidR="00D4717E" w:rsidRDefault="00D4717E">
      <w:pPr>
        <w:pStyle w:val="CommentText"/>
      </w:pPr>
      <w:r>
        <w:rPr>
          <w:rStyle w:val="CommentReference"/>
        </w:rPr>
        <w:annotationRef/>
      </w:r>
      <w:r>
        <w:t xml:space="preserve">I do not have enough samples to do this analysis yet. I removed it from the SAV section and kept that section to mapping </w:t>
      </w:r>
    </w:p>
  </w:comment>
  <w:comment w:id="43" w:author="Ellis, Daniel@Wildlife" w:date="2019-08-05T15:00:00Z" w:initials="ED">
    <w:p w14:paraId="3A80895F" w14:textId="3EA695F7" w:rsidR="00D4717E" w:rsidRDefault="00D4717E">
      <w:pPr>
        <w:pStyle w:val="CommentText"/>
      </w:pPr>
      <w:r>
        <w:rPr>
          <w:rStyle w:val="CommentReference"/>
        </w:rPr>
        <w:annotationRef/>
      </w:r>
      <w:r>
        <w:t xml:space="preserve">In practice, it is </w:t>
      </w:r>
      <w:proofErr w:type="gramStart"/>
      <w:r>
        <w:t>really hard</w:t>
      </w:r>
      <w:proofErr w:type="gramEnd"/>
      <w:r>
        <w:t xml:space="preserve"> to take a core in water deeper than my waste, which is about 1 m. I may want to go in and make this change in the sops too. </w:t>
      </w:r>
    </w:p>
  </w:comment>
  <w:comment w:id="46" w:author="Ellis, Daniel@Wildlife" w:date="2019-08-05T15:25:00Z" w:initials="ED">
    <w:p w14:paraId="0DF1497F" w14:textId="7167850F" w:rsidR="00D4717E" w:rsidRDefault="00D4717E">
      <w:pPr>
        <w:pStyle w:val="CommentText"/>
      </w:pPr>
      <w:r>
        <w:rPr>
          <w:rStyle w:val="CommentReference"/>
        </w:rPr>
        <w:annotationRef/>
      </w:r>
      <w:r>
        <w:t xml:space="preserve">Do you recall when we started the bucket method? I want to say it included portions of 2018 </w:t>
      </w:r>
    </w:p>
  </w:comment>
  <w:comment w:id="47" w:author="Hartman, Rosemary@DWR" w:date="2019-08-12T10:45:00Z" w:initials="HR">
    <w:p w14:paraId="1A4B4B6B" w14:textId="06F52E36" w:rsidR="00D4717E" w:rsidRDefault="00D4717E">
      <w:pPr>
        <w:pStyle w:val="CommentText"/>
      </w:pPr>
      <w:r>
        <w:rPr>
          <w:rStyle w:val="CommentReference"/>
        </w:rPr>
        <w:annotationRef/>
      </w:r>
      <w:r>
        <w:t>No. It did not include 2018.</w:t>
      </w:r>
    </w:p>
  </w:comment>
  <w:comment w:id="54" w:author="Ellis, Daniel@Wildlife" w:date="2019-08-07T14:54:00Z" w:initials="ED">
    <w:p w14:paraId="2C4410D6" w14:textId="1F3298AB" w:rsidR="00D4717E" w:rsidRDefault="00D4717E">
      <w:pPr>
        <w:pStyle w:val="CommentText"/>
      </w:pPr>
      <w:r>
        <w:rPr>
          <w:rStyle w:val="CommentReference"/>
        </w:rPr>
        <w:annotationRef/>
      </w:r>
      <w:r>
        <w:t>Perhaps we can have Michelle elaborate how and how often she did this</w:t>
      </w:r>
    </w:p>
  </w:comment>
  <w:comment w:id="62" w:author="Ellis, Daniel@Wildlife" w:date="2019-08-07T15:58:00Z" w:initials="ED">
    <w:p w14:paraId="1BB12E4C" w14:textId="7031B1C1" w:rsidR="00D4717E" w:rsidRDefault="00D4717E">
      <w:pPr>
        <w:pStyle w:val="CommentText"/>
      </w:pPr>
      <w:r>
        <w:rPr>
          <w:rStyle w:val="CommentReference"/>
        </w:rPr>
        <w:annotationRef/>
      </w:r>
      <w:r>
        <w:t>strange to capitalize this word trio, is it the official name of that project?</w:t>
      </w:r>
    </w:p>
  </w:comment>
  <w:comment w:id="63" w:author="Hartman, Rosemary@DWR" w:date="2019-08-12T10:50:00Z" w:initials="HR">
    <w:p w14:paraId="172417C5" w14:textId="49C33BBB" w:rsidR="00D4717E" w:rsidRDefault="00D4717E">
      <w:pPr>
        <w:pStyle w:val="CommentText"/>
      </w:pPr>
      <w:r>
        <w:rPr>
          <w:rStyle w:val="CommentReference"/>
        </w:rPr>
        <w:annotationRef/>
      </w:r>
      <w:r>
        <w:t xml:space="preserve">It is officially called the “Zooplankton Study”. </w:t>
      </w:r>
    </w:p>
  </w:comment>
  <w:comment w:id="69" w:author="Ellis, Daniel@Wildlife" w:date="2019-08-07T15:59:00Z" w:initials="ED">
    <w:p w14:paraId="3D7D2A08" w14:textId="65CFFF97" w:rsidR="00D4717E" w:rsidRDefault="00D4717E">
      <w:pPr>
        <w:pStyle w:val="CommentText"/>
      </w:pPr>
      <w:r>
        <w:rPr>
          <w:rStyle w:val="CommentReference"/>
        </w:rPr>
        <w:annotationRef/>
      </w:r>
      <w:r>
        <w:t>I am not following how you wanted to connect this thought with the paragraph leading into it-can we elaborate</w:t>
      </w:r>
    </w:p>
  </w:comment>
  <w:comment w:id="70" w:author="Dave Contreras" w:date="2019-08-14T08:02:00Z" w:initials="CD">
    <w:p w14:paraId="5EA4AE18" w14:textId="453AA05F" w:rsidR="00D4717E" w:rsidRDefault="00D4717E">
      <w:pPr>
        <w:pStyle w:val="CommentText"/>
      </w:pPr>
      <w:r>
        <w:rPr>
          <w:rStyle w:val="CommentReference"/>
        </w:rPr>
        <w:annotationRef/>
      </w:r>
      <w:r>
        <w:t>This is addressed in the discussion</w:t>
      </w:r>
    </w:p>
  </w:comment>
  <w:comment w:id="77" w:author="Ellis, Daniel@Wildlife" w:date="2019-08-08T09:45:00Z" w:initials="ED">
    <w:p w14:paraId="170A916B" w14:textId="2F8F410C" w:rsidR="00D4717E" w:rsidRDefault="00D4717E">
      <w:pPr>
        <w:pStyle w:val="CommentText"/>
      </w:pPr>
      <w:r>
        <w:rPr>
          <w:rStyle w:val="CommentReference"/>
        </w:rPr>
        <w:annotationRef/>
      </w:r>
      <w:r>
        <w:t>This figure needs to be recoded, DAN, reminder, make this so that site names fit along x-axis. Capitalize axis labels. Change colors to match invert data</w:t>
      </w:r>
    </w:p>
  </w:comment>
  <w:comment w:id="78" w:author="Ellis, Daniel@Wildlife" w:date="2019-08-08T09:46:00Z" w:initials="ED">
    <w:p w14:paraId="26BF4EFB" w14:textId="1445B041" w:rsidR="00D4717E" w:rsidRDefault="00D4717E">
      <w:pPr>
        <w:pStyle w:val="CommentText"/>
      </w:pPr>
      <w:r>
        <w:rPr>
          <w:rStyle w:val="CommentReference"/>
        </w:rPr>
        <w:annotationRef/>
      </w:r>
    </w:p>
  </w:comment>
  <w:comment w:id="82" w:author="Ellis, Daniel@Wildlife" w:date="2019-08-08T10:09:00Z" w:initials="ED">
    <w:p w14:paraId="4F376C75" w14:textId="330187DF" w:rsidR="00D4717E" w:rsidRDefault="00D4717E">
      <w:pPr>
        <w:pStyle w:val="CommentText"/>
      </w:pPr>
      <w:r>
        <w:rPr>
          <w:rStyle w:val="CommentReference"/>
        </w:rPr>
        <w:annotationRef/>
      </w:r>
      <w:r>
        <w:t>Since it is 0-1 is it correct to call it rel. % comp. or should it just be Relative abundance COUE…?</w:t>
      </w:r>
    </w:p>
  </w:comment>
  <w:comment w:id="83" w:author="Dave Contreras" w:date="2019-08-14T07:22:00Z" w:initials="CD">
    <w:p w14:paraId="700674EE" w14:textId="0A2B51B9" w:rsidR="00D4717E" w:rsidRDefault="00D4717E">
      <w:pPr>
        <w:pStyle w:val="CommentText"/>
      </w:pPr>
      <w:r>
        <w:rPr>
          <w:rStyle w:val="CommentReference"/>
        </w:rPr>
        <w:annotationRef/>
      </w:r>
      <w:r>
        <w:t xml:space="preserve">It should probably be the CPUE relative composition </w:t>
      </w:r>
    </w:p>
  </w:comment>
  <w:comment w:id="84" w:author="Ellis, Daniel@Wildlife" w:date="2019-08-08T10:07:00Z" w:initials="ED">
    <w:p w14:paraId="278C7B8C" w14:textId="45A111DF" w:rsidR="00D4717E" w:rsidRDefault="00D4717E">
      <w:pPr>
        <w:pStyle w:val="CommentText"/>
      </w:pPr>
      <w:r>
        <w:rPr>
          <w:rStyle w:val="CommentReference"/>
        </w:rPr>
        <w:annotationRef/>
      </w:r>
      <w:r>
        <w:t xml:space="preserve">Dan, make these again so that names fit along top and for sample type, if not possible, edit in photoshop </w:t>
      </w:r>
      <w:proofErr w:type="spellStart"/>
      <w:r>
        <w:t>quicky</w:t>
      </w:r>
      <w:proofErr w:type="spellEnd"/>
    </w:p>
  </w:comment>
  <w:comment w:id="89" w:author="Ellis, Daniel@Wildlife" w:date="2019-08-08T10:26:00Z" w:initials="ED">
    <w:p w14:paraId="4A59A774" w14:textId="36A3D69C" w:rsidR="00D4717E" w:rsidRDefault="00D4717E">
      <w:pPr>
        <w:pStyle w:val="CommentText"/>
      </w:pPr>
      <w:r>
        <w:rPr>
          <w:rStyle w:val="CommentReference"/>
        </w:rPr>
        <w:annotationRef/>
      </w:r>
      <w:r>
        <w:t xml:space="preserve">Must add here what each </w:t>
      </w:r>
      <w:proofErr w:type="spellStart"/>
      <w:r>
        <w:t>asterick</w:t>
      </w:r>
      <w:proofErr w:type="spellEnd"/>
      <w:r>
        <w:t xml:space="preserve"> represents</w:t>
      </w:r>
    </w:p>
  </w:comment>
  <w:comment w:id="90" w:author="Dave Contreras" w:date="2019-08-14T07:29:00Z" w:initials="CD">
    <w:p w14:paraId="396AA9F1" w14:textId="48F312B2" w:rsidR="00D4717E" w:rsidRDefault="00D4717E">
      <w:pPr>
        <w:pStyle w:val="CommentText"/>
      </w:pPr>
      <w:r>
        <w:rPr>
          <w:rStyle w:val="CommentReference"/>
        </w:rPr>
        <w:annotationRef/>
      </w:r>
      <w:r>
        <w:t xml:space="preserve">Since this is an invertebrate analysis, you should </w:t>
      </w:r>
      <w:proofErr w:type="gramStart"/>
      <w:r>
        <w:t>removes</w:t>
      </w:r>
      <w:proofErr w:type="gramEnd"/>
      <w:r>
        <w:t xml:space="preserve"> these fishes – MOSQUI, THRSTI, &amp; PRISCU.</w:t>
      </w:r>
    </w:p>
  </w:comment>
  <w:comment w:id="92" w:author="Ellis, Daniel@Wildlife" w:date="2019-08-08T10:28:00Z" w:initials="ED">
    <w:p w14:paraId="77E9F613" w14:textId="6721EEEA" w:rsidR="00D4717E" w:rsidRDefault="00D4717E">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93" w:author="Dave Contreras" w:date="2019-08-14T07:40:00Z" w:initials="CD">
    <w:p w14:paraId="1E7C29D3" w14:textId="0D98079D" w:rsidR="00D4717E" w:rsidRDefault="00D4717E">
      <w:pPr>
        <w:pStyle w:val="CommentText"/>
      </w:pPr>
      <w:r>
        <w:rPr>
          <w:rStyle w:val="CommentReference"/>
        </w:rPr>
        <w:annotationRef/>
      </w:r>
      <w:r>
        <w:t>Perhaps we should just leave it as “Mysid” to keep it consistent with the other graphs and tables throughout the document.</w:t>
      </w:r>
    </w:p>
  </w:comment>
  <w:comment w:id="108" w:author="Ellis, Daniel@Wildlife" w:date="2019-08-08T10:37:00Z" w:initials="ED">
    <w:p w14:paraId="1AB15818" w14:textId="3033AAB1" w:rsidR="00D4717E" w:rsidRDefault="00D4717E">
      <w:pPr>
        <w:pStyle w:val="CommentText"/>
      </w:pPr>
      <w:r>
        <w:rPr>
          <w:rStyle w:val="CommentReference"/>
        </w:rPr>
        <w:annotationRef/>
      </w:r>
      <w:r>
        <w:t xml:space="preserve">Convert to percentage or simply adjust </w:t>
      </w:r>
      <w:proofErr w:type="spellStart"/>
      <w:r>
        <w:t>yaxis</w:t>
      </w:r>
      <w:proofErr w:type="spellEnd"/>
      <w:r>
        <w:t xml:space="preserve"> label</w:t>
      </w:r>
    </w:p>
  </w:comment>
  <w:comment w:id="110" w:author="Ellis, Daniel@Wildlife" w:date="2019-08-05T10:51:00Z" w:initials="ED">
    <w:p w14:paraId="0EBB14DD" w14:textId="5BFBA2CD" w:rsidR="00D4717E" w:rsidRDefault="00D4717E">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111" w:author="Dave Contreras" w:date="2019-08-14T07:44:00Z" w:initials="CD">
    <w:p w14:paraId="1C68DA45" w14:textId="58ED2BD2" w:rsidR="00D4717E" w:rsidRDefault="00D4717E">
      <w:pPr>
        <w:pStyle w:val="CommentText"/>
      </w:pPr>
      <w:r>
        <w:rPr>
          <w:rStyle w:val="CommentReference"/>
        </w:rPr>
        <w:annotationRef/>
      </w:r>
      <w:r>
        <w:t>I think the lines are fine.</w:t>
      </w:r>
    </w:p>
  </w:comment>
  <w:comment w:id="112" w:author="Ellis, Daniel@Wildlife" w:date="2019-08-08T10:38:00Z" w:initials="ED">
    <w:p w14:paraId="492812C7" w14:textId="2B8FCA68" w:rsidR="00D4717E" w:rsidRDefault="00D4717E">
      <w:pPr>
        <w:pStyle w:val="CommentText"/>
      </w:pPr>
      <w:r>
        <w:rPr>
          <w:rStyle w:val="CommentReference"/>
        </w:rPr>
        <w:annotationRef/>
      </w:r>
      <w:r>
        <w:t>Remove/change “Year2”.  Good reminder for Dan- go back to streamlined code and change column names so they always look decent in final figures to save time</w:t>
      </w:r>
    </w:p>
  </w:comment>
  <w:comment w:id="115" w:author="Ellis, Daniel@Wildlife" w:date="2019-08-08T10:39:00Z" w:initials="ED">
    <w:p w14:paraId="7F0212E4" w14:textId="5986D034" w:rsidR="00D4717E" w:rsidRDefault="00D4717E">
      <w:pPr>
        <w:pStyle w:val="CommentText"/>
      </w:pPr>
      <w:r>
        <w:rPr>
          <w:rStyle w:val="CommentReference"/>
        </w:rPr>
        <w:annotationRef/>
      </w:r>
      <w:r>
        <w:t xml:space="preserve">Redo to have consistent coloration with the </w:t>
      </w:r>
      <w:proofErr w:type="gramStart"/>
      <w:r>
        <w:t>others?</w:t>
      </w:r>
      <w:proofErr w:type="gramEnd"/>
    </w:p>
  </w:comment>
  <w:comment w:id="126" w:author="Ellis, Daniel@Wildlife" w:date="2019-08-08T10:56:00Z" w:initials="ED">
    <w:p w14:paraId="279D3EDD" w14:textId="24079FA6" w:rsidR="00D4717E" w:rsidRDefault="00D4717E">
      <w:pPr>
        <w:pStyle w:val="CommentText"/>
      </w:pPr>
      <w:r>
        <w:rPr>
          <w:rStyle w:val="CommentReference"/>
        </w:rPr>
        <w:annotationRef/>
      </w:r>
      <w:r>
        <w:t xml:space="preserve">I don’t know if it worth noting in the text but for our own </w:t>
      </w:r>
      <w:proofErr w:type="spellStart"/>
      <w:r>
        <w:t>throughts</w:t>
      </w:r>
      <w:proofErr w:type="spellEnd"/>
      <w:r>
        <w:t xml:space="preserve"> on this- diked sites tend to be sampled in waders, using a </w:t>
      </w:r>
      <w:proofErr w:type="spellStart"/>
      <w:r>
        <w:t>pvc</w:t>
      </w:r>
      <w:proofErr w:type="spellEnd"/>
      <w:r>
        <w:t xml:space="preserve"> core in shallower water than the fully tidal and muted tidal sites. In the future we might want to consider depth as a factor in the models</w:t>
      </w:r>
    </w:p>
  </w:comment>
  <w:comment w:id="132" w:author="Ellis, Daniel@Wildlife" w:date="2019-08-08T11:11:00Z" w:initials="ED">
    <w:p w14:paraId="1978171F" w14:textId="60051D2F" w:rsidR="00D4717E" w:rsidRDefault="00D4717E">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133" w:author="Hartman, Rosemary@DWR" w:date="2019-08-12T11:30:00Z" w:initials="HR">
    <w:p w14:paraId="2EFA49BC" w14:textId="1FD0A360" w:rsidR="00D4717E" w:rsidRDefault="00D4717E">
      <w:pPr>
        <w:pStyle w:val="CommentText"/>
      </w:pPr>
      <w:r>
        <w:rPr>
          <w:rStyle w:val="CommentReference"/>
        </w:rPr>
        <w:annotationRef/>
      </w:r>
      <w:r>
        <w:t xml:space="preserve">We added “Vegetation Y/N” to the mysid trawls. That’s what I meant for this section. </w:t>
      </w:r>
    </w:p>
  </w:comment>
  <w:comment w:id="137" w:author="Ellis, Daniel@Wildlife" w:date="2019-08-08T11:12:00Z" w:initials="ED">
    <w:p w14:paraId="580D20F8" w14:textId="42892159" w:rsidR="00D4717E" w:rsidRDefault="00D4717E">
      <w:pPr>
        <w:pStyle w:val="CommentText"/>
      </w:pPr>
      <w:r>
        <w:rPr>
          <w:rStyle w:val="CommentReference"/>
        </w:rPr>
        <w:annotationRef/>
      </w:r>
      <w:r>
        <w:t>Should say who</w:t>
      </w:r>
    </w:p>
  </w:comment>
  <w:comment w:id="138" w:author="Hartman, Rosemary@DWR" w:date="2019-08-12T11:31:00Z" w:initials="HR">
    <w:p w14:paraId="7C1CB5B2" w14:textId="702A0952" w:rsidR="00D4717E" w:rsidRDefault="00D4717E">
      <w:pPr>
        <w:pStyle w:val="CommentText"/>
      </w:pPr>
      <w:r>
        <w:rPr>
          <w:rStyle w:val="CommentReference"/>
        </w:rPr>
        <w:annotationRef/>
      </w:r>
      <w:r>
        <w:t xml:space="preserve">I say who in the following sentences. </w:t>
      </w:r>
    </w:p>
  </w:comment>
  <w:comment w:id="142" w:author="Ellis, Daniel@Wildlife" w:date="2019-08-08T11:15:00Z" w:initials="ED">
    <w:p w14:paraId="33388036" w14:textId="7F87A9FE" w:rsidR="00D4717E" w:rsidRDefault="00D4717E">
      <w:pPr>
        <w:pStyle w:val="CommentText"/>
      </w:pPr>
      <w:r>
        <w:rPr>
          <w:rStyle w:val="CommentReference"/>
        </w:rPr>
        <w:annotationRef/>
      </w:r>
      <w:r>
        <w:t xml:space="preserve">I would prefer to say it </w:t>
      </w:r>
      <w:proofErr w:type="spellStart"/>
      <w:proofErr w:type="gramStart"/>
      <w:r>
        <w:t>cant</w:t>
      </w:r>
      <w:proofErr w:type="spellEnd"/>
      <w:proofErr w:type="gramEnd"/>
      <w:r>
        <w:t xml:space="preserve"> be explained with the data we have. It is out of the norm, but with more data, this might no longer be anomalous, it could be a natural process we don’t understand and need to </w:t>
      </w:r>
      <w:proofErr w:type="gramStart"/>
      <w:r>
        <w:t>look into</w:t>
      </w:r>
      <w:proofErr w:type="gramEnd"/>
    </w:p>
  </w:comment>
  <w:comment w:id="143" w:author="Hartman, Rosemary@DWR" w:date="2019-08-12T11:32:00Z" w:initials="HR">
    <w:p w14:paraId="1F3BFC07" w14:textId="3CBF6DC9" w:rsidR="00D4717E" w:rsidRDefault="00D4717E">
      <w:pPr>
        <w:pStyle w:val="CommentText"/>
      </w:pPr>
      <w:r>
        <w:rPr>
          <w:rStyle w:val="CommentReference"/>
        </w:rPr>
        <w:annotationRef/>
      </w:r>
      <w:r>
        <w:t xml:space="preserve">I disagree. Given that all other research has found the opposite trend, our negative trend is, by definition, an anomaly. There might be a rare ecological situation driving it, but it is still a deviation from the normal pattern. </w:t>
      </w:r>
    </w:p>
  </w:comment>
  <w:comment w:id="157" w:author="Ellis, Daniel@Wildlife" w:date="2019-08-08T11:52:00Z" w:initials="ED">
    <w:p w14:paraId="08B68C75" w14:textId="02ED665E" w:rsidR="00D4717E" w:rsidRDefault="00D4717E">
      <w:pPr>
        <w:pStyle w:val="CommentText"/>
      </w:pPr>
      <w:r>
        <w:rPr>
          <w:rStyle w:val="CommentReference"/>
        </w:rPr>
        <w:annotationRef/>
      </w:r>
      <w:r>
        <w:t>?</w:t>
      </w:r>
    </w:p>
  </w:comment>
  <w:comment w:id="166" w:author="Ellis, Daniel@Wildlife" w:date="2019-07-03T09:35:00Z" w:initials="ED">
    <w:p w14:paraId="7D83BC61" w14:textId="377EE13C" w:rsidR="00D4717E" w:rsidRDefault="00D4717E">
      <w:pPr>
        <w:pStyle w:val="CommentText"/>
      </w:pPr>
      <w:r>
        <w:rPr>
          <w:rStyle w:val="CommentReference"/>
        </w:rPr>
        <w:annotationRef/>
      </w:r>
      <w:r>
        <w:t>I found myself saying the same things as you did for zooplankton, I think we should clump the “what we did” part but keep the intros separate</w:t>
      </w:r>
    </w:p>
  </w:comment>
  <w:comment w:id="169" w:author="Hartman, Rosemary@Wildlife" w:date="2019-05-17T14:02:00Z" w:initials="HR">
    <w:p w14:paraId="1EFF8305" w14:textId="74330520" w:rsidR="00D4717E" w:rsidRDefault="00D4717E">
      <w:pPr>
        <w:pStyle w:val="CommentText"/>
      </w:pPr>
      <w:r>
        <w:rPr>
          <w:rStyle w:val="CommentReference"/>
        </w:rPr>
        <w:annotationRef/>
      </w:r>
      <w:r>
        <w:t>Stacy and I discussed leaving this out for now, writing it up when we have all the data</w:t>
      </w:r>
    </w:p>
  </w:comment>
  <w:comment w:id="211" w:author="Ellis, Daniel@Wildlife" w:date="2019-08-08T12:50:00Z" w:initials="ED">
    <w:p w14:paraId="6BDA636E" w14:textId="2391BE7C" w:rsidR="00D4717E" w:rsidRDefault="00D4717E">
      <w:pPr>
        <w:pStyle w:val="CommentText"/>
      </w:pPr>
      <w:r>
        <w:rPr>
          <w:rStyle w:val="CommentReference"/>
        </w:rPr>
        <w:annotationRef/>
      </w:r>
      <w:r>
        <w:t>?</w:t>
      </w:r>
    </w:p>
  </w:comment>
  <w:comment w:id="212" w:author="Dave Contreras" w:date="2019-08-14T09:03:00Z" w:initials="CD">
    <w:p w14:paraId="0BCB3EC8" w14:textId="286143BC" w:rsidR="00D4717E" w:rsidRDefault="00D4717E">
      <w:pPr>
        <w:pStyle w:val="CommentText"/>
      </w:pPr>
      <w:r>
        <w:rPr>
          <w:rStyle w:val="CommentReference"/>
        </w:rPr>
        <w:annotationRef/>
      </w:r>
      <w:r>
        <w:t>Fixed…at least I think I did</w:t>
      </w:r>
    </w:p>
  </w:comment>
  <w:comment w:id="217" w:author="Ellis, Daniel@Wildlife" w:date="2019-08-08T12:50:00Z" w:initials="ED">
    <w:p w14:paraId="294551F9" w14:textId="4E7C0FDD" w:rsidR="00D4717E" w:rsidRDefault="00D4717E">
      <w:pPr>
        <w:pStyle w:val="CommentText"/>
      </w:pPr>
      <w:r>
        <w:rPr>
          <w:rStyle w:val="CommentReference"/>
        </w:rPr>
        <w:annotationRef/>
      </w:r>
      <w:r>
        <w:t>Not linked yet</w:t>
      </w:r>
    </w:p>
  </w:comment>
  <w:comment w:id="233" w:author="Ellis, Daniel@Wildlife" w:date="2019-08-08T13:00:00Z" w:initials="ED">
    <w:p w14:paraId="62FD7BAC" w14:textId="02ADF9F0" w:rsidR="00D4717E" w:rsidRDefault="00D4717E">
      <w:pPr>
        <w:pStyle w:val="CommentText"/>
      </w:pPr>
      <w:r>
        <w:t xml:space="preserve">Did you confirm this </w:t>
      </w:r>
      <w:proofErr w:type="spellStart"/>
      <w:r>
        <w:t>rosie</w:t>
      </w:r>
      <w:proofErr w:type="spellEnd"/>
      <w:r>
        <w:rPr>
          <w:rStyle w:val="CommentReference"/>
        </w:rPr>
        <w:annotationRef/>
      </w:r>
      <w:r>
        <w:t>?</w:t>
      </w:r>
    </w:p>
  </w:comment>
  <w:comment w:id="234" w:author="Hartman, Rosemary@DWR" w:date="2019-08-12T11:58:00Z" w:initials="HR">
    <w:p w14:paraId="3DCE5FD1" w14:textId="115D241F" w:rsidR="00D4717E" w:rsidRDefault="00D4717E">
      <w:pPr>
        <w:pStyle w:val="CommentText"/>
      </w:pPr>
      <w:r>
        <w:rPr>
          <w:rStyle w:val="CommentReference"/>
        </w:rPr>
        <w:annotationRef/>
      </w:r>
      <w:r>
        <w:t>Yes.</w:t>
      </w:r>
    </w:p>
  </w:comment>
  <w:comment w:id="242" w:author="Ellis, Daniel@Wildlife" w:date="2019-07-03T09:59:00Z" w:initials="ED">
    <w:p w14:paraId="52A84788" w14:textId="4D962F68" w:rsidR="00D4717E" w:rsidRDefault="00D4717E">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243" w:author="Hartman, Rosemary@DWR" w:date="2019-08-02T12:51:00Z" w:initials="HR">
    <w:p w14:paraId="46444AF1" w14:textId="78D04C78" w:rsidR="00D4717E" w:rsidRDefault="00D4717E">
      <w:pPr>
        <w:pStyle w:val="CommentText"/>
      </w:pPr>
      <w:r>
        <w:rPr>
          <w:rStyle w:val="CommentReference"/>
        </w:rPr>
        <w:annotationRef/>
      </w:r>
      <w:r>
        <w:t>NO. Leave it at Grizzly Bay.</w:t>
      </w:r>
    </w:p>
  </w:comment>
  <w:comment w:id="343" w:author="Hartman, Rosemary@DWR [2]" w:date="2019-07-02T09:34:00Z" w:initials="HR">
    <w:p w14:paraId="572A3D2C" w14:textId="2FB2C78C" w:rsidR="00D4717E" w:rsidRDefault="00D4717E">
      <w:pPr>
        <w:pStyle w:val="CommentText"/>
      </w:pPr>
      <w:r>
        <w:rPr>
          <w:rStyle w:val="CommentReference"/>
        </w:rPr>
        <w:annotationRef/>
      </w:r>
      <w:r>
        <w:t>Dan – please edit based on your analyses</w:t>
      </w:r>
    </w:p>
  </w:comment>
  <w:comment w:id="484" w:author="Ellis, Daniel@Wildlife" w:date="2019-07-22T11:20:00Z" w:initials="ED">
    <w:p w14:paraId="61049766" w14:textId="5B6BFAF7" w:rsidR="00D4717E" w:rsidRDefault="00D4717E">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485" w:author="Hartman, Rosemary@DWR [2]" w:date="2019-07-25T20:54:00Z" w:initials="HR">
    <w:p w14:paraId="45361D05" w14:textId="579FB9B5" w:rsidR="00D4717E" w:rsidRDefault="00D4717E">
      <w:pPr>
        <w:pStyle w:val="CommentText"/>
      </w:pPr>
      <w:r>
        <w:rPr>
          <w:rStyle w:val="CommentReference"/>
        </w:rPr>
        <w:annotationRef/>
      </w:r>
      <w:r>
        <w:t>Yes. Do it.</w:t>
      </w:r>
    </w:p>
  </w:comment>
  <w:comment w:id="486" w:author="Hartman, Rosemary@DWR" w:date="2019-08-02T14:13:00Z" w:initials="HR">
    <w:p w14:paraId="47A88457" w14:textId="29D134C9" w:rsidR="00D4717E" w:rsidRDefault="00D4717E">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489" w:author="Dave Contreras" w:date="2019-08-14T11:22:00Z" w:initials="CD">
    <w:p w14:paraId="7E16F29E" w14:textId="4C69C4DC" w:rsidR="00D4717E" w:rsidRDefault="00D4717E">
      <w:pPr>
        <w:pStyle w:val="CommentText"/>
      </w:pPr>
      <w:r>
        <w:rPr>
          <w:rStyle w:val="CommentReference"/>
        </w:rPr>
        <w:annotationRef/>
      </w:r>
      <w:r>
        <w:t>Should this be ammonium?</w:t>
      </w:r>
    </w:p>
  </w:comment>
  <w:comment w:id="493" w:author="Dave Contreras" w:date="2019-08-14T11:31:00Z" w:initials="CD">
    <w:p w14:paraId="10B213B3" w14:textId="2CAE7C1B" w:rsidR="00D4717E" w:rsidRDefault="00D4717E">
      <w:pPr>
        <w:pStyle w:val="CommentText"/>
      </w:pPr>
      <w:r>
        <w:rPr>
          <w:rStyle w:val="CommentReference"/>
        </w:rPr>
        <w:annotationRef/>
      </w:r>
      <w:r>
        <w:t>Ammonium?</w:t>
      </w:r>
    </w:p>
  </w:comment>
  <w:comment w:id="496" w:author="Hartman, Rosemary@DWR [2]" w:date="2019-07-25T20:56:00Z" w:initials="HR">
    <w:p w14:paraId="407C2CD1" w14:textId="77777777" w:rsidR="00D4717E" w:rsidRDefault="00D4717E">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D4717E" w:rsidRDefault="00D4717E">
      <w:pPr>
        <w:pStyle w:val="CommentText"/>
      </w:pPr>
    </w:p>
    <w:p w14:paraId="4FC8B034" w14:textId="77777777" w:rsidR="00D4717E" w:rsidRDefault="00D4717E">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D4717E" w:rsidRDefault="00D4717E">
      <w:pPr>
        <w:pStyle w:val="CommentText"/>
      </w:pPr>
    </w:p>
    <w:p w14:paraId="1A13A358" w14:textId="7AF59C85" w:rsidR="00D4717E" w:rsidRDefault="00D4717E">
      <w:pPr>
        <w:pStyle w:val="CommentText"/>
      </w:pPr>
      <w:r>
        <w:t>I’m not sure that this really shows me anything that the graph below doesn’t show, you could cut it.</w:t>
      </w:r>
    </w:p>
  </w:comment>
  <w:comment w:id="547" w:author="Dave Contreras" w:date="2019-08-14T11:40:00Z" w:initials="CD">
    <w:p w14:paraId="55A29701" w14:textId="67AB8914" w:rsidR="00D4717E" w:rsidRDefault="00D4717E">
      <w:pPr>
        <w:pStyle w:val="CommentText"/>
      </w:pPr>
      <w:r>
        <w:rPr>
          <w:rStyle w:val="CommentReference"/>
        </w:rPr>
        <w:annotationRef/>
      </w:r>
      <w:r>
        <w:t>Ammonium?</w:t>
      </w:r>
    </w:p>
  </w:comment>
  <w:comment w:id="553" w:author="Dave Contreras" w:date="2019-08-14T11:40:00Z" w:initials="CD">
    <w:p w14:paraId="3AB6A380" w14:textId="3B87E0C8" w:rsidR="00D4717E" w:rsidRDefault="00D4717E">
      <w:pPr>
        <w:pStyle w:val="CommentText"/>
      </w:pPr>
      <w:r>
        <w:rPr>
          <w:rStyle w:val="CommentReference"/>
        </w:rPr>
        <w:annotationRef/>
      </w:r>
      <w:r>
        <w:t>Ammonium?</w:t>
      </w:r>
    </w:p>
  </w:comment>
  <w:comment w:id="635" w:author="Hartman, Rosemary@DWR" w:date="2019-08-12T13:42:00Z" w:initials="HR">
    <w:p w14:paraId="757517FE" w14:textId="65D82094" w:rsidR="00D4717E" w:rsidRDefault="00D4717E">
      <w:pPr>
        <w:pStyle w:val="CommentText"/>
      </w:pPr>
      <w:r>
        <w:rPr>
          <w:rStyle w:val="CommentReference"/>
        </w:rPr>
        <w:annotationRef/>
      </w:r>
      <w:r>
        <w:t xml:space="preserve">This says “results”. What are the values? I assume they are p-values. If so, if you can re-write them so they have fewer </w:t>
      </w:r>
      <w:proofErr w:type="spellStart"/>
      <w:r>
        <w:t>digets</w:t>
      </w:r>
      <w:proofErr w:type="spellEnd"/>
      <w:r>
        <w:t xml:space="preserve">, and maybe make all the </w:t>
      </w:r>
      <w:proofErr w:type="gramStart"/>
      <w:r>
        <w:t>really small</w:t>
      </w:r>
      <w:proofErr w:type="gramEnd"/>
      <w:r>
        <w:t xml:space="preserve"> ones “p &lt; 0.0001” or something like that. </w:t>
      </w:r>
    </w:p>
  </w:comment>
  <w:comment w:id="698" w:author="Ellis, Daniel@Wildlife" w:date="2019-08-09T11:47:00Z" w:initials="ED">
    <w:p w14:paraId="2B31D4A1" w14:textId="14AAAA70" w:rsidR="00D4717E" w:rsidRDefault="00D4717E">
      <w:pPr>
        <w:pStyle w:val="CommentText"/>
      </w:pPr>
      <w:r>
        <w:rPr>
          <w:rStyle w:val="CommentReference"/>
        </w:rPr>
        <w:annotationRef/>
      </w:r>
      <w:r>
        <w:t>Is proportion the right term here? I would have thought relative sounds right, I very well may be wrong</w:t>
      </w:r>
    </w:p>
  </w:comment>
  <w:comment w:id="699" w:author="Dave Contreras" w:date="2019-08-14T12:34:00Z" w:initials="CD">
    <w:p w14:paraId="2C4F691D" w14:textId="02A3BD04" w:rsidR="00D4717E" w:rsidRDefault="00D4717E">
      <w:pPr>
        <w:pStyle w:val="CommentText"/>
      </w:pPr>
      <w:r>
        <w:rPr>
          <w:rStyle w:val="CommentReference"/>
        </w:rPr>
        <w:annotationRef/>
      </w:r>
      <w:r>
        <w:t>It’s what we have used before, so I think this is correct.</w:t>
      </w:r>
    </w:p>
  </w:comment>
  <w:comment w:id="832" w:author="Hartman, Rosemary@DWR [2]" w:date="2019-07-25T20:44:00Z" w:initials="HR">
    <w:p w14:paraId="32058B0A" w14:textId="1EC0FE2D" w:rsidR="00D4717E" w:rsidRDefault="00D4717E">
      <w:pPr>
        <w:pStyle w:val="CommentText"/>
      </w:pPr>
      <w:r>
        <w:rPr>
          <w:rStyle w:val="CommentReference"/>
        </w:rPr>
        <w:annotationRef/>
      </w:r>
      <w:r>
        <w:t>What does “jiggered” mean?</w:t>
      </w:r>
    </w:p>
  </w:comment>
  <w:comment w:id="833" w:author="Ellis, Daniel@Wildlife" w:date="2019-08-05T11:03:00Z" w:initials="ED">
    <w:p w14:paraId="0F49668D" w14:textId="48423258" w:rsidR="00D4717E" w:rsidRDefault="00D4717E">
      <w:pPr>
        <w:pStyle w:val="CommentText"/>
      </w:pPr>
      <w:r>
        <w:rPr>
          <w:rStyle w:val="CommentReference"/>
        </w:rPr>
        <w:annotationRef/>
      </w:r>
      <w:r>
        <w:t xml:space="preserve">Jiggered is the term for when the points </w:t>
      </w:r>
      <w:proofErr w:type="gramStart"/>
      <w:r>
        <w:t>are allowed to</w:t>
      </w:r>
      <w:proofErr w:type="gramEnd"/>
      <w:r>
        <w:t xml:space="preserve"> be somewhat offset (along the x-axis) so that they aren’t all overlapping </w:t>
      </w:r>
    </w:p>
  </w:comment>
  <w:comment w:id="834" w:author="Hartman, Rosemary@DWR" w:date="2019-08-12T11:53:00Z" w:initials="HR">
    <w:p w14:paraId="1AC5CE09" w14:textId="3CE37AC9" w:rsidR="00D4717E" w:rsidRDefault="00D4717E">
      <w:pPr>
        <w:pStyle w:val="CommentText"/>
      </w:pPr>
      <w:r>
        <w:rPr>
          <w:rStyle w:val="CommentReference"/>
        </w:rPr>
        <w:annotationRef/>
      </w:r>
      <w:r>
        <w:t xml:space="preserve">I think you mean “jittered”. And that is a programming term, not widely recognized </w:t>
      </w:r>
      <w:proofErr w:type="spellStart"/>
      <w:r>
        <w:t>amonst</w:t>
      </w:r>
      <w:proofErr w:type="spellEnd"/>
      <w:r>
        <w:t xml:space="preserve"> scientists. </w:t>
      </w:r>
    </w:p>
  </w:comment>
  <w:comment w:id="999" w:author="Hartman, Rosemary@DWR" w:date="2019-08-12T13:45:00Z" w:initials="HR">
    <w:p w14:paraId="0C98C4D9" w14:textId="77777777" w:rsidR="00D4717E" w:rsidRDefault="00D4717E">
      <w:pPr>
        <w:pStyle w:val="CommentText"/>
      </w:pPr>
      <w:r>
        <w:rPr>
          <w:rStyle w:val="CommentReference"/>
        </w:rPr>
        <w:annotationRef/>
      </w:r>
      <w:r>
        <w:t xml:space="preserve">It’s </w:t>
      </w:r>
      <w:proofErr w:type="gramStart"/>
      <w:r>
        <w:t>really hard</w:t>
      </w:r>
      <w:proofErr w:type="gramEnd"/>
      <w:r>
        <w:t xml:space="preserve"> to see most of the data. Try putting this in the code for the plot:</w:t>
      </w:r>
    </w:p>
    <w:p w14:paraId="1BBC7908" w14:textId="34065EBC" w:rsidR="00D4717E" w:rsidRDefault="00D4717E">
      <w:pPr>
        <w:pStyle w:val="CommentText"/>
      </w:pPr>
      <w:proofErr w:type="spellStart"/>
      <w:r>
        <w:t>Facet_</w:t>
      </w:r>
      <w:proofErr w:type="gramStart"/>
      <w:r>
        <w:t>wrap</w:t>
      </w:r>
      <w:proofErr w:type="spellEnd"/>
      <w:r>
        <w:t>(</w:t>
      </w:r>
      <w:proofErr w:type="gramEnd"/>
      <w:r>
        <w:t>~site, scales = “</w:t>
      </w:r>
      <w:proofErr w:type="spellStart"/>
      <w:r>
        <w:t>free_x</w:t>
      </w:r>
      <w:proofErr w:type="spellEnd"/>
      <w:r>
        <w:t>”)</w:t>
      </w:r>
    </w:p>
  </w:comment>
  <w:comment w:id="1012" w:author="Hartman, Rosemary@DWR" w:date="2019-08-02T14:48:00Z" w:initials="HR">
    <w:p w14:paraId="57C86041" w14:textId="38EE25AA" w:rsidR="00D4717E" w:rsidRDefault="00D4717E">
      <w:pPr>
        <w:pStyle w:val="CommentText"/>
      </w:pPr>
      <w:r>
        <w:rPr>
          <w:rStyle w:val="CommentReference"/>
        </w:rPr>
        <w:annotationRef/>
      </w:r>
      <w:r>
        <w:t>Any thoughts on what this decrease means for the wetland? Do other studies show similar trends?</w:t>
      </w:r>
    </w:p>
  </w:comment>
  <w:comment w:id="1013" w:author="Ellis, Daniel@Wildlife" w:date="2019-08-09T13:17:00Z" w:initials="ED">
    <w:p w14:paraId="04FB655B" w14:textId="3ADDC366" w:rsidR="00D4717E" w:rsidRDefault="00D4717E">
      <w:pPr>
        <w:pStyle w:val="CommentText"/>
      </w:pPr>
      <w:r>
        <w:rPr>
          <w:rStyle w:val="CommentReference"/>
        </w:rPr>
        <w:annotationRef/>
      </w:r>
      <w:r>
        <w:t xml:space="preserve">I’d like to look at our samples more closely. If </w:t>
      </w:r>
      <w:proofErr w:type="spellStart"/>
      <w:r>
        <w:t>zoop</w:t>
      </w:r>
      <w:proofErr w:type="spellEnd"/>
      <w:r>
        <w:t xml:space="preserve"> samples from farther into a wetland have higher CPUE, it supports my point here. We had said we weren’t going to present it here (see Rosie’s comment further up). It will be challenging to see the trend though, since the </w:t>
      </w:r>
      <w:proofErr w:type="spellStart"/>
      <w:r>
        <w:t>zoop</w:t>
      </w:r>
      <w:proofErr w:type="spellEnd"/>
      <w:r>
        <w:t xml:space="preserve"> samples cannot be taken at a single point far within a wetland and are really sampling interior heading out (but what can you do?)</w:t>
      </w:r>
    </w:p>
  </w:comment>
  <w:comment w:id="1018" w:author="Hartman, Rosemary@DWR" w:date="2019-08-02T14:49:00Z" w:initials="HR">
    <w:p w14:paraId="2327BDC8" w14:textId="3E6D778A" w:rsidR="00D4717E" w:rsidRDefault="00D4717E">
      <w:pPr>
        <w:pStyle w:val="CommentText"/>
      </w:pPr>
      <w:r>
        <w:rPr>
          <w:rStyle w:val="CommentReference"/>
        </w:rPr>
        <w:annotationRef/>
      </w:r>
      <w:r>
        <w:t xml:space="preserve">Do you have data to support this? I would have said they both have similar </w:t>
      </w:r>
      <w:proofErr w:type="spellStart"/>
      <w:r>
        <w:t>ammounts</w:t>
      </w:r>
      <w:proofErr w:type="spellEnd"/>
      <w:r>
        <w:t xml:space="preserve"> of vegetation. Lindsey slough may have more emergent vegetation (on a % area basis, at least) </w:t>
      </w:r>
    </w:p>
  </w:comment>
  <w:comment w:id="1019" w:author="Ellis, Daniel@Wildlife" w:date="2019-08-09T12:05:00Z" w:initials="ED">
    <w:p w14:paraId="1F395099" w14:textId="361C577E" w:rsidR="00D4717E" w:rsidRDefault="00D4717E">
      <w:pPr>
        <w:pStyle w:val="CommentText"/>
      </w:pPr>
      <w:r>
        <w:rPr>
          <w:rStyle w:val="CommentReference"/>
        </w:rPr>
        <w:annotationRef/>
      </w:r>
      <w:r>
        <w:t xml:space="preserve">Good point, I didn’t factor the EAV into this </w:t>
      </w:r>
    </w:p>
  </w:comment>
  <w:comment w:id="1026" w:author="Hartman, Rosemary@DWR" w:date="2019-08-02T14:51:00Z" w:initials="HR">
    <w:p w14:paraId="088FAF58" w14:textId="662ED20A" w:rsidR="00D4717E" w:rsidRDefault="00D4717E">
      <w:pPr>
        <w:pStyle w:val="CommentText"/>
      </w:pPr>
      <w:r>
        <w:rPr>
          <w:rStyle w:val="CommentReference"/>
        </w:rPr>
        <w:annotationRef/>
      </w:r>
      <w:r>
        <w:t xml:space="preserve">Do you have any </w:t>
      </w:r>
      <w:proofErr w:type="spellStart"/>
      <w:r>
        <w:t>referencers</w:t>
      </w:r>
      <w:proofErr w:type="spellEnd"/>
      <w:r>
        <w:t xml:space="preserve"> to support this?</w:t>
      </w:r>
    </w:p>
  </w:comment>
  <w:comment w:id="1028" w:author="Hartman, Rosemary@DWR" w:date="2019-08-02T14:52:00Z" w:initials="HR">
    <w:p w14:paraId="1FC78D57" w14:textId="5BC79F9D" w:rsidR="00D4717E" w:rsidRDefault="00D4717E">
      <w:pPr>
        <w:pStyle w:val="CommentText"/>
      </w:pPr>
      <w:r>
        <w:rPr>
          <w:rStyle w:val="CommentReference"/>
        </w:rPr>
        <w:annotationRef/>
      </w:r>
      <w:r>
        <w:t xml:space="preserve">I’m confused here. At first you say neither is limiting, then you say one or the other is limiting. See if my re-write makes sense </w:t>
      </w:r>
    </w:p>
  </w:comment>
  <w:comment w:id="1029" w:author="Ellis, Daniel@Wildlife" w:date="2019-08-09T15:46:00Z" w:initials="ED">
    <w:p w14:paraId="72B2FAD2" w14:textId="13608199" w:rsidR="00D4717E" w:rsidRDefault="00D4717E">
      <w:pPr>
        <w:pStyle w:val="CommentText"/>
      </w:pPr>
      <w:r>
        <w:rPr>
          <w:rStyle w:val="CommentReference"/>
        </w:rPr>
        <w:annotationRef/>
      </w:r>
      <w:r>
        <w:t xml:space="preserve">I do think you got my </w:t>
      </w:r>
      <w:proofErr w:type="spellStart"/>
      <w:r>
        <w:t>jist</w:t>
      </w:r>
      <w:proofErr w:type="spellEnd"/>
      <w:r>
        <w:t xml:space="preserve">, but your version to me reads the same but simply reversing the perspective. I tried a new way of wording it, what do you think? -My read on the </w:t>
      </w:r>
      <w:proofErr w:type="spellStart"/>
      <w:r>
        <w:t>redfield</w:t>
      </w:r>
      <w:proofErr w:type="spellEnd"/>
      <w:r>
        <w:t xml:space="preserve"> ratio, given N and P individually are not limiting, is that it tells us the potential growth. Right </w:t>
      </w:r>
      <w:proofErr w:type="gramStart"/>
      <w:r>
        <w:t>now</w:t>
      </w:r>
      <w:proofErr w:type="gramEnd"/>
      <w:r>
        <w:t xml:space="preserve"> at our sites, neither N nor P is limiting, but should growth continue, assuming the </w:t>
      </w:r>
      <w:proofErr w:type="spellStart"/>
      <w:r>
        <w:t>redfield</w:t>
      </w:r>
      <w:proofErr w:type="spellEnd"/>
      <w:r>
        <w:t xml:space="preserve"> ratio applies at our sites, it is the nitrogen that would more often limit growth. </w:t>
      </w:r>
    </w:p>
  </w:comment>
  <w:comment w:id="1069" w:author="Ellis, Daniel@Wildlife" w:date="2019-08-09T16:03:00Z" w:initials="ED">
    <w:p w14:paraId="5DB389DC" w14:textId="52085338" w:rsidR="00D4717E" w:rsidRDefault="00D4717E">
      <w:pPr>
        <w:pStyle w:val="CommentText"/>
      </w:pPr>
      <w:r>
        <w:rPr>
          <w:rStyle w:val="CommentReference"/>
        </w:rPr>
        <w:annotationRef/>
      </w:r>
      <w:r>
        <w:t>Cite a figure the readers can look to?</w:t>
      </w:r>
    </w:p>
  </w:comment>
  <w:comment w:id="1087" w:author="Ellis, Daniel@Wildlife" w:date="2019-08-09T16:05:00Z" w:initials="ED">
    <w:p w14:paraId="1B08D1A1" w14:textId="0735F788" w:rsidR="00D4717E" w:rsidRDefault="00D4717E">
      <w:pPr>
        <w:pStyle w:val="CommentText"/>
      </w:pPr>
      <w:r>
        <w:rPr>
          <w:rStyle w:val="CommentReference"/>
        </w:rPr>
        <w:annotationRef/>
      </w:r>
      <w:r>
        <w:t xml:space="preserve">Since only 3 samples were </w:t>
      </w:r>
      <w:proofErr w:type="gramStart"/>
      <w:r>
        <w:t>collected</w:t>
      </w:r>
      <w:proofErr w:type="gramEnd"/>
      <w:r>
        <w:t xml:space="preserve"> I feel like we should just say what veg species they were collected from, it </w:t>
      </w:r>
      <w:proofErr w:type="spellStart"/>
      <w:r>
        <w:t>cant</w:t>
      </w:r>
      <w:proofErr w:type="spellEnd"/>
      <w:r>
        <w:t xml:space="preserve"> be more than 3 </w:t>
      </w:r>
    </w:p>
  </w:comment>
  <w:comment w:id="1088" w:author="Ellis, Daniel@Wildlife" w:date="2019-08-09T16:05:00Z" w:initials="ED">
    <w:p w14:paraId="16805B95" w14:textId="5C494024" w:rsidR="00D4717E" w:rsidRDefault="00D4717E">
      <w:pPr>
        <w:pStyle w:val="CommentText"/>
      </w:pPr>
      <w:r>
        <w:rPr>
          <w:rStyle w:val="CommentReference"/>
        </w:rPr>
        <w:annotationRef/>
      </w:r>
      <w:r>
        <w:t>Is rinse the correct word? Didn’t you scoop some mud from each grab?</w:t>
      </w:r>
    </w:p>
  </w:comment>
  <w:comment w:id="1089" w:author="Hartman, Rosemary@DWR" w:date="2019-08-12T13:08:00Z" w:initials="HR">
    <w:p w14:paraId="03CF6C50" w14:textId="01270735" w:rsidR="00D4717E" w:rsidRDefault="00D4717E">
      <w:pPr>
        <w:pStyle w:val="CommentText"/>
      </w:pPr>
      <w:r>
        <w:rPr>
          <w:rStyle w:val="CommentReference"/>
        </w:rPr>
        <w:annotationRef/>
      </w:r>
      <w:r>
        <w:t xml:space="preserve">I decanted the mud from on top of the sample. As little mud as possible. </w:t>
      </w:r>
    </w:p>
  </w:comment>
  <w:comment w:id="1090" w:author="Ellis, Daniel@Wildlife" w:date="2019-08-09T16:06:00Z" w:initials="ED">
    <w:p w14:paraId="21C0AB50" w14:textId="1DD91F15" w:rsidR="00D4717E" w:rsidRDefault="00D4717E">
      <w:pPr>
        <w:pStyle w:val="CommentText"/>
      </w:pPr>
      <w:r>
        <w:rPr>
          <w:rStyle w:val="CommentReference"/>
        </w:rPr>
        <w:annotationRef/>
      </w:r>
      <w:r>
        <w:t>Was this one scraped off or simply collected whole?</w:t>
      </w:r>
    </w:p>
  </w:comment>
  <w:comment w:id="1091" w:author="Hartman, Rosemary@DWR" w:date="2019-08-12T13:09:00Z" w:initials="HR">
    <w:p w14:paraId="514C2FE1" w14:textId="253C9706" w:rsidR="00D4717E" w:rsidRDefault="00D4717E">
      <w:pPr>
        <w:pStyle w:val="CommentText"/>
      </w:pPr>
      <w:r>
        <w:rPr>
          <w:rStyle w:val="CommentReference"/>
        </w:rPr>
        <w:annotationRef/>
      </w:r>
      <w:r>
        <w:t xml:space="preserve">Collected whole. </w:t>
      </w:r>
    </w:p>
  </w:comment>
  <w:comment w:id="1107" w:author="Ellis, Daniel@Wildlife" w:date="2019-07-15T11:41:00Z" w:initials="ED">
    <w:p w14:paraId="015C324C" w14:textId="3A2F287D" w:rsidR="00D4717E" w:rsidRDefault="00D4717E">
      <w:pPr>
        <w:pStyle w:val="CommentText"/>
      </w:pPr>
      <w:r>
        <w:rPr>
          <w:rStyle w:val="CommentReference"/>
        </w:rPr>
        <w:annotationRef/>
      </w:r>
      <w:r>
        <w:t xml:space="preserve">Should I make some </w:t>
      </w:r>
      <w:proofErr w:type="spellStart"/>
      <w:r>
        <w:t>nmds</w:t>
      </w:r>
      <w:proofErr w:type="spellEnd"/>
      <w:r>
        <w:t xml:space="preserve"> plots as well?</w:t>
      </w:r>
    </w:p>
  </w:comment>
  <w:comment w:id="1108" w:author="Hartman, Rosemary@DWR" w:date="2019-08-02T15:05:00Z" w:initials="HR">
    <w:p w14:paraId="3EF2EA59" w14:textId="60CC2C60" w:rsidR="00D4717E" w:rsidRDefault="00D4717E">
      <w:pPr>
        <w:pStyle w:val="CommentText"/>
      </w:pPr>
      <w:r>
        <w:rPr>
          <w:rStyle w:val="CommentReference"/>
        </w:rPr>
        <w:annotationRef/>
      </w:r>
      <w:r>
        <w:t>No.</w:t>
      </w:r>
    </w:p>
  </w:comment>
  <w:comment w:id="1152" w:author="Ellis, Daniel@Wildlife" w:date="2019-08-09T16:11:00Z" w:initials="ED">
    <w:p w14:paraId="019DDC31" w14:textId="1E2B2824" w:rsidR="00D4717E" w:rsidRDefault="00D4717E">
      <w:pPr>
        <w:pStyle w:val="CommentText"/>
      </w:pPr>
      <w:r>
        <w:rPr>
          <w:rStyle w:val="CommentReference"/>
        </w:rPr>
        <w:annotationRef/>
      </w:r>
      <w:r>
        <w:t xml:space="preserve">Daniel, do better than </w:t>
      </w:r>
      <w:proofErr w:type="gramStart"/>
      <w:r>
        <w:t>this !</w:t>
      </w:r>
      <w:proofErr w:type="gramEnd"/>
      <w:r>
        <w:t xml:space="preserve"> what does each signify</w:t>
      </w:r>
    </w:p>
  </w:comment>
  <w:comment w:id="1153" w:author="Hartman, Rosemary@DWR" w:date="2019-08-12T14:14:00Z" w:initials="HR">
    <w:p w14:paraId="5913EF72" w14:textId="6E7A08AA" w:rsidR="00D4717E" w:rsidRDefault="00D4717E">
      <w:pPr>
        <w:pStyle w:val="CommentText"/>
      </w:pPr>
      <w:r>
        <w:rPr>
          <w:rStyle w:val="CommentReference"/>
        </w:rPr>
        <w:annotationRef/>
      </w:r>
      <w:r>
        <w:t>You might want to clean these up a bit too.</w:t>
      </w:r>
    </w:p>
  </w:comment>
  <w:comment w:id="1289" w:author="Hartman, Rosemary@DWR" w:date="2019-08-12T11:45:00Z" w:initials="HR">
    <w:p w14:paraId="196BC92F" w14:textId="4EC420FF" w:rsidR="00D4717E" w:rsidRDefault="00D4717E">
      <w:pPr>
        <w:pStyle w:val="CommentText"/>
      </w:pPr>
      <w:r>
        <w:rPr>
          <w:rStyle w:val="CommentReference"/>
        </w:rPr>
        <w:annotationRef/>
      </w:r>
      <w:r>
        <w:t xml:space="preserve">This could go in the caption, if you want, but it </w:t>
      </w:r>
      <w:proofErr w:type="gramStart"/>
      <w:r>
        <w:t>should  be</w:t>
      </w:r>
      <w:proofErr w:type="gramEnd"/>
      <w:r>
        <w:t xml:space="preserve"> rewritten to be understandable. I usually do not include these values. </w:t>
      </w:r>
    </w:p>
  </w:comment>
  <w:comment w:id="1290" w:author="Hartman, Rosemary@DWR" w:date="2019-08-12T11:45:00Z" w:initials="HR">
    <w:p w14:paraId="5532AFE0" w14:textId="25226339" w:rsidR="00D4717E" w:rsidRDefault="00D4717E">
      <w:pPr>
        <w:pStyle w:val="CommentText"/>
      </w:pPr>
      <w:r>
        <w:rPr>
          <w:rStyle w:val="CommentReference"/>
        </w:rPr>
        <w:annotationRef/>
      </w:r>
      <w:r>
        <w:t xml:space="preserve">Same with all this stuff. Just list the coefficients, F values, DF, R2, and P values. </w:t>
      </w:r>
    </w:p>
  </w:comment>
  <w:comment w:id="1292" w:author="Dave Contreras" w:date="2019-08-15T14:01:00Z" w:initials="CD">
    <w:p w14:paraId="68E5518F" w14:textId="78730CF7" w:rsidR="00D4717E" w:rsidRDefault="00D4717E">
      <w:pPr>
        <w:pStyle w:val="CommentText"/>
      </w:pPr>
      <w:r>
        <w:rPr>
          <w:rStyle w:val="CommentReference"/>
        </w:rPr>
        <w:annotationRef/>
      </w:r>
      <w:r>
        <w:t>Not linked</w:t>
      </w:r>
    </w:p>
  </w:comment>
  <w:comment w:id="1311" w:author="Dave Contreras" w:date="2019-08-15T14:03:00Z" w:initials="CD">
    <w:p w14:paraId="70C56088" w14:textId="3DA16C5A" w:rsidR="00D4717E" w:rsidRDefault="00D4717E">
      <w:pPr>
        <w:pStyle w:val="CommentText"/>
      </w:pPr>
      <w:r>
        <w:rPr>
          <w:rStyle w:val="CommentReference"/>
        </w:rPr>
        <w:annotationRef/>
      </w:r>
      <w:r>
        <w:t>Some names are outside of the plot</w:t>
      </w:r>
    </w:p>
  </w:comment>
  <w:comment w:id="1313" w:author="Ellis, Daniel@Wildlife" w:date="2019-08-09T16:21:00Z" w:initials="ED">
    <w:p w14:paraId="0EEBD1FE" w14:textId="56757D7F" w:rsidR="00D4717E" w:rsidRDefault="00D4717E">
      <w:pPr>
        <w:pStyle w:val="CommentText"/>
      </w:pPr>
      <w:r>
        <w:rPr>
          <w:rStyle w:val="CommentReference"/>
        </w:rPr>
        <w:annotationRef/>
      </w:r>
      <w:r>
        <w:t>We should use the same term if this is for the indicator species analysis you did</w:t>
      </w:r>
    </w:p>
  </w:comment>
  <w:comment w:id="1314" w:author="Hartman, Rosemary@DWR" w:date="2019-08-12T14:10:00Z" w:initials="HR">
    <w:p w14:paraId="227FFBE8" w14:textId="61B047FE" w:rsidR="00D4717E" w:rsidRDefault="00D4717E">
      <w:pPr>
        <w:pStyle w:val="CommentText"/>
      </w:pPr>
      <w:r>
        <w:rPr>
          <w:rStyle w:val="CommentReference"/>
        </w:rPr>
        <w:annotationRef/>
      </w:r>
      <w:r>
        <w:t>I think I did use this term.</w:t>
      </w:r>
    </w:p>
  </w:comment>
  <w:comment w:id="1344" w:author="Hartman, Rosemary@DWR" w:date="2019-08-02T15:15:00Z" w:initials="HR">
    <w:p w14:paraId="11657CDD" w14:textId="74FA41F9" w:rsidR="00D4717E" w:rsidRDefault="00D4717E">
      <w:pPr>
        <w:pStyle w:val="CommentText"/>
      </w:pPr>
      <w:r>
        <w:rPr>
          <w:rStyle w:val="CommentReference"/>
        </w:rPr>
        <w:annotationRef/>
      </w:r>
      <w:r>
        <w:t xml:space="preserve">You should include some literature citations to support this. </w:t>
      </w:r>
    </w:p>
  </w:comment>
  <w:comment w:id="1345" w:author="Hartman, Rosemary@DWR" w:date="2019-08-02T15:19:00Z" w:initials="HR">
    <w:p w14:paraId="5B3C3A33" w14:textId="7BD91C5D" w:rsidR="00D4717E" w:rsidRDefault="00D4717E">
      <w:pPr>
        <w:pStyle w:val="CommentText"/>
      </w:pPr>
      <w:r>
        <w:rPr>
          <w:rStyle w:val="CommentReference"/>
        </w:rPr>
        <w:annotationRef/>
      </w:r>
      <w:r>
        <w:rPr>
          <w:rFonts w:ascii="Segoe UI" w:hAnsi="Segoe UI" w:cs="Segoe UI"/>
          <w:sz w:val="18"/>
          <w:szCs w:val="18"/>
        </w:rPr>
        <w:t xml:space="preserve">Khanna, S., M. J. Santos, J. D. Boyer, K. D. Shapiro, J. </w:t>
      </w:r>
      <w:proofErr w:type="spellStart"/>
      <w:r>
        <w:rPr>
          <w:rFonts w:ascii="Segoe UI" w:hAnsi="Segoe UI" w:cs="Segoe UI"/>
          <w:sz w:val="18"/>
          <w:szCs w:val="18"/>
        </w:rPr>
        <w:t>Bellvert</w:t>
      </w:r>
      <w:proofErr w:type="spellEnd"/>
      <w:r>
        <w:rPr>
          <w:rFonts w:ascii="Segoe UI" w:hAnsi="Segoe UI" w:cs="Segoe UI"/>
          <w:sz w:val="18"/>
          <w:szCs w:val="18"/>
        </w:rPr>
        <w:t xml:space="preserve">, and S. L. </w:t>
      </w:r>
      <w:proofErr w:type="spellStart"/>
      <w:r>
        <w:rPr>
          <w:rFonts w:ascii="Segoe UI" w:hAnsi="Segoe UI" w:cs="Segoe UI"/>
          <w:sz w:val="18"/>
          <w:szCs w:val="18"/>
        </w:rPr>
        <w:t>Ustin</w:t>
      </w:r>
      <w:proofErr w:type="spellEnd"/>
      <w:r>
        <w:rPr>
          <w:rFonts w:ascii="Segoe UI" w:hAnsi="Segoe UI" w:cs="Segoe UI"/>
          <w:sz w:val="18"/>
          <w:szCs w:val="18"/>
        </w:rPr>
        <w:t>. 2018. Water primrose invasion changes successional pathways in an estuarine ecosystem. Ecosphere 9(9</w:t>
      </w:r>
      <w:proofErr w:type="gramStart"/>
      <w:r>
        <w:rPr>
          <w:rFonts w:ascii="Segoe UI" w:hAnsi="Segoe UI" w:cs="Segoe UI"/>
          <w:sz w:val="18"/>
          <w:szCs w:val="18"/>
        </w:rPr>
        <w:t>):e</w:t>
      </w:r>
      <w:proofErr w:type="gramEnd"/>
      <w:r>
        <w:rPr>
          <w:rFonts w:ascii="Segoe UI" w:hAnsi="Segoe UI" w:cs="Segoe UI"/>
          <w:sz w:val="18"/>
          <w:szCs w:val="18"/>
        </w:rPr>
        <w:t xml:space="preserve">02418. </w:t>
      </w:r>
      <w:r>
        <w:rPr>
          <w:rFonts w:ascii="Segoe UI" w:hAnsi="Segoe UI" w:cs="Segoe UI"/>
          <w:sz w:val="18"/>
          <w:szCs w:val="18"/>
          <w:u w:val="single"/>
        </w:rPr>
        <w:t>https://esajournals.onlinelibrary.wiley.com/doi/abs/10.1002/ecs2.2418</w:t>
      </w:r>
    </w:p>
  </w:comment>
  <w:comment w:id="1346" w:author="Hartman, Rosemary@DWR" w:date="2019-08-02T15:16:00Z" w:initials="HR">
    <w:p w14:paraId="1245CA5A" w14:textId="739D2292" w:rsidR="00D4717E" w:rsidRDefault="00D4717E">
      <w:pPr>
        <w:pStyle w:val="CommentText"/>
      </w:pPr>
      <w:r>
        <w:rPr>
          <w:rStyle w:val="CommentReference"/>
        </w:rPr>
        <w:annotationRef/>
      </w:r>
      <w:r>
        <w:t xml:space="preserve">I don’t follow. I think you need more of an explanation and some supporting material for this claim. </w:t>
      </w:r>
    </w:p>
  </w:comment>
  <w:comment w:id="1347" w:author="Hartman, Rosemary@DWR" w:date="2019-08-02T15:17:00Z" w:initials="HR">
    <w:p w14:paraId="5E541E97" w14:textId="616F1713" w:rsidR="00D4717E" w:rsidRDefault="00D4717E">
      <w:pPr>
        <w:pStyle w:val="CommentText"/>
      </w:pPr>
      <w:r>
        <w:rPr>
          <w:rStyle w:val="CommentReference"/>
        </w:rPr>
        <w:annotationRef/>
      </w:r>
      <w:r>
        <w:t>Do you have any measurements or records of this?</w:t>
      </w:r>
    </w:p>
  </w:comment>
  <w:comment w:id="1348" w:author="Hartman, Rosemary@DWR" w:date="2019-08-02T15:18:00Z" w:initials="HR">
    <w:p w14:paraId="7DD519BA" w14:textId="2FA5B434" w:rsidR="00D4717E" w:rsidRDefault="00D4717E">
      <w:pPr>
        <w:pStyle w:val="CommentText"/>
      </w:pPr>
      <w:r>
        <w:rPr>
          <w:rStyle w:val="CommentReference"/>
        </w:rPr>
        <w:annotationRef/>
      </w:r>
      <w:r>
        <w:t xml:space="preserve">You could </w:t>
      </w:r>
      <w:proofErr w:type="gramStart"/>
      <w:r>
        <w:t>reference:</w:t>
      </w:r>
      <w:proofErr w:type="gramEnd"/>
      <w:r>
        <w:t xml:space="preserve"> </w:t>
      </w:r>
      <w:r>
        <w:rPr>
          <w:rFonts w:ascii="Segoe UI" w:hAnsi="Segoe UI" w:cs="Segoe UI"/>
          <w:sz w:val="18"/>
          <w:szCs w:val="18"/>
        </w:rPr>
        <w:t xml:space="preserve">Boyer, K., E. </w:t>
      </w:r>
      <w:proofErr w:type="spellStart"/>
      <w:r>
        <w:rPr>
          <w:rFonts w:ascii="Segoe UI" w:hAnsi="Segoe UI" w:cs="Segoe UI"/>
          <w:sz w:val="18"/>
          <w:szCs w:val="18"/>
        </w:rPr>
        <w:t>Borgnis</w:t>
      </w:r>
      <w:proofErr w:type="spellEnd"/>
      <w:r>
        <w:rPr>
          <w:rFonts w:ascii="Segoe UI" w:hAnsi="Segoe UI" w:cs="Segoe UI"/>
          <w:sz w:val="18"/>
          <w:szCs w:val="18"/>
        </w:rPr>
        <w:t xml:space="preserve">, J. Miller, J. </w:t>
      </w:r>
      <w:proofErr w:type="spellStart"/>
      <w:r>
        <w:rPr>
          <w:rFonts w:ascii="Segoe UI" w:hAnsi="Segoe UI" w:cs="Segoe UI"/>
          <w:sz w:val="18"/>
          <w:szCs w:val="18"/>
        </w:rPr>
        <w:t>Moderan</w:t>
      </w:r>
      <w:proofErr w:type="spellEnd"/>
      <w:r>
        <w:rPr>
          <w:rFonts w:ascii="Segoe UI" w:hAnsi="Segoe UI" w:cs="Segoe UI"/>
          <w:sz w:val="18"/>
          <w:szCs w:val="18"/>
        </w:rPr>
        <w:t>, and M. Patten. 2013. Habitat Values of Native SAV (</w:t>
      </w:r>
      <w:proofErr w:type="spellStart"/>
      <w:r>
        <w:rPr>
          <w:rFonts w:ascii="Segoe UI" w:hAnsi="Segoe UI" w:cs="Segoe UI"/>
          <w:i/>
          <w:iCs/>
          <w:sz w:val="18"/>
          <w:szCs w:val="18"/>
        </w:rPr>
        <w:t>Stukenia</w:t>
      </w:r>
      <w:proofErr w:type="spellEnd"/>
      <w:r>
        <w:rPr>
          <w:rFonts w:ascii="Segoe UI" w:hAnsi="Segoe UI" w:cs="Segoe UI"/>
          <w:i/>
          <w:iCs/>
          <w:sz w:val="18"/>
          <w:szCs w:val="18"/>
        </w:rPr>
        <w:t xml:space="preserve"> spp</w:t>
      </w:r>
      <w:r>
        <w:rPr>
          <w:rFonts w:ascii="Segoe UI" w:hAnsi="Segoe UI" w:cs="Segoe UI"/>
          <w:sz w:val="18"/>
          <w:szCs w:val="18"/>
        </w:rPr>
        <w:t>.) in the Low Salinity Zone of San Francisco Estuary, Final Project Report. Delta Stewardship Council, Sacramento, CA.</w:t>
      </w:r>
    </w:p>
  </w:comment>
  <w:comment w:id="1349" w:author="Hartman, Rosemary@DWR" w:date="2019-08-02T15:20:00Z" w:initials="HR">
    <w:p w14:paraId="24AF3E46" w14:textId="74E7AAF2" w:rsidR="00D4717E" w:rsidRDefault="00D4717E">
      <w:pPr>
        <w:pStyle w:val="CommentText"/>
      </w:pPr>
      <w:r>
        <w:rPr>
          <w:rStyle w:val="CommentReference"/>
        </w:rPr>
        <w:annotationRef/>
      </w:r>
      <w:r>
        <w:t xml:space="preserve">I thought you had decided to drop down to one grab per </w:t>
      </w:r>
      <w:proofErr w:type="gramStart"/>
      <w:r>
        <w:t>quadrat?</w:t>
      </w:r>
      <w:proofErr w:type="gramEnd"/>
    </w:p>
  </w:comment>
  <w:comment w:id="1352" w:author="Hartman, Rosemary@Wildlife [2]" w:date="2019-01-29T07:01:00Z" w:initials="HR">
    <w:p w14:paraId="7CE71C1E" w14:textId="77CD3CF4" w:rsidR="00D4717E" w:rsidRDefault="00D4717E">
      <w:pPr>
        <w:pStyle w:val="CommentText"/>
      </w:pPr>
      <w:r>
        <w:rPr>
          <w:rStyle w:val="CommentReference"/>
        </w:rPr>
        <w:annotationRef/>
      </w:r>
      <w:r>
        <w:t>We should probably break out IEP take versus BO take.</w:t>
      </w:r>
    </w:p>
  </w:comment>
  <w:comment w:id="1353" w:author="Dave Contreras" w:date="2019-07-24T07:50:00Z" w:initials="CD">
    <w:p w14:paraId="4C36A84A" w14:textId="22A0B183" w:rsidR="00D4717E" w:rsidRDefault="00D4717E">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FEF15" w15:done="0"/>
  <w15:commentEx w15:paraId="646651F4" w15:paraIdParent="064FEF15" w15:done="0"/>
  <w15:commentEx w15:paraId="6437EE93" w15:done="0"/>
  <w15:commentEx w15:paraId="3F2CD3EB" w15:done="1"/>
  <w15:commentEx w15:paraId="3A80895F" w15:done="1"/>
  <w15:commentEx w15:paraId="0DF1497F" w15:done="1"/>
  <w15:commentEx w15:paraId="1A4B4B6B" w15:paraIdParent="0DF1497F" w15:done="1"/>
  <w15:commentEx w15:paraId="2C4410D6" w15:done="0"/>
  <w15:commentEx w15:paraId="1BB12E4C" w15:done="0"/>
  <w15:commentEx w15:paraId="172417C5" w15:paraIdParent="1BB12E4C" w15:done="0"/>
  <w15:commentEx w15:paraId="3D7D2A08" w15:done="0"/>
  <w15:commentEx w15:paraId="5EA4AE18" w15:paraIdParent="3D7D2A08" w15:done="0"/>
  <w15:commentEx w15:paraId="170A916B" w15:done="0"/>
  <w15:commentEx w15:paraId="26BF4EFB" w15:paraIdParent="170A916B" w15:done="0"/>
  <w15:commentEx w15:paraId="4F376C75" w15:done="0"/>
  <w15:commentEx w15:paraId="700674EE" w15:paraIdParent="4F376C75" w15:done="0"/>
  <w15:commentEx w15:paraId="278C7B8C" w15:done="0"/>
  <w15:commentEx w15:paraId="4A59A774" w15:done="0"/>
  <w15:commentEx w15:paraId="396AA9F1" w15:done="0"/>
  <w15:commentEx w15:paraId="77E9F613" w15:done="0"/>
  <w15:commentEx w15:paraId="1E7C29D3" w15:paraIdParent="77E9F613" w15:done="0"/>
  <w15:commentEx w15:paraId="1AB15818" w15:done="0"/>
  <w15:commentEx w15:paraId="0EBB14DD" w15:done="0"/>
  <w15:commentEx w15:paraId="1C68DA45" w15:paraIdParent="0EBB14DD" w15:done="0"/>
  <w15:commentEx w15:paraId="492812C7" w15:done="0"/>
  <w15:commentEx w15:paraId="7F0212E4" w15:done="0"/>
  <w15:commentEx w15:paraId="279D3EDD" w15:done="0"/>
  <w15:commentEx w15:paraId="1978171F" w15:done="0"/>
  <w15:commentEx w15:paraId="2EFA49BC" w15:paraIdParent="1978171F" w15:done="0"/>
  <w15:commentEx w15:paraId="580D20F8" w15:done="0"/>
  <w15:commentEx w15:paraId="7C1CB5B2" w15:paraIdParent="580D20F8" w15:done="0"/>
  <w15:commentEx w15:paraId="33388036" w15:done="0"/>
  <w15:commentEx w15:paraId="1F3BFC07" w15:paraIdParent="33388036" w15:done="0"/>
  <w15:commentEx w15:paraId="08B68C75" w15:done="0"/>
  <w15:commentEx w15:paraId="7D83BC61" w15:done="0"/>
  <w15:commentEx w15:paraId="1EFF8305" w15:done="0"/>
  <w15:commentEx w15:paraId="6BDA636E" w15:done="0"/>
  <w15:commentEx w15:paraId="0BCB3EC8" w15:paraIdParent="6BDA636E" w15:done="0"/>
  <w15:commentEx w15:paraId="294551F9" w15:done="0"/>
  <w15:commentEx w15:paraId="62FD7BAC" w15:done="0"/>
  <w15:commentEx w15:paraId="3DCE5FD1" w15:paraIdParent="62FD7BAC" w15:done="0"/>
  <w15:commentEx w15:paraId="52A84788" w15:done="0"/>
  <w15:commentEx w15:paraId="46444AF1" w15:paraIdParent="52A84788" w15:done="0"/>
  <w15:commentEx w15:paraId="572A3D2C" w15:done="0"/>
  <w15:commentEx w15:paraId="61049766" w15:done="0"/>
  <w15:commentEx w15:paraId="45361D05" w15:paraIdParent="61049766" w15:done="0"/>
  <w15:commentEx w15:paraId="47A88457" w15:done="0"/>
  <w15:commentEx w15:paraId="7E16F29E" w15:done="0"/>
  <w15:commentEx w15:paraId="10B213B3" w15:done="0"/>
  <w15:commentEx w15:paraId="1A13A358" w15:done="0"/>
  <w15:commentEx w15:paraId="55A29701" w15:done="0"/>
  <w15:commentEx w15:paraId="3AB6A380" w15:done="0"/>
  <w15:commentEx w15:paraId="757517FE" w15:done="0"/>
  <w15:commentEx w15:paraId="2B31D4A1" w15:done="0"/>
  <w15:commentEx w15:paraId="2C4F691D" w15:paraIdParent="2B31D4A1" w15:done="0"/>
  <w15:commentEx w15:paraId="32058B0A" w15:done="0"/>
  <w15:commentEx w15:paraId="0F49668D" w15:paraIdParent="32058B0A" w15:done="0"/>
  <w15:commentEx w15:paraId="1AC5CE09" w15:paraIdParent="32058B0A" w15:done="0"/>
  <w15:commentEx w15:paraId="1BBC7908"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16805B95" w15:done="0"/>
  <w15:commentEx w15:paraId="03CF6C50" w15:paraIdParent="16805B95" w15:done="0"/>
  <w15:commentEx w15:paraId="21C0AB50" w15:done="0"/>
  <w15:commentEx w15:paraId="514C2FE1" w15:paraIdParent="21C0AB50" w15:done="0"/>
  <w15:commentEx w15:paraId="015C324C" w15:done="0"/>
  <w15:commentEx w15:paraId="3EF2EA59" w15:paraIdParent="015C324C" w15:done="0"/>
  <w15:commentEx w15:paraId="019DDC31" w15:done="0"/>
  <w15:commentEx w15:paraId="5913EF72" w15:done="0"/>
  <w15:commentEx w15:paraId="196BC92F" w15:done="0"/>
  <w15:commentEx w15:paraId="5532AFE0" w15:done="0"/>
  <w15:commentEx w15:paraId="68E5518F" w15:done="0"/>
  <w15:commentEx w15:paraId="70C56088" w15:done="0"/>
  <w15:commentEx w15:paraId="0EEBD1FE" w15:done="0"/>
  <w15:commentEx w15:paraId="227FFBE8" w15:paraIdParent="0EEBD1FE"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FEF15" w16cid:durableId="20F5754E"/>
  <w16cid:commentId w16cid:paraId="646651F4" w16cid:durableId="20FBE504"/>
  <w16cid:commentId w16cid:paraId="6437EE93" w16cid:durableId="20F2C0AA"/>
  <w16cid:commentId w16cid:paraId="3F2CD3EB" w16cid:durableId="20FD034A"/>
  <w16cid:commentId w16cid:paraId="3A80895F" w16cid:durableId="20F2C31B"/>
  <w16cid:commentId w16cid:paraId="0DF1497F" w16cid:durableId="20F2C8DB"/>
  <w16cid:commentId w16cid:paraId="1A4B4B6B" w16cid:durableId="20FBC1E1"/>
  <w16cid:commentId w16cid:paraId="2C4410D6" w16cid:durableId="20F564AD"/>
  <w16cid:commentId w16cid:paraId="1BB12E4C" w16cid:durableId="20F5738E"/>
  <w16cid:commentId w16cid:paraId="172417C5" w16cid:durableId="20FBC2E3"/>
  <w16cid:commentId w16cid:paraId="3D7D2A08" w16cid:durableId="20F573CB"/>
  <w16cid:commentId w16cid:paraId="5EA4AE18" w16cid:durableId="20FE3E84"/>
  <w16cid:commentId w16cid:paraId="170A916B" w16cid:durableId="20FD0352"/>
  <w16cid:commentId w16cid:paraId="26BF4EFB" w16cid:durableId="20F66E0F"/>
  <w16cid:commentId w16cid:paraId="4F376C75" w16cid:durableId="20FD0354"/>
  <w16cid:commentId w16cid:paraId="700674EE" w16cid:durableId="20FE3524"/>
  <w16cid:commentId w16cid:paraId="278C7B8C" w16cid:durableId="20FD0355"/>
  <w16cid:commentId w16cid:paraId="4A59A774" w16cid:durableId="20F6773A"/>
  <w16cid:commentId w16cid:paraId="396AA9F1" w16cid:durableId="20FE36E8"/>
  <w16cid:commentId w16cid:paraId="77E9F613" w16cid:durableId="20F677B1"/>
  <w16cid:commentId w16cid:paraId="1E7C29D3" w16cid:durableId="20FE3976"/>
  <w16cid:commentId w16cid:paraId="1AB15818" w16cid:durableId="20F679D6"/>
  <w16cid:commentId w16cid:paraId="0EBB14DD" w16cid:durableId="20F288B3"/>
  <w16cid:commentId w16cid:paraId="1C68DA45" w16cid:durableId="20FE3A6A"/>
  <w16cid:commentId w16cid:paraId="492812C7" w16cid:durableId="20F67A10"/>
  <w16cid:commentId w16cid:paraId="7F0212E4" w16cid:durableId="20F67A7F"/>
  <w16cid:commentId w16cid:paraId="279D3EDD" w16cid:durableId="20F67E72"/>
  <w16cid:commentId w16cid:paraId="1978171F" w16cid:durableId="20F681E0"/>
  <w16cid:commentId w16cid:paraId="2EFA49BC" w16cid:durableId="20FBCC61"/>
  <w16cid:commentId w16cid:paraId="580D20F8" w16cid:durableId="20F68235"/>
  <w16cid:commentId w16cid:paraId="7C1CB5B2" w16cid:durableId="20FBCC9A"/>
  <w16cid:commentId w16cid:paraId="33388036" w16cid:durableId="20F682E4"/>
  <w16cid:commentId w16cid:paraId="1F3BFC07" w16cid:durableId="20FBCCE1"/>
  <w16cid:commentId w16cid:paraId="08B68C75" w16cid:durableId="20F68B9B"/>
  <w16cid:commentId w16cid:paraId="7D83BC61" w16cid:durableId="20C6F550"/>
  <w16cid:commentId w16cid:paraId="1EFF8305" w16cid:durableId="20893D77"/>
  <w16cid:commentId w16cid:paraId="6BDA636E" w16cid:durableId="20F6990F"/>
  <w16cid:commentId w16cid:paraId="0BCB3EC8" w16cid:durableId="20FE4CFE"/>
  <w16cid:commentId w16cid:paraId="294551F9" w16cid:durableId="20F69925"/>
  <w16cid:commentId w16cid:paraId="62FD7BAC" w16cid:durableId="20F69B5F"/>
  <w16cid:commentId w16cid:paraId="3DCE5FD1" w16cid:durableId="20FBD2D1"/>
  <w16cid:commentId w16cid:paraId="52A84788" w16cid:durableId="20C6FB0C"/>
  <w16cid:commentId w16cid:paraId="46444AF1" w16cid:durableId="20EEB050"/>
  <w16cid:commentId w16cid:paraId="572A3D2C" w16cid:durableId="20FD0371"/>
  <w16cid:commentId w16cid:paraId="61049766" w16cid:durableId="20E01A79"/>
  <w16cid:commentId w16cid:paraId="45361D05" w16cid:durableId="20E49572"/>
  <w16cid:commentId w16cid:paraId="47A88457" w16cid:durableId="20EEC37A"/>
  <w16cid:commentId w16cid:paraId="7E16F29E" w16cid:durableId="20FE6D82"/>
  <w16cid:commentId w16cid:paraId="10B213B3" w16cid:durableId="20FE6F81"/>
  <w16cid:commentId w16cid:paraId="1A13A358" w16cid:durableId="20E495F8"/>
  <w16cid:commentId w16cid:paraId="55A29701" w16cid:durableId="20FE71B0"/>
  <w16cid:commentId w16cid:paraId="3AB6A380" w16cid:durableId="20FE71C3"/>
  <w16cid:commentId w16cid:paraId="757517FE" w16cid:durableId="20FBEB4F"/>
  <w16cid:commentId w16cid:paraId="2B31D4A1" w16cid:durableId="20F7DBEC"/>
  <w16cid:commentId w16cid:paraId="2C4F691D" w16cid:durableId="20FE7E51"/>
  <w16cid:commentId w16cid:paraId="32058B0A" w16cid:durableId="20E49315"/>
  <w16cid:commentId w16cid:paraId="0F49668D" w16cid:durableId="20F28B74"/>
  <w16cid:commentId w16cid:paraId="1AC5CE09" w16cid:durableId="20FBD1BB"/>
  <w16cid:commentId w16cid:paraId="1BBC7908" w16cid:durableId="20FBEBF7"/>
  <w16cid:commentId w16cid:paraId="57C86041" w16cid:durableId="20EECBCC"/>
  <w16cid:commentId w16cid:paraId="04FB655B" w16cid:durableId="20FD038D"/>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16805B95" w16cid:durableId="20F81866"/>
  <w16cid:commentId w16cid:paraId="03CF6C50" w16cid:durableId="20FBE357"/>
  <w16cid:commentId w16cid:paraId="21C0AB50" w16cid:durableId="20F818A3"/>
  <w16cid:commentId w16cid:paraId="514C2FE1" w16cid:durableId="20FBE36E"/>
  <w16cid:commentId w16cid:paraId="015C324C" w16cid:durableId="20D6E505"/>
  <w16cid:commentId w16cid:paraId="3EF2EA59" w16cid:durableId="20EECFBC"/>
  <w16cid:commentId w16cid:paraId="019DDC31" w16cid:durableId="20F81996"/>
  <w16cid:commentId w16cid:paraId="5913EF72" w16cid:durableId="20FBF2BD"/>
  <w16cid:commentId w16cid:paraId="196BC92F" w16cid:durableId="20FBCFBD"/>
  <w16cid:commentId w16cid:paraId="5532AFE0" w16cid:durableId="20FBCFE6"/>
  <w16cid:commentId w16cid:paraId="68E5518F" w16cid:durableId="20FFE452"/>
  <w16cid:commentId w16cid:paraId="70C56088" w16cid:durableId="20FFE495"/>
  <w16cid:commentId w16cid:paraId="0EEBD1FE" w16cid:durableId="20F81C05"/>
  <w16cid:commentId w16cid:paraId="227FFBE8" w16cid:durableId="20FBF1C6"/>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E8420" w14:textId="77777777" w:rsidR="005F41E3" w:rsidRDefault="005F41E3" w:rsidP="009C5B79">
      <w:r>
        <w:separator/>
      </w:r>
    </w:p>
  </w:endnote>
  <w:endnote w:type="continuationSeparator" w:id="0">
    <w:p w14:paraId="453C9E3F" w14:textId="77777777" w:rsidR="005F41E3" w:rsidRDefault="005F41E3" w:rsidP="009C5B79">
      <w:r>
        <w:continuationSeparator/>
      </w:r>
    </w:p>
  </w:endnote>
  <w:endnote w:type="continuationNotice" w:id="1">
    <w:p w14:paraId="41087AE8" w14:textId="77777777" w:rsidR="005F41E3" w:rsidRDefault="005F41E3"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37D77" w14:textId="77777777" w:rsidR="00D4717E" w:rsidRDefault="00D471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D4717E" w:rsidRDefault="00D4717E">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E14E8" w14:textId="77777777" w:rsidR="00D4717E" w:rsidRDefault="00D471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C342B" w14:textId="77777777" w:rsidR="005F41E3" w:rsidRDefault="005F41E3" w:rsidP="009C5B79">
      <w:r>
        <w:separator/>
      </w:r>
    </w:p>
  </w:footnote>
  <w:footnote w:type="continuationSeparator" w:id="0">
    <w:p w14:paraId="504C96D9" w14:textId="77777777" w:rsidR="005F41E3" w:rsidRDefault="005F41E3" w:rsidP="009C5B79">
      <w:r>
        <w:continuationSeparator/>
      </w:r>
    </w:p>
  </w:footnote>
  <w:footnote w:type="continuationNotice" w:id="1">
    <w:p w14:paraId="39BD09E7" w14:textId="77777777" w:rsidR="005F41E3" w:rsidRDefault="005F41E3"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BD159" w14:textId="77777777" w:rsidR="00D4717E" w:rsidRDefault="00D471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D4717E" w:rsidRDefault="00D4717E">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A5A38" w14:textId="77777777" w:rsidR="00D4717E" w:rsidRDefault="00D471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9351AA"/>
    <w:multiLevelType w:val="hybridMultilevel"/>
    <w:tmpl w:val="3E3A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9"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15"/>
  </w:num>
  <w:num w:numId="4">
    <w:abstractNumId w:val="18"/>
  </w:num>
  <w:num w:numId="5">
    <w:abstractNumId w:val="11"/>
  </w:num>
  <w:num w:numId="6">
    <w:abstractNumId w:val="14"/>
  </w:num>
  <w:num w:numId="7">
    <w:abstractNumId w:val="12"/>
  </w:num>
  <w:num w:numId="8">
    <w:abstractNumId w:val="10"/>
  </w:num>
  <w:num w:numId="9">
    <w:abstractNumId w:val="3"/>
  </w:num>
  <w:num w:numId="10">
    <w:abstractNumId w:val="5"/>
  </w:num>
  <w:num w:numId="11">
    <w:abstractNumId w:val="0"/>
  </w:num>
  <w:num w:numId="12">
    <w:abstractNumId w:val="22"/>
  </w:num>
  <w:num w:numId="13">
    <w:abstractNumId w:val="19"/>
  </w:num>
  <w:num w:numId="14">
    <w:abstractNumId w:val="2"/>
  </w:num>
  <w:num w:numId="15">
    <w:abstractNumId w:val="23"/>
  </w:num>
  <w:num w:numId="16">
    <w:abstractNumId w:val="6"/>
  </w:num>
  <w:num w:numId="17">
    <w:abstractNumId w:val="4"/>
  </w:num>
  <w:num w:numId="18">
    <w:abstractNumId w:val="21"/>
  </w:num>
  <w:num w:numId="19">
    <w:abstractNumId w:val="13"/>
  </w:num>
  <w:num w:numId="20">
    <w:abstractNumId w:val="20"/>
  </w:num>
  <w:num w:numId="21">
    <w:abstractNumId w:val="7"/>
  </w:num>
  <w:num w:numId="22">
    <w:abstractNumId w:val="8"/>
  </w:num>
  <w:num w:numId="23">
    <w:abstractNumId w:val="16"/>
  </w:num>
  <w:num w:numId="24">
    <w:abstractNumId w:val="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Contreras">
    <w15:presenceInfo w15:providerId="AD" w15:userId="S::Dave.Contreras@wildlife.ca.gov::935a5709-d4f6-49b2-a94a-43c743c5475b"/>
  </w15:person>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Wildlife">
    <w15:presenceInfo w15:providerId="AD" w15:userId="S::Rosemary.Hartman@wildlife.ca.gov::7df20e5c-ad23-4563-947d-8871cad42ac3"/>
  </w15:person>
  <w15:person w15:author="Hartman, Rosemary@DWR [2]">
    <w15:presenceInfo w15:providerId="AD" w15:userId="S-1-5-21-1801674531-1979792683-2146972089-85240"/>
  </w15:person>
  <w15:person w15:author="Contreras, Dave@Wildlife">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06E39"/>
    <w:rsid w:val="00007294"/>
    <w:rsid w:val="0001118D"/>
    <w:rsid w:val="00013072"/>
    <w:rsid w:val="00015DEC"/>
    <w:rsid w:val="00016554"/>
    <w:rsid w:val="00020EB4"/>
    <w:rsid w:val="00024D53"/>
    <w:rsid w:val="00026582"/>
    <w:rsid w:val="00026900"/>
    <w:rsid w:val="00030507"/>
    <w:rsid w:val="0003233D"/>
    <w:rsid w:val="000325E7"/>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143"/>
    <w:rsid w:val="00077AC7"/>
    <w:rsid w:val="00081FC7"/>
    <w:rsid w:val="00082848"/>
    <w:rsid w:val="000841F2"/>
    <w:rsid w:val="0008458E"/>
    <w:rsid w:val="000866B5"/>
    <w:rsid w:val="0009015E"/>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D71"/>
    <w:rsid w:val="000F3F45"/>
    <w:rsid w:val="000F4AD7"/>
    <w:rsid w:val="000F5B43"/>
    <w:rsid w:val="000F5D76"/>
    <w:rsid w:val="000F7962"/>
    <w:rsid w:val="00100AD3"/>
    <w:rsid w:val="00104106"/>
    <w:rsid w:val="00104A3D"/>
    <w:rsid w:val="00106179"/>
    <w:rsid w:val="00106CCB"/>
    <w:rsid w:val="001103F5"/>
    <w:rsid w:val="0011083E"/>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1FC8"/>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94"/>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D1274"/>
    <w:rsid w:val="001D1D33"/>
    <w:rsid w:val="001D2C3E"/>
    <w:rsid w:val="001D2F97"/>
    <w:rsid w:val="001D31E1"/>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067"/>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6D03"/>
    <w:rsid w:val="002B71CF"/>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42B"/>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36A54"/>
    <w:rsid w:val="00337EA9"/>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3324"/>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3E0"/>
    <w:rsid w:val="0048077D"/>
    <w:rsid w:val="004814A8"/>
    <w:rsid w:val="00482734"/>
    <w:rsid w:val="004827A9"/>
    <w:rsid w:val="00483E85"/>
    <w:rsid w:val="004841D5"/>
    <w:rsid w:val="00484658"/>
    <w:rsid w:val="00485996"/>
    <w:rsid w:val="00485AC7"/>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D0172"/>
    <w:rsid w:val="004D1804"/>
    <w:rsid w:val="004D1BE2"/>
    <w:rsid w:val="004D27AA"/>
    <w:rsid w:val="004D2C54"/>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522C"/>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175C"/>
    <w:rsid w:val="00593797"/>
    <w:rsid w:val="0059462B"/>
    <w:rsid w:val="005959D1"/>
    <w:rsid w:val="00595A1D"/>
    <w:rsid w:val="00597940"/>
    <w:rsid w:val="00597CB6"/>
    <w:rsid w:val="005A0E70"/>
    <w:rsid w:val="005A1EEF"/>
    <w:rsid w:val="005A2849"/>
    <w:rsid w:val="005A379A"/>
    <w:rsid w:val="005A3F0B"/>
    <w:rsid w:val="005A5255"/>
    <w:rsid w:val="005A6CE7"/>
    <w:rsid w:val="005A7D52"/>
    <w:rsid w:val="005B02A2"/>
    <w:rsid w:val="005B18CC"/>
    <w:rsid w:val="005B1E51"/>
    <w:rsid w:val="005B2C5E"/>
    <w:rsid w:val="005B346D"/>
    <w:rsid w:val="005B4144"/>
    <w:rsid w:val="005B6905"/>
    <w:rsid w:val="005B76BE"/>
    <w:rsid w:val="005C1345"/>
    <w:rsid w:val="005C2E0D"/>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1E3"/>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2079"/>
    <w:rsid w:val="0063341B"/>
    <w:rsid w:val="006352C6"/>
    <w:rsid w:val="006355DC"/>
    <w:rsid w:val="00635D0D"/>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537"/>
    <w:rsid w:val="00674876"/>
    <w:rsid w:val="00674BAC"/>
    <w:rsid w:val="00675EEA"/>
    <w:rsid w:val="006762BF"/>
    <w:rsid w:val="0067793C"/>
    <w:rsid w:val="006826EB"/>
    <w:rsid w:val="00682837"/>
    <w:rsid w:val="006843BD"/>
    <w:rsid w:val="00685815"/>
    <w:rsid w:val="00685CB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131E"/>
    <w:rsid w:val="00721EEE"/>
    <w:rsid w:val="007263FB"/>
    <w:rsid w:val="007307DC"/>
    <w:rsid w:val="00730E98"/>
    <w:rsid w:val="0073160C"/>
    <w:rsid w:val="00731979"/>
    <w:rsid w:val="00731F96"/>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564F8"/>
    <w:rsid w:val="00762728"/>
    <w:rsid w:val="00762B5E"/>
    <w:rsid w:val="00762D15"/>
    <w:rsid w:val="00764767"/>
    <w:rsid w:val="0076589C"/>
    <w:rsid w:val="00765E8F"/>
    <w:rsid w:val="00770977"/>
    <w:rsid w:val="007739E0"/>
    <w:rsid w:val="00773F70"/>
    <w:rsid w:val="00774288"/>
    <w:rsid w:val="0077587D"/>
    <w:rsid w:val="00775EF3"/>
    <w:rsid w:val="0077648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02"/>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4F0A"/>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81F79"/>
    <w:rsid w:val="008825FD"/>
    <w:rsid w:val="00884E5B"/>
    <w:rsid w:val="00886949"/>
    <w:rsid w:val="00887550"/>
    <w:rsid w:val="00890088"/>
    <w:rsid w:val="00890BCD"/>
    <w:rsid w:val="0089482B"/>
    <w:rsid w:val="00895938"/>
    <w:rsid w:val="00896075"/>
    <w:rsid w:val="0089674D"/>
    <w:rsid w:val="0089699F"/>
    <w:rsid w:val="008A02B4"/>
    <w:rsid w:val="008A0F21"/>
    <w:rsid w:val="008A34DA"/>
    <w:rsid w:val="008A394D"/>
    <w:rsid w:val="008A66CD"/>
    <w:rsid w:val="008A686F"/>
    <w:rsid w:val="008A6C63"/>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4728"/>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A07"/>
    <w:rsid w:val="0099061E"/>
    <w:rsid w:val="00990905"/>
    <w:rsid w:val="00990C8B"/>
    <w:rsid w:val="009922C3"/>
    <w:rsid w:val="00992978"/>
    <w:rsid w:val="00994B99"/>
    <w:rsid w:val="00995542"/>
    <w:rsid w:val="00995E84"/>
    <w:rsid w:val="009962E0"/>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2A9"/>
    <w:rsid w:val="009E09FF"/>
    <w:rsid w:val="009E151C"/>
    <w:rsid w:val="009E4922"/>
    <w:rsid w:val="009E5A68"/>
    <w:rsid w:val="009E6BA2"/>
    <w:rsid w:val="009E736F"/>
    <w:rsid w:val="009E7682"/>
    <w:rsid w:val="009F05B4"/>
    <w:rsid w:val="009F0933"/>
    <w:rsid w:val="009F1B88"/>
    <w:rsid w:val="009F2782"/>
    <w:rsid w:val="009F6CEE"/>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07E6"/>
    <w:rsid w:val="00A82E6B"/>
    <w:rsid w:val="00A83D11"/>
    <w:rsid w:val="00A87B3D"/>
    <w:rsid w:val="00A90756"/>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169"/>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3D86"/>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E64"/>
    <w:rsid w:val="00BF7F0A"/>
    <w:rsid w:val="00C02597"/>
    <w:rsid w:val="00C0435E"/>
    <w:rsid w:val="00C0471A"/>
    <w:rsid w:val="00C049C7"/>
    <w:rsid w:val="00C10506"/>
    <w:rsid w:val="00C106DD"/>
    <w:rsid w:val="00C10AB3"/>
    <w:rsid w:val="00C10BF0"/>
    <w:rsid w:val="00C12D39"/>
    <w:rsid w:val="00C1542A"/>
    <w:rsid w:val="00C154E5"/>
    <w:rsid w:val="00C16D0F"/>
    <w:rsid w:val="00C17C55"/>
    <w:rsid w:val="00C212F8"/>
    <w:rsid w:val="00C21500"/>
    <w:rsid w:val="00C21588"/>
    <w:rsid w:val="00C22785"/>
    <w:rsid w:val="00C30862"/>
    <w:rsid w:val="00C31514"/>
    <w:rsid w:val="00C35865"/>
    <w:rsid w:val="00C35B0F"/>
    <w:rsid w:val="00C36333"/>
    <w:rsid w:val="00C36800"/>
    <w:rsid w:val="00C36E09"/>
    <w:rsid w:val="00C370CB"/>
    <w:rsid w:val="00C3750A"/>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281A"/>
    <w:rsid w:val="00C830BF"/>
    <w:rsid w:val="00C85120"/>
    <w:rsid w:val="00C866CA"/>
    <w:rsid w:val="00C867E9"/>
    <w:rsid w:val="00C90142"/>
    <w:rsid w:val="00C92AA9"/>
    <w:rsid w:val="00C9328C"/>
    <w:rsid w:val="00C94470"/>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29C0"/>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5920"/>
    <w:rsid w:val="00D4717E"/>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4A42"/>
    <w:rsid w:val="00DC7FBD"/>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2B00"/>
    <w:rsid w:val="00E730A7"/>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6416"/>
    <w:rsid w:val="00EE6721"/>
    <w:rsid w:val="00EE7F02"/>
    <w:rsid w:val="00EF0A65"/>
    <w:rsid w:val="00EF0ADA"/>
    <w:rsid w:val="00EF0D37"/>
    <w:rsid w:val="00EF0D85"/>
    <w:rsid w:val="00EF3754"/>
    <w:rsid w:val="00EF3B00"/>
    <w:rsid w:val="00EF4F2E"/>
    <w:rsid w:val="00EF544C"/>
    <w:rsid w:val="00EF5DE2"/>
    <w:rsid w:val="00EF60FF"/>
    <w:rsid w:val="00EF677D"/>
    <w:rsid w:val="00EF70DA"/>
    <w:rsid w:val="00F00930"/>
    <w:rsid w:val="00F017C6"/>
    <w:rsid w:val="00F04590"/>
    <w:rsid w:val="00F05F56"/>
    <w:rsid w:val="00F07C37"/>
    <w:rsid w:val="00F11AFD"/>
    <w:rsid w:val="00F13F8E"/>
    <w:rsid w:val="00F14858"/>
    <w:rsid w:val="00F14903"/>
    <w:rsid w:val="00F15F3D"/>
    <w:rsid w:val="00F16D57"/>
    <w:rsid w:val="00F17BF0"/>
    <w:rsid w:val="00F21D09"/>
    <w:rsid w:val="00F21EDF"/>
    <w:rsid w:val="00F23A4E"/>
    <w:rsid w:val="00F259B4"/>
    <w:rsid w:val="00F26350"/>
    <w:rsid w:val="00F2693F"/>
    <w:rsid w:val="00F273B8"/>
    <w:rsid w:val="00F27CF9"/>
    <w:rsid w:val="00F3218A"/>
    <w:rsid w:val="00F32638"/>
    <w:rsid w:val="00F326FB"/>
    <w:rsid w:val="00F3305C"/>
    <w:rsid w:val="00F402DA"/>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57CEF"/>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0FD5"/>
    <w:rsid w:val="00FB107E"/>
    <w:rsid w:val="00FB1B6C"/>
    <w:rsid w:val="00FB2B04"/>
    <w:rsid w:val="00FB47A6"/>
    <w:rsid w:val="00FB6351"/>
    <w:rsid w:val="00FC0F80"/>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9007">
      <w:bodyDiv w:val="1"/>
      <w:marLeft w:val="0"/>
      <w:marRight w:val="0"/>
      <w:marTop w:val="0"/>
      <w:marBottom w:val="0"/>
      <w:divBdr>
        <w:top w:val="none" w:sz="0" w:space="0" w:color="auto"/>
        <w:left w:val="none" w:sz="0" w:space="0" w:color="auto"/>
        <w:bottom w:val="none" w:sz="0" w:space="0" w:color="auto"/>
        <w:right w:val="none" w:sz="0" w:space="0" w:color="auto"/>
      </w:divBdr>
    </w:div>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jpeg"/><Relationship Id="rId21" Type="http://schemas.openxmlformats.org/officeDocument/2006/relationships/image" Target="media/image2.png"/><Relationship Id="rId42" Type="http://schemas.openxmlformats.org/officeDocument/2006/relationships/image" Target="media/image16.emf"/><Relationship Id="rId63" Type="http://schemas.openxmlformats.org/officeDocument/2006/relationships/image" Target="media/image37.jpeg"/><Relationship Id="rId84" Type="http://schemas.openxmlformats.org/officeDocument/2006/relationships/image" Target="media/image58.jpeg"/><Relationship Id="rId138" Type="http://schemas.openxmlformats.org/officeDocument/2006/relationships/image" Target="media/image112.jpeg"/><Relationship Id="rId159" Type="http://schemas.openxmlformats.org/officeDocument/2006/relationships/image" Target="media/image131.jpeg"/><Relationship Id="rId170" Type="http://schemas.openxmlformats.org/officeDocument/2006/relationships/image" Target="media/image142.emf"/><Relationship Id="rId191" Type="http://schemas.openxmlformats.org/officeDocument/2006/relationships/hyperlink" Target="http://www.jstor.org/stable/2838250" TargetMode="External"/><Relationship Id="rId205"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26" Type="http://schemas.openxmlformats.org/officeDocument/2006/relationships/hyperlink" Target="http://www.escholarship.org/uc/item/96f2t9xw" TargetMode="External"/><Relationship Id="rId107" Type="http://schemas.openxmlformats.org/officeDocument/2006/relationships/image" Target="media/image81.jpeg"/><Relationship Id="rId11" Type="http://schemas.openxmlformats.org/officeDocument/2006/relationships/header" Target="header1.xml"/><Relationship Id="rId32" Type="http://schemas.openxmlformats.org/officeDocument/2006/relationships/image" Target="media/image13.PNG"/><Relationship Id="rId53" Type="http://schemas.openxmlformats.org/officeDocument/2006/relationships/image" Target="media/image27.png"/><Relationship Id="rId74" Type="http://schemas.openxmlformats.org/officeDocument/2006/relationships/image" Target="media/image48.jpeg"/><Relationship Id="rId128" Type="http://schemas.openxmlformats.org/officeDocument/2006/relationships/image" Target="media/image102.jpeg"/><Relationship Id="rId149" Type="http://schemas.openxmlformats.org/officeDocument/2006/relationships/image" Target="media/image121.jpeg"/><Relationship Id="rId5" Type="http://schemas.openxmlformats.org/officeDocument/2006/relationships/numbering" Target="numbering.xml"/><Relationship Id="rId95" Type="http://schemas.openxmlformats.org/officeDocument/2006/relationships/image" Target="media/image69.png"/><Relationship Id="rId160" Type="http://schemas.openxmlformats.org/officeDocument/2006/relationships/image" Target="media/image132.jpeg"/><Relationship Id="rId181" Type="http://schemas.openxmlformats.org/officeDocument/2006/relationships/image" Target="media/image153.jpeg"/><Relationship Id="rId216" Type="http://schemas.openxmlformats.org/officeDocument/2006/relationships/hyperlink" Target="https://doi.org/10.1007/s00248-012-0159-y" TargetMode="Externa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17.emf"/><Relationship Id="rId48" Type="http://schemas.openxmlformats.org/officeDocument/2006/relationships/image" Target="media/image22.emf"/><Relationship Id="rId64" Type="http://schemas.openxmlformats.org/officeDocument/2006/relationships/image" Target="media/image38.jpeg"/><Relationship Id="rId69" Type="http://schemas.openxmlformats.org/officeDocument/2006/relationships/image" Target="media/image43.jpeg"/><Relationship Id="rId113" Type="http://schemas.openxmlformats.org/officeDocument/2006/relationships/image" Target="media/image87.jpeg"/><Relationship Id="rId118" Type="http://schemas.openxmlformats.org/officeDocument/2006/relationships/image" Target="media/image92.jpeg"/><Relationship Id="rId134" Type="http://schemas.openxmlformats.org/officeDocument/2006/relationships/image" Target="media/image108.jpeg"/><Relationship Id="rId139" Type="http://schemas.openxmlformats.org/officeDocument/2006/relationships/image" Target="media/image113.jpeg"/><Relationship Id="rId80" Type="http://schemas.openxmlformats.org/officeDocument/2006/relationships/image" Target="media/image54.jpeg"/><Relationship Id="rId85" Type="http://schemas.openxmlformats.org/officeDocument/2006/relationships/image" Target="media/image59.jpeg"/><Relationship Id="rId150" Type="http://schemas.openxmlformats.org/officeDocument/2006/relationships/image" Target="media/image122.jpeg"/><Relationship Id="rId155" Type="http://schemas.openxmlformats.org/officeDocument/2006/relationships/image" Target="media/image127.jpeg"/><Relationship Id="rId171" Type="http://schemas.openxmlformats.org/officeDocument/2006/relationships/image" Target="media/image143.jpeg"/><Relationship Id="rId176" Type="http://schemas.openxmlformats.org/officeDocument/2006/relationships/image" Target="media/image148.jpeg"/><Relationship Id="rId192" Type="http://schemas.openxmlformats.org/officeDocument/2006/relationships/hyperlink" Target="http://www.escholarship.org/uc/item/8fq0n5gx" TargetMode="External"/><Relationship Id="rId197" Type="http://schemas.openxmlformats.org/officeDocument/2006/relationships/hyperlink" Target="https://onlinelibrary.wiley.com/doi/abs/10.1002/tafs.10028" TargetMode="External"/><Relationship Id="rId206" Type="http://schemas.openxmlformats.org/officeDocument/2006/relationships/hyperlink" Target="https://doi.org/10.1371/journal.pone.0177409" TargetMode="External"/><Relationship Id="rId227" Type="http://schemas.openxmlformats.org/officeDocument/2006/relationships/hyperlink" Target="https://water.ca.gov/LegacyFiles/waterquality/drinkingwater/docs/brytelab_qa_manual_2012.pdf" TargetMode="External"/><Relationship Id="rId201" Type="http://schemas.openxmlformats.org/officeDocument/2006/relationships/hyperlink" Target="http://www.sciencedirect.com/science/article/pii/S0034425708002046" TargetMode="External"/><Relationship Id="rId222" Type="http://schemas.openxmlformats.org/officeDocument/2006/relationships/hyperlink" Target="https://doi.org/10.1080/05384680.1958.11904091" TargetMode="External"/><Relationship Id="rId12" Type="http://schemas.openxmlformats.org/officeDocument/2006/relationships/header" Target="header2.xml"/><Relationship Id="rId17" Type="http://schemas.openxmlformats.org/officeDocument/2006/relationships/image" Target="media/image1.png"/><Relationship Id="rId33" Type="http://schemas.openxmlformats.org/officeDocument/2006/relationships/image" Target="media/image14.PNG"/><Relationship Id="rId38" Type="http://schemas.openxmlformats.org/officeDocument/2006/relationships/hyperlink" Target="https://water.ca.gov/Programs/Environmental-Services/Compliance-Monitoring-And-Assessment/Dayflow-Data" TargetMode="External"/><Relationship Id="rId59" Type="http://schemas.openxmlformats.org/officeDocument/2006/relationships/image" Target="media/image33.jpeg"/><Relationship Id="rId103" Type="http://schemas.openxmlformats.org/officeDocument/2006/relationships/image" Target="media/image77.png"/><Relationship Id="rId108" Type="http://schemas.openxmlformats.org/officeDocument/2006/relationships/image" Target="media/image82.jpeg"/><Relationship Id="rId124" Type="http://schemas.openxmlformats.org/officeDocument/2006/relationships/image" Target="media/image98.jpeg"/><Relationship Id="rId129" Type="http://schemas.openxmlformats.org/officeDocument/2006/relationships/image" Target="media/image103.jpeg"/><Relationship Id="rId54" Type="http://schemas.openxmlformats.org/officeDocument/2006/relationships/image" Target="media/image28.jpg"/><Relationship Id="rId70" Type="http://schemas.openxmlformats.org/officeDocument/2006/relationships/image" Target="media/image44.jpeg"/><Relationship Id="rId75" Type="http://schemas.openxmlformats.org/officeDocument/2006/relationships/image" Target="media/image49.jpeg"/><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image" Target="media/image114.jpeg"/><Relationship Id="rId145" Type="http://schemas.openxmlformats.org/officeDocument/2006/relationships/image" Target="media/image1170.jpeg"/><Relationship Id="rId161" Type="http://schemas.openxmlformats.org/officeDocument/2006/relationships/image" Target="media/image133.jpeg"/><Relationship Id="rId166" Type="http://schemas.openxmlformats.org/officeDocument/2006/relationships/image" Target="media/image138.jpeg"/><Relationship Id="rId182" Type="http://schemas.openxmlformats.org/officeDocument/2006/relationships/image" Target="media/image154.jpeg"/><Relationship Id="rId187" Type="http://schemas.openxmlformats.org/officeDocument/2006/relationships/hyperlink" Target="https://doi.org/10.1007/s12237-014-9877-3" TargetMode="External"/><Relationship Id="rId217"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s://doi.org/10.1139/cjfas-2014-0528" TargetMode="Externa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23.emf"/><Relationship Id="rId114" Type="http://schemas.openxmlformats.org/officeDocument/2006/relationships/image" Target="media/image88.jpeg"/><Relationship Id="rId119" Type="http://schemas.openxmlformats.org/officeDocument/2006/relationships/image" Target="media/image93.jpeg"/><Relationship Id="rId44" Type="http://schemas.openxmlformats.org/officeDocument/2006/relationships/image" Target="media/image18.emf"/><Relationship Id="rId60" Type="http://schemas.openxmlformats.org/officeDocument/2006/relationships/image" Target="media/image34.jpeg"/><Relationship Id="rId65" Type="http://schemas.openxmlformats.org/officeDocument/2006/relationships/image" Target="media/image39.jpeg"/><Relationship Id="rId81" Type="http://schemas.openxmlformats.org/officeDocument/2006/relationships/image" Target="media/image55.jpeg"/><Relationship Id="rId86" Type="http://schemas.openxmlformats.org/officeDocument/2006/relationships/image" Target="media/image60.png"/><Relationship Id="rId130" Type="http://schemas.openxmlformats.org/officeDocument/2006/relationships/image" Target="media/image104.jpeg"/><Relationship Id="rId135" Type="http://schemas.openxmlformats.org/officeDocument/2006/relationships/image" Target="media/image109.jpeg"/><Relationship Id="rId151" Type="http://schemas.openxmlformats.org/officeDocument/2006/relationships/image" Target="media/image123.jpeg"/><Relationship Id="rId156" Type="http://schemas.openxmlformats.org/officeDocument/2006/relationships/image" Target="media/image128.jpeg"/><Relationship Id="rId177" Type="http://schemas.openxmlformats.org/officeDocument/2006/relationships/image" Target="media/image149.jpeg"/><Relationship Id="rId198" Type="http://schemas.openxmlformats.org/officeDocument/2006/relationships/hyperlink" Target="http://palaeo-electronica.org/2001_1/past/issue1_01.htm" TargetMode="External"/><Relationship Id="rId172" Type="http://schemas.openxmlformats.org/officeDocument/2006/relationships/image" Target="media/image144.jpeg"/><Relationship Id="rId193" Type="http://schemas.openxmlformats.org/officeDocument/2006/relationships/hyperlink" Target="http://www.water.ca.gov/environmentalservices/docs/frpa/pilot_phase_II_report_FINAL_3MAY2017.pdf" TargetMode="External"/><Relationship Id="rId202" Type="http://schemas.openxmlformats.org/officeDocument/2006/relationships/hyperlink" Target="http://dx.doi.org/10.1007/s12237-015-0055-z" TargetMode="External"/><Relationship Id="rId207" Type="http://schemas.openxmlformats.org/officeDocument/2006/relationships/hyperlink" Target="https://escholarship.org/uc/item/63k1z819" TargetMode="External"/><Relationship Id="rId223" Type="http://schemas.openxmlformats.org/officeDocument/2006/relationships/hyperlink" Target="http://www.water.ca.gov/bdma/meta/benthic.cfm" TargetMode="External"/><Relationship Id="rId228" Type="http://schemas.openxmlformats.org/officeDocument/2006/relationships/fontTable" Target="fontTable.xml"/><Relationship Id="rId13" Type="http://schemas.openxmlformats.org/officeDocument/2006/relationships/footer" Target="footer1.xml"/><Relationship Id="rId18" Type="http://schemas.openxmlformats.org/officeDocument/2006/relationships/comments" Target="comments.xml"/><Relationship Id="rId39" Type="http://schemas.openxmlformats.org/officeDocument/2006/relationships/hyperlink" Target="https://www.fws.gov/lodi/juvenile_fish_monitoring_program/jfmp_index.htm" TargetMode="External"/><Relationship Id="rId109" Type="http://schemas.openxmlformats.org/officeDocument/2006/relationships/image" Target="media/image83.jpeg"/><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jpg"/><Relationship Id="rId76" Type="http://schemas.openxmlformats.org/officeDocument/2006/relationships/image" Target="media/image50.jpeg"/><Relationship Id="rId97" Type="http://schemas.openxmlformats.org/officeDocument/2006/relationships/image" Target="media/image71.png"/><Relationship Id="rId104" Type="http://schemas.openxmlformats.org/officeDocument/2006/relationships/image" Target="media/image78.jpeg"/><Relationship Id="rId120" Type="http://schemas.openxmlformats.org/officeDocument/2006/relationships/image" Target="media/image94.jpeg"/><Relationship Id="rId125" Type="http://schemas.openxmlformats.org/officeDocument/2006/relationships/image" Target="media/image99.jpeg"/><Relationship Id="rId141" Type="http://schemas.openxmlformats.org/officeDocument/2006/relationships/image" Target="media/image115.jpeg"/><Relationship Id="rId146" Type="http://schemas.openxmlformats.org/officeDocument/2006/relationships/image" Target="media/image1180.jpeg"/><Relationship Id="rId167" Type="http://schemas.openxmlformats.org/officeDocument/2006/relationships/image" Target="media/image139.jpeg"/><Relationship Id="rId188" Type="http://schemas.openxmlformats.org/officeDocument/2006/relationships/hyperlink" Target="http://www.escholarship.org/uc/item/4mk5326r" TargetMode="External"/><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png"/><Relationship Id="rId162" Type="http://schemas.openxmlformats.org/officeDocument/2006/relationships/image" Target="media/image134.jpeg"/><Relationship Id="rId183" Type="http://schemas.openxmlformats.org/officeDocument/2006/relationships/image" Target="media/image155.jpeg"/><Relationship Id="rId213" Type="http://schemas.openxmlformats.org/officeDocument/2006/relationships/hyperlink" Target="http://www.escholarship.org/uc/item/2zx8v50b" TargetMode="External"/><Relationship Id="rId218" Type="http://schemas.openxmlformats.org/officeDocument/2006/relationships/hyperlink" Target="http://www.escholarship.org/uc/item/3w96c3dt" TargetMode="External"/><Relationship Id="rId2" Type="http://schemas.openxmlformats.org/officeDocument/2006/relationships/customXml" Target="../customXml/item2.xml"/><Relationship Id="rId29" Type="http://schemas.openxmlformats.org/officeDocument/2006/relationships/image" Target="media/image10.jpeg"/><Relationship Id="rId24" Type="http://schemas.openxmlformats.org/officeDocument/2006/relationships/image" Target="media/image5.png"/><Relationship Id="rId40" Type="http://schemas.openxmlformats.org/officeDocument/2006/relationships/hyperlink" Target="https://www.wildlife.ca.gov/Conservation/Delta/Spring-Kodiak-Trawl" TargetMode="External"/><Relationship Id="rId45" Type="http://schemas.openxmlformats.org/officeDocument/2006/relationships/image" Target="media/image19.emf"/><Relationship Id="rId66" Type="http://schemas.openxmlformats.org/officeDocument/2006/relationships/image" Target="media/image40.jpeg"/><Relationship Id="rId87" Type="http://schemas.openxmlformats.org/officeDocument/2006/relationships/image" Target="media/image61.png"/><Relationship Id="rId110" Type="http://schemas.openxmlformats.org/officeDocument/2006/relationships/image" Target="media/image84.jpeg"/><Relationship Id="rId115" Type="http://schemas.openxmlformats.org/officeDocument/2006/relationships/image" Target="media/image89.jpeg"/><Relationship Id="rId131" Type="http://schemas.openxmlformats.org/officeDocument/2006/relationships/image" Target="media/image105.jpeg"/><Relationship Id="rId136" Type="http://schemas.openxmlformats.org/officeDocument/2006/relationships/image" Target="media/image110.jpeg"/><Relationship Id="rId157" Type="http://schemas.openxmlformats.org/officeDocument/2006/relationships/image" Target="media/image129.jpeg"/><Relationship Id="rId178" Type="http://schemas.openxmlformats.org/officeDocument/2006/relationships/image" Target="media/image150.jpeg"/><Relationship Id="rId61" Type="http://schemas.openxmlformats.org/officeDocument/2006/relationships/image" Target="media/image35.jpeg"/><Relationship Id="rId82" Type="http://schemas.openxmlformats.org/officeDocument/2006/relationships/image" Target="media/image56.jpeg"/><Relationship Id="rId152" Type="http://schemas.openxmlformats.org/officeDocument/2006/relationships/image" Target="media/image124.jpeg"/><Relationship Id="rId173" Type="http://schemas.openxmlformats.org/officeDocument/2006/relationships/image" Target="media/image145.jpeg"/><Relationship Id="rId194" Type="http://schemas.openxmlformats.org/officeDocument/2006/relationships/hyperlink" Target="https://doi.org/10.1007/s12237-016-0091-3" TargetMode="External"/><Relationship Id="rId199" Type="http://schemas.openxmlformats.org/officeDocument/2006/relationships/hyperlink" Target="https://doi.org/10.1007/s12237-019-00521-5" TargetMode="External"/><Relationship Id="rId203" Type="http://schemas.openxmlformats.org/officeDocument/2006/relationships/hyperlink" Target="http://www.escholarship.org/uc/item/0p01q99s" TargetMode="External"/><Relationship Id="rId208" Type="http://schemas.openxmlformats.org/officeDocument/2006/relationships/hyperlink" Target="https://doi.org/10.1007/s10750-017-3385-y" TargetMode="External"/><Relationship Id="rId229" Type="http://schemas.microsoft.com/office/2011/relationships/people" Target="people.xml"/><Relationship Id="rId19" Type="http://schemas.microsoft.com/office/2011/relationships/commentsExtended" Target="commentsExtended.xml"/><Relationship Id="rId224" Type="http://schemas.openxmlformats.org/officeDocument/2006/relationships/hyperlink" Target="http://search.proquest.com/docview/1518010595?accountid=147320" TargetMode="External"/><Relationship Id="rId14" Type="http://schemas.openxmlformats.org/officeDocument/2006/relationships/footer" Target="footer2.xml"/><Relationship Id="rId30" Type="http://schemas.openxmlformats.org/officeDocument/2006/relationships/image" Target="media/image11.jpeg"/><Relationship Id="rId35" Type="http://schemas.openxmlformats.org/officeDocument/2006/relationships/image" Target="media/image16.png"/><Relationship Id="rId56" Type="http://schemas.openxmlformats.org/officeDocument/2006/relationships/image" Target="media/image30.png"/><Relationship Id="rId77" Type="http://schemas.openxmlformats.org/officeDocument/2006/relationships/image" Target="media/image51.jpeg"/><Relationship Id="rId100" Type="http://schemas.openxmlformats.org/officeDocument/2006/relationships/image" Target="media/image74.png"/><Relationship Id="rId105" Type="http://schemas.openxmlformats.org/officeDocument/2006/relationships/image" Target="media/image79.jpeg"/><Relationship Id="rId126" Type="http://schemas.openxmlformats.org/officeDocument/2006/relationships/image" Target="media/image100.jpeg"/><Relationship Id="rId147" Type="http://schemas.openxmlformats.org/officeDocument/2006/relationships/image" Target="media/image119.png"/><Relationship Id="rId168" Type="http://schemas.openxmlformats.org/officeDocument/2006/relationships/image" Target="media/image140.jpe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jpeg"/><Relationship Id="rId142" Type="http://schemas.openxmlformats.org/officeDocument/2006/relationships/image" Target="media/image116.jpeg"/><Relationship Id="rId163" Type="http://schemas.openxmlformats.org/officeDocument/2006/relationships/image" Target="media/image135.jpeg"/><Relationship Id="rId184" Type="http://schemas.openxmlformats.org/officeDocument/2006/relationships/image" Target="media/image156.jpeg"/><Relationship Id="rId189" Type="http://schemas.openxmlformats.org/officeDocument/2006/relationships/hyperlink" Target="https://onlinelibrary.wiley.com/doi/abs/10.1111/j.1365-2427.2010.02534.x" TargetMode="External"/><Relationship Id="rId219" Type="http://schemas.openxmlformats.org/officeDocument/2006/relationships/hyperlink" Target="https://doi.org/10.2307/1352693" TargetMode="External"/><Relationship Id="rId3" Type="http://schemas.openxmlformats.org/officeDocument/2006/relationships/customXml" Target="../customXml/item3.xml"/><Relationship Id="rId214" Type="http://schemas.openxmlformats.org/officeDocument/2006/relationships/hyperlink" Target="https://github.com/vegandevs/vegan" TargetMode="External"/><Relationship Id="rId230" Type="http://schemas.openxmlformats.org/officeDocument/2006/relationships/theme" Target="theme/theme1.xml"/><Relationship Id="rId25" Type="http://schemas.openxmlformats.org/officeDocument/2006/relationships/image" Target="media/image6.png"/><Relationship Id="rId46" Type="http://schemas.openxmlformats.org/officeDocument/2006/relationships/image" Target="media/image20.emf"/><Relationship Id="rId67" Type="http://schemas.openxmlformats.org/officeDocument/2006/relationships/image" Target="media/image41.jpeg"/><Relationship Id="rId116" Type="http://schemas.openxmlformats.org/officeDocument/2006/relationships/image" Target="media/image90.jpeg"/><Relationship Id="rId137" Type="http://schemas.openxmlformats.org/officeDocument/2006/relationships/image" Target="media/image111.jpeg"/><Relationship Id="rId158" Type="http://schemas.openxmlformats.org/officeDocument/2006/relationships/image" Target="media/image130.jpeg"/><Relationship Id="rId20" Type="http://schemas.microsoft.com/office/2016/09/relationships/commentsIds" Target="commentsIds.xml"/><Relationship Id="rId41" Type="http://schemas.openxmlformats.org/officeDocument/2006/relationships/hyperlink" Target="https://www.fws.gov/lodi/juvenile_fish_monitoring_program/jfmp_index.htm" TargetMode="External"/><Relationship Id="rId62" Type="http://schemas.openxmlformats.org/officeDocument/2006/relationships/image" Target="media/image36.jpeg"/><Relationship Id="rId83" Type="http://schemas.openxmlformats.org/officeDocument/2006/relationships/image" Target="media/image57.jpeg"/><Relationship Id="rId88" Type="http://schemas.openxmlformats.org/officeDocument/2006/relationships/image" Target="media/image62.png"/><Relationship Id="rId111" Type="http://schemas.openxmlformats.org/officeDocument/2006/relationships/image" Target="media/image85.jpeg"/><Relationship Id="rId132" Type="http://schemas.openxmlformats.org/officeDocument/2006/relationships/image" Target="media/image106.jpeg"/><Relationship Id="rId153" Type="http://schemas.openxmlformats.org/officeDocument/2006/relationships/image" Target="media/image125.jpeg"/><Relationship Id="rId174" Type="http://schemas.openxmlformats.org/officeDocument/2006/relationships/image" Target="media/image146.jpeg"/><Relationship Id="rId179" Type="http://schemas.openxmlformats.org/officeDocument/2006/relationships/image" Target="media/image151.jpeg"/><Relationship Id="rId195" Type="http://schemas.openxmlformats.org/officeDocument/2006/relationships/hyperlink" Target="http://dx.doi.org/10.1021/acs.est.6b05745" TargetMode="External"/><Relationship Id="rId209" Type="http://schemas.openxmlformats.org/officeDocument/2006/relationships/hyperlink" Target="http://www.sciencedirect.com/science/article/pii/S0022098115300022" TargetMode="External"/><Relationship Id="rId190" Type="http://schemas.openxmlformats.org/officeDocument/2006/relationships/hyperlink" Target="https://cran.r-project.org/package=indicspecies" TargetMode="External"/><Relationship Id="rId204" Type="http://schemas.openxmlformats.org/officeDocument/2006/relationships/hyperlink" Target="https://water.ca.gov/-/media/DWR-Website/Web-Pages/Programs/Environmental-Services/Interagency-Ecological-Program/Files/IEP-Science-Strategy-2020-final.pdf" TargetMode="External"/><Relationship Id="rId220" Type="http://schemas.openxmlformats.org/officeDocument/2006/relationships/hyperlink" Target="http://www.sciencedirect.com/science/article/pii/S0925857400000823" TargetMode="External"/><Relationship Id="rId225" Type="http://schemas.openxmlformats.org/officeDocument/2006/relationships/hyperlink" Target="http://www.jstatsoft.org/v40/i01/" TargetMode="External"/><Relationship Id="rId15" Type="http://schemas.openxmlformats.org/officeDocument/2006/relationships/header" Target="header3.xml"/><Relationship Id="rId36" Type="http://schemas.openxmlformats.org/officeDocument/2006/relationships/image" Target="media/image17.png"/><Relationship Id="rId57" Type="http://schemas.openxmlformats.org/officeDocument/2006/relationships/image" Target="media/image31.jpg"/><Relationship Id="rId106" Type="http://schemas.openxmlformats.org/officeDocument/2006/relationships/image" Target="media/image80.jpeg"/><Relationship Id="rId127" Type="http://schemas.openxmlformats.org/officeDocument/2006/relationships/image" Target="media/image101.jpeg"/><Relationship Id="rId10" Type="http://schemas.openxmlformats.org/officeDocument/2006/relationships/endnotes" Target="endnotes.xml"/><Relationship Id="rId31" Type="http://schemas.openxmlformats.org/officeDocument/2006/relationships/image" Target="media/image12.gif"/><Relationship Id="rId52" Type="http://schemas.openxmlformats.org/officeDocument/2006/relationships/image" Target="media/image26.emf"/><Relationship Id="rId73" Type="http://schemas.openxmlformats.org/officeDocument/2006/relationships/image" Target="media/image47.jpeg"/><Relationship Id="rId78" Type="http://schemas.openxmlformats.org/officeDocument/2006/relationships/image" Target="media/image52.jpe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jpeg"/><Relationship Id="rId143" Type="http://schemas.openxmlformats.org/officeDocument/2006/relationships/image" Target="media/image117.jpeg"/><Relationship Id="rId148" Type="http://schemas.openxmlformats.org/officeDocument/2006/relationships/image" Target="media/image120.jpeg"/><Relationship Id="rId164" Type="http://schemas.openxmlformats.org/officeDocument/2006/relationships/image" Target="media/image136.jpeg"/><Relationship Id="rId169" Type="http://schemas.openxmlformats.org/officeDocument/2006/relationships/image" Target="media/image141.emf"/><Relationship Id="rId185" Type="http://schemas.openxmlformats.org/officeDocument/2006/relationships/hyperlink" Target="https://github.com/lme4/lme4/"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2.jpeg"/><Relationship Id="rId210" Type="http://schemas.openxmlformats.org/officeDocument/2006/relationships/hyperlink" Target="http://dx.doi.org/10.1890/ES12-00251.1" TargetMode="External"/><Relationship Id="rId215" Type="http://schemas.openxmlformats.org/officeDocument/2006/relationships/hyperlink" Target="https://github.com/vegandevs/vegan" TargetMode="External"/><Relationship Id="rId26" Type="http://schemas.openxmlformats.org/officeDocument/2006/relationships/image" Target="media/image7.png"/><Relationship Id="rId47" Type="http://schemas.openxmlformats.org/officeDocument/2006/relationships/image" Target="media/image21.emf"/><Relationship Id="rId68" Type="http://schemas.openxmlformats.org/officeDocument/2006/relationships/image" Target="media/image42.jpeg"/><Relationship Id="rId89" Type="http://schemas.openxmlformats.org/officeDocument/2006/relationships/image" Target="media/image63.png"/><Relationship Id="rId112" Type="http://schemas.openxmlformats.org/officeDocument/2006/relationships/image" Target="media/image86.jpeg"/><Relationship Id="rId133" Type="http://schemas.openxmlformats.org/officeDocument/2006/relationships/image" Target="media/image107.jpeg"/><Relationship Id="rId154" Type="http://schemas.openxmlformats.org/officeDocument/2006/relationships/image" Target="media/image126.jpeg"/><Relationship Id="rId175" Type="http://schemas.openxmlformats.org/officeDocument/2006/relationships/image" Target="media/image147.jpeg"/><Relationship Id="rId196" Type="http://schemas.openxmlformats.org/officeDocument/2006/relationships/hyperlink" Target="http://www.escholarship.org/uc/item/85c9h479" TargetMode="External"/><Relationship Id="rId200" Type="http://schemas.openxmlformats.org/officeDocument/2006/relationships/hyperlink" Target="http://www.escholarship.org/uc/item/1147j4nz" TargetMode="External"/><Relationship Id="rId16" Type="http://schemas.openxmlformats.org/officeDocument/2006/relationships/footer" Target="footer3.xml"/><Relationship Id="rId221" Type="http://schemas.openxmlformats.org/officeDocument/2006/relationships/hyperlink" Target="http://dx.doi.org/10.1007/s10661-012-2708-8" TargetMode="External"/><Relationship Id="rId37" Type="http://schemas.openxmlformats.org/officeDocument/2006/relationships/image" Target="media/image18.png"/><Relationship Id="rId58" Type="http://schemas.openxmlformats.org/officeDocument/2006/relationships/image" Target="media/image32.jpeg"/><Relationship Id="rId79" Type="http://schemas.openxmlformats.org/officeDocument/2006/relationships/image" Target="media/image53.jpeg"/><Relationship Id="rId102" Type="http://schemas.openxmlformats.org/officeDocument/2006/relationships/image" Target="media/image76.png"/><Relationship Id="rId123" Type="http://schemas.openxmlformats.org/officeDocument/2006/relationships/image" Target="media/image97.jpeg"/><Relationship Id="rId144" Type="http://schemas.openxmlformats.org/officeDocument/2006/relationships/image" Target="media/image118.jpeg"/><Relationship Id="rId90" Type="http://schemas.openxmlformats.org/officeDocument/2006/relationships/image" Target="media/image64.png"/><Relationship Id="rId165" Type="http://schemas.openxmlformats.org/officeDocument/2006/relationships/image" Target="media/image137.jpeg"/><Relationship Id="rId186" Type="http://schemas.openxmlformats.org/officeDocument/2006/relationships/hyperlink" Target="http://lme4.r-forge.r-project.org" TargetMode="External"/><Relationship Id="rId211" Type="http://schemas.openxmlformats.org/officeDocument/2006/relationships/hyperlink" Target="http://www.escholarship.org/uc/item/4f4582t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400A8D30-3C15-4101-B5ED-3490EA134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193</Pages>
  <Words>51278</Words>
  <Characters>292286</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4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Contreras, Dave@Wildlife</cp:lastModifiedBy>
  <cp:revision>11</cp:revision>
  <cp:lastPrinted>2016-06-01T15:53:00Z</cp:lastPrinted>
  <dcterms:created xsi:type="dcterms:W3CDTF">2019-08-12T21:20:00Z</dcterms:created>
  <dcterms:modified xsi:type="dcterms:W3CDTF">2019-08-1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